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AD05AB" w14:textId="77777777" w:rsidR="00FA2D74" w:rsidRDefault="00FA2D74" w:rsidP="00FA2D74">
      <w:pPr>
        <w:jc w:val="center"/>
        <w:rPr>
          <w:sz w:val="36"/>
          <w:szCs w:val="36"/>
        </w:rPr>
      </w:pPr>
      <w:r>
        <w:rPr>
          <w:color w:val="202124"/>
          <w:sz w:val="36"/>
          <w:szCs w:val="36"/>
          <w:highlight w:val="white"/>
        </w:rPr>
        <w:t xml:space="preserve">Less Annotating, More Classifying </w:t>
      </w:r>
      <w:r>
        <w:rPr>
          <w:sz w:val="36"/>
          <w:szCs w:val="36"/>
        </w:rPr>
        <w:t>– Addressing the Data Scarcity Issue of Supervised Machine Learning with Deep Transfer Learning and BERT-NLI</w:t>
      </w:r>
    </w:p>
    <w:p w14:paraId="00000212" w14:textId="6CA03DAE" w:rsidR="00E73B86" w:rsidRDefault="00E73B86" w:rsidP="008A1C9A">
      <w:pPr>
        <w:spacing w:line="480" w:lineRule="auto"/>
        <w:jc w:val="both"/>
      </w:pPr>
    </w:p>
    <w:p w14:paraId="16BC3777" w14:textId="77777777" w:rsidR="00FA2D74" w:rsidRDefault="00FA2D74" w:rsidP="008A1C9A">
      <w:pPr>
        <w:spacing w:line="480" w:lineRule="auto"/>
        <w:jc w:val="center"/>
      </w:pPr>
      <w:r>
        <w:t xml:space="preserve">Moritz Laurer*, </w:t>
      </w:r>
      <w:proofErr w:type="spellStart"/>
      <w:r>
        <w:t>Wouter</w:t>
      </w:r>
      <w:proofErr w:type="spellEnd"/>
      <w:r>
        <w:t xml:space="preserve"> van </w:t>
      </w:r>
      <w:proofErr w:type="spellStart"/>
      <w:r>
        <w:t>Atteveldt</w:t>
      </w:r>
      <w:proofErr w:type="spellEnd"/>
      <w:r>
        <w:t xml:space="preserve">, Andreu Casas, Kasper </w:t>
      </w:r>
      <w:proofErr w:type="spellStart"/>
      <w:r>
        <w:t>Welbers</w:t>
      </w:r>
      <w:proofErr w:type="spellEnd"/>
    </w:p>
    <w:p w14:paraId="4DA895B0" w14:textId="77777777" w:rsidR="00FA2D74" w:rsidRDefault="00FA2D74" w:rsidP="008A1C9A">
      <w:pPr>
        <w:spacing w:line="480" w:lineRule="auto"/>
        <w:jc w:val="center"/>
      </w:pPr>
      <w:r>
        <w:t>Department of Communication Science, Vrije Universiteit Amsterdam, Netherlands</w:t>
      </w:r>
    </w:p>
    <w:p w14:paraId="673EF4EA" w14:textId="33567DF5" w:rsidR="00FA2D74" w:rsidRDefault="00FA2D74" w:rsidP="006B43E8">
      <w:pPr>
        <w:spacing w:line="480" w:lineRule="auto"/>
        <w:jc w:val="center"/>
      </w:pPr>
      <w:r>
        <w:t>*m.laurer@vu.nl</w:t>
      </w:r>
    </w:p>
    <w:p w14:paraId="312D521F" w14:textId="24975A96" w:rsidR="00FA2D74" w:rsidRDefault="00FA2D74">
      <w:pPr>
        <w:jc w:val="both"/>
      </w:pPr>
    </w:p>
    <w:p w14:paraId="5D7AF758" w14:textId="66F71AB4" w:rsidR="00B247A7" w:rsidRDefault="00B247A7">
      <w:pPr>
        <w:jc w:val="both"/>
      </w:pPr>
    </w:p>
    <w:p w14:paraId="30C86B4B" w14:textId="77777777" w:rsidR="00B247A7" w:rsidRDefault="00B247A7">
      <w:pPr>
        <w:jc w:val="both"/>
      </w:pPr>
    </w:p>
    <w:p w14:paraId="67B81A02" w14:textId="1B6A3C28" w:rsidR="00FA2D74" w:rsidRPr="00FA2D74" w:rsidRDefault="00FA2D74" w:rsidP="00FA2D74">
      <w:pPr>
        <w:jc w:val="center"/>
        <w:rPr>
          <w:sz w:val="36"/>
          <w:szCs w:val="36"/>
        </w:rPr>
      </w:pPr>
      <w:commentRangeStart w:id="0"/>
      <w:r w:rsidRPr="00FA2D74">
        <w:rPr>
          <w:sz w:val="36"/>
          <w:szCs w:val="36"/>
        </w:rPr>
        <w:t>Online Appendix</w:t>
      </w:r>
      <w:commentRangeEnd w:id="0"/>
      <w:r w:rsidR="00594F76">
        <w:rPr>
          <w:rStyle w:val="CommentReference"/>
        </w:rPr>
        <w:commentReference w:id="0"/>
      </w:r>
    </w:p>
    <w:p w14:paraId="65C7841E" w14:textId="32B44C19" w:rsidR="000C2FE8" w:rsidRDefault="000C2FE8">
      <w:pPr>
        <w:jc w:val="both"/>
      </w:pPr>
    </w:p>
    <w:p w14:paraId="3DCCB46E" w14:textId="77777777" w:rsidR="006B43E8" w:rsidRDefault="006B43E8">
      <w:pPr>
        <w:jc w:val="both"/>
      </w:pPr>
    </w:p>
    <w:p w14:paraId="7A7BF2C1" w14:textId="0796013C" w:rsidR="00344D4C" w:rsidRDefault="006B43E8">
      <w:pPr>
        <w:pStyle w:val="TOC1"/>
        <w:tabs>
          <w:tab w:val="right" w:leader="dot" w:pos="9010"/>
        </w:tabs>
        <w:rPr>
          <w:rFonts w:asciiTheme="minorHAnsi" w:eastAsiaTheme="minorEastAsia" w:hAnsiTheme="minorHAnsi" w:cstheme="minorBidi"/>
          <w:noProof/>
          <w:lang w:val="en-BE"/>
        </w:rPr>
      </w:pPr>
      <w:r>
        <w:fldChar w:fldCharType="begin"/>
      </w:r>
      <w:r>
        <w:instrText xml:space="preserve"> TOC \o "1-3" \h \z \u </w:instrText>
      </w:r>
      <w:r>
        <w:fldChar w:fldCharType="separate"/>
      </w:r>
      <w:hyperlink w:anchor="_Toc108516112" w:history="1">
        <w:r w:rsidR="00344D4C" w:rsidRPr="00957BC3">
          <w:rPr>
            <w:rStyle w:val="Hyperlink"/>
            <w:noProof/>
          </w:rPr>
          <w:t>Appendix A: Dataset details</w:t>
        </w:r>
        <w:r w:rsidR="00344D4C">
          <w:rPr>
            <w:noProof/>
            <w:webHidden/>
          </w:rPr>
          <w:tab/>
        </w:r>
        <w:r w:rsidR="00344D4C">
          <w:rPr>
            <w:noProof/>
            <w:webHidden/>
          </w:rPr>
          <w:fldChar w:fldCharType="begin"/>
        </w:r>
        <w:r w:rsidR="00344D4C">
          <w:rPr>
            <w:noProof/>
            <w:webHidden/>
          </w:rPr>
          <w:instrText xml:space="preserve"> PAGEREF _Toc108516112 \h </w:instrText>
        </w:r>
        <w:r w:rsidR="00344D4C">
          <w:rPr>
            <w:noProof/>
            <w:webHidden/>
          </w:rPr>
        </w:r>
        <w:r w:rsidR="00344D4C">
          <w:rPr>
            <w:noProof/>
            <w:webHidden/>
          </w:rPr>
          <w:fldChar w:fldCharType="separate"/>
        </w:r>
        <w:r w:rsidR="00344D4C">
          <w:rPr>
            <w:noProof/>
            <w:webHidden/>
          </w:rPr>
          <w:t>2</w:t>
        </w:r>
        <w:r w:rsidR="00344D4C">
          <w:rPr>
            <w:noProof/>
            <w:webHidden/>
          </w:rPr>
          <w:fldChar w:fldCharType="end"/>
        </w:r>
      </w:hyperlink>
    </w:p>
    <w:p w14:paraId="001CC9F5" w14:textId="6472047D" w:rsidR="00344D4C" w:rsidRDefault="00000000">
      <w:pPr>
        <w:pStyle w:val="TOC1"/>
        <w:tabs>
          <w:tab w:val="right" w:leader="dot" w:pos="9010"/>
        </w:tabs>
        <w:rPr>
          <w:rFonts w:asciiTheme="minorHAnsi" w:eastAsiaTheme="minorEastAsia" w:hAnsiTheme="minorHAnsi" w:cstheme="minorBidi"/>
          <w:noProof/>
          <w:lang w:val="en-BE"/>
        </w:rPr>
      </w:pPr>
      <w:hyperlink w:anchor="_Toc108516113" w:history="1">
        <w:r w:rsidR="00344D4C" w:rsidRPr="00957BC3">
          <w:rPr>
            <w:rStyle w:val="Hyperlink"/>
            <w:noProof/>
          </w:rPr>
          <w:t>Appendix B: Additional details on BERT and BERT-NLI</w:t>
        </w:r>
        <w:r w:rsidR="00344D4C">
          <w:rPr>
            <w:noProof/>
            <w:webHidden/>
          </w:rPr>
          <w:tab/>
        </w:r>
        <w:r w:rsidR="00344D4C">
          <w:rPr>
            <w:noProof/>
            <w:webHidden/>
          </w:rPr>
          <w:fldChar w:fldCharType="begin"/>
        </w:r>
        <w:r w:rsidR="00344D4C">
          <w:rPr>
            <w:noProof/>
            <w:webHidden/>
          </w:rPr>
          <w:instrText xml:space="preserve"> PAGEREF _Toc108516113 \h </w:instrText>
        </w:r>
        <w:r w:rsidR="00344D4C">
          <w:rPr>
            <w:noProof/>
            <w:webHidden/>
          </w:rPr>
        </w:r>
        <w:r w:rsidR="00344D4C">
          <w:rPr>
            <w:noProof/>
            <w:webHidden/>
          </w:rPr>
          <w:fldChar w:fldCharType="separate"/>
        </w:r>
        <w:r w:rsidR="00344D4C">
          <w:rPr>
            <w:noProof/>
            <w:webHidden/>
          </w:rPr>
          <w:t>10</w:t>
        </w:r>
        <w:r w:rsidR="00344D4C">
          <w:rPr>
            <w:noProof/>
            <w:webHidden/>
          </w:rPr>
          <w:fldChar w:fldCharType="end"/>
        </w:r>
      </w:hyperlink>
    </w:p>
    <w:p w14:paraId="6B7C6895" w14:textId="18B8FEE5" w:rsidR="00344D4C" w:rsidRDefault="00000000">
      <w:pPr>
        <w:pStyle w:val="TOC1"/>
        <w:tabs>
          <w:tab w:val="right" w:leader="dot" w:pos="9010"/>
        </w:tabs>
        <w:rPr>
          <w:rFonts w:asciiTheme="minorHAnsi" w:eastAsiaTheme="minorEastAsia" w:hAnsiTheme="minorHAnsi" w:cstheme="minorBidi"/>
          <w:noProof/>
          <w:lang w:val="en-BE"/>
        </w:rPr>
      </w:pPr>
      <w:hyperlink w:anchor="_Toc108516114" w:history="1">
        <w:r w:rsidR="00344D4C" w:rsidRPr="00957BC3">
          <w:rPr>
            <w:rStyle w:val="Hyperlink"/>
            <w:noProof/>
          </w:rPr>
          <w:t>Appendix C: Analysis Pipeline</w:t>
        </w:r>
        <w:r w:rsidR="00344D4C">
          <w:rPr>
            <w:noProof/>
            <w:webHidden/>
          </w:rPr>
          <w:tab/>
        </w:r>
        <w:r w:rsidR="00344D4C">
          <w:rPr>
            <w:noProof/>
            <w:webHidden/>
          </w:rPr>
          <w:fldChar w:fldCharType="begin"/>
        </w:r>
        <w:r w:rsidR="00344D4C">
          <w:rPr>
            <w:noProof/>
            <w:webHidden/>
          </w:rPr>
          <w:instrText xml:space="preserve"> PAGEREF _Toc108516114 \h </w:instrText>
        </w:r>
        <w:r w:rsidR="00344D4C">
          <w:rPr>
            <w:noProof/>
            <w:webHidden/>
          </w:rPr>
        </w:r>
        <w:r w:rsidR="00344D4C">
          <w:rPr>
            <w:noProof/>
            <w:webHidden/>
          </w:rPr>
          <w:fldChar w:fldCharType="separate"/>
        </w:r>
        <w:r w:rsidR="00344D4C">
          <w:rPr>
            <w:noProof/>
            <w:webHidden/>
          </w:rPr>
          <w:t>20</w:t>
        </w:r>
        <w:r w:rsidR="00344D4C">
          <w:rPr>
            <w:noProof/>
            <w:webHidden/>
          </w:rPr>
          <w:fldChar w:fldCharType="end"/>
        </w:r>
      </w:hyperlink>
    </w:p>
    <w:p w14:paraId="1EC51F42" w14:textId="6C25A95E" w:rsidR="00344D4C" w:rsidRDefault="00000000">
      <w:pPr>
        <w:pStyle w:val="TOC1"/>
        <w:tabs>
          <w:tab w:val="right" w:leader="dot" w:pos="9010"/>
        </w:tabs>
        <w:rPr>
          <w:rFonts w:asciiTheme="minorHAnsi" w:eastAsiaTheme="minorEastAsia" w:hAnsiTheme="minorHAnsi" w:cstheme="minorBidi"/>
          <w:noProof/>
          <w:lang w:val="en-BE"/>
        </w:rPr>
      </w:pPr>
      <w:hyperlink w:anchor="_Toc108516115" w:history="1">
        <w:r w:rsidR="00344D4C" w:rsidRPr="00957BC3">
          <w:rPr>
            <w:rStyle w:val="Hyperlink"/>
            <w:bCs/>
            <w:noProof/>
          </w:rPr>
          <w:t>Appendix D: Metrics per algorithm per sample size</w:t>
        </w:r>
        <w:r w:rsidR="00344D4C">
          <w:rPr>
            <w:noProof/>
            <w:webHidden/>
          </w:rPr>
          <w:tab/>
        </w:r>
        <w:r w:rsidR="00344D4C">
          <w:rPr>
            <w:noProof/>
            <w:webHidden/>
          </w:rPr>
          <w:fldChar w:fldCharType="begin"/>
        </w:r>
        <w:r w:rsidR="00344D4C">
          <w:rPr>
            <w:noProof/>
            <w:webHidden/>
          </w:rPr>
          <w:instrText xml:space="preserve"> PAGEREF _Toc108516115 \h </w:instrText>
        </w:r>
        <w:r w:rsidR="00344D4C">
          <w:rPr>
            <w:noProof/>
            <w:webHidden/>
          </w:rPr>
        </w:r>
        <w:r w:rsidR="00344D4C">
          <w:rPr>
            <w:noProof/>
            <w:webHidden/>
          </w:rPr>
          <w:fldChar w:fldCharType="separate"/>
        </w:r>
        <w:r w:rsidR="00344D4C">
          <w:rPr>
            <w:noProof/>
            <w:webHidden/>
          </w:rPr>
          <w:t>21</w:t>
        </w:r>
        <w:r w:rsidR="00344D4C">
          <w:rPr>
            <w:noProof/>
            <w:webHidden/>
          </w:rPr>
          <w:fldChar w:fldCharType="end"/>
        </w:r>
      </w:hyperlink>
    </w:p>
    <w:p w14:paraId="0B4CE3E6" w14:textId="06B6F704" w:rsidR="00344D4C" w:rsidRDefault="00000000">
      <w:pPr>
        <w:pStyle w:val="TOC1"/>
        <w:tabs>
          <w:tab w:val="right" w:leader="dot" w:pos="9010"/>
        </w:tabs>
        <w:rPr>
          <w:rFonts w:asciiTheme="minorHAnsi" w:eastAsiaTheme="minorEastAsia" w:hAnsiTheme="minorHAnsi" w:cstheme="minorBidi"/>
          <w:noProof/>
          <w:lang w:val="en-BE"/>
        </w:rPr>
      </w:pPr>
      <w:hyperlink w:anchor="_Toc108516116" w:history="1">
        <w:r w:rsidR="00344D4C" w:rsidRPr="00957BC3">
          <w:rPr>
            <w:rStyle w:val="Hyperlink"/>
            <w:noProof/>
          </w:rPr>
          <w:t>Appendix E: Hyperparameters and Pre-processing</w:t>
        </w:r>
        <w:r w:rsidR="00344D4C">
          <w:rPr>
            <w:noProof/>
            <w:webHidden/>
          </w:rPr>
          <w:tab/>
        </w:r>
        <w:r w:rsidR="00344D4C">
          <w:rPr>
            <w:noProof/>
            <w:webHidden/>
          </w:rPr>
          <w:fldChar w:fldCharType="begin"/>
        </w:r>
        <w:r w:rsidR="00344D4C">
          <w:rPr>
            <w:noProof/>
            <w:webHidden/>
          </w:rPr>
          <w:instrText xml:space="preserve"> PAGEREF _Toc108516116 \h </w:instrText>
        </w:r>
        <w:r w:rsidR="00344D4C">
          <w:rPr>
            <w:noProof/>
            <w:webHidden/>
          </w:rPr>
        </w:r>
        <w:r w:rsidR="00344D4C">
          <w:rPr>
            <w:noProof/>
            <w:webHidden/>
          </w:rPr>
          <w:fldChar w:fldCharType="separate"/>
        </w:r>
        <w:r w:rsidR="00344D4C">
          <w:rPr>
            <w:noProof/>
            <w:webHidden/>
          </w:rPr>
          <w:t>29</w:t>
        </w:r>
        <w:r w:rsidR="00344D4C">
          <w:rPr>
            <w:noProof/>
            <w:webHidden/>
          </w:rPr>
          <w:fldChar w:fldCharType="end"/>
        </w:r>
      </w:hyperlink>
    </w:p>
    <w:p w14:paraId="1FCF9585" w14:textId="1CDE135C" w:rsidR="00344D4C" w:rsidRDefault="00000000">
      <w:pPr>
        <w:pStyle w:val="TOC1"/>
        <w:tabs>
          <w:tab w:val="right" w:leader="dot" w:pos="9010"/>
        </w:tabs>
        <w:rPr>
          <w:rFonts w:asciiTheme="minorHAnsi" w:eastAsiaTheme="minorEastAsia" w:hAnsiTheme="minorHAnsi" w:cstheme="minorBidi"/>
          <w:noProof/>
          <w:lang w:val="en-BE"/>
        </w:rPr>
      </w:pPr>
      <w:hyperlink w:anchor="_Toc108516117" w:history="1">
        <w:r w:rsidR="00344D4C" w:rsidRPr="00957BC3">
          <w:rPr>
            <w:rStyle w:val="Hyperlink"/>
            <w:noProof/>
          </w:rPr>
          <w:t>Appendix F: Training time</w:t>
        </w:r>
        <w:r w:rsidR="00344D4C">
          <w:rPr>
            <w:noProof/>
            <w:webHidden/>
          </w:rPr>
          <w:tab/>
        </w:r>
        <w:r w:rsidR="00344D4C">
          <w:rPr>
            <w:noProof/>
            <w:webHidden/>
          </w:rPr>
          <w:fldChar w:fldCharType="begin"/>
        </w:r>
        <w:r w:rsidR="00344D4C">
          <w:rPr>
            <w:noProof/>
            <w:webHidden/>
          </w:rPr>
          <w:instrText xml:space="preserve"> PAGEREF _Toc108516117 \h </w:instrText>
        </w:r>
        <w:r w:rsidR="00344D4C">
          <w:rPr>
            <w:noProof/>
            <w:webHidden/>
          </w:rPr>
        </w:r>
        <w:r w:rsidR="00344D4C">
          <w:rPr>
            <w:noProof/>
            <w:webHidden/>
          </w:rPr>
          <w:fldChar w:fldCharType="separate"/>
        </w:r>
        <w:r w:rsidR="00344D4C">
          <w:rPr>
            <w:noProof/>
            <w:webHidden/>
          </w:rPr>
          <w:t>43</w:t>
        </w:r>
        <w:r w:rsidR="00344D4C">
          <w:rPr>
            <w:noProof/>
            <w:webHidden/>
          </w:rPr>
          <w:fldChar w:fldCharType="end"/>
        </w:r>
      </w:hyperlink>
    </w:p>
    <w:p w14:paraId="79A7D42C" w14:textId="2681C66E" w:rsidR="00344D4C" w:rsidRDefault="00000000">
      <w:pPr>
        <w:pStyle w:val="TOC1"/>
        <w:tabs>
          <w:tab w:val="right" w:leader="dot" w:pos="9010"/>
        </w:tabs>
        <w:rPr>
          <w:rFonts w:asciiTheme="minorHAnsi" w:eastAsiaTheme="minorEastAsia" w:hAnsiTheme="minorHAnsi" w:cstheme="minorBidi"/>
          <w:noProof/>
          <w:lang w:val="en-BE"/>
        </w:rPr>
      </w:pPr>
      <w:hyperlink w:anchor="_Toc108516118" w:history="1">
        <w:r w:rsidR="00344D4C" w:rsidRPr="00957BC3">
          <w:rPr>
            <w:rStyle w:val="Hyperlink"/>
            <w:bCs/>
            <w:noProof/>
          </w:rPr>
          <w:t>Bibliography</w:t>
        </w:r>
        <w:r w:rsidR="00344D4C">
          <w:rPr>
            <w:noProof/>
            <w:webHidden/>
          </w:rPr>
          <w:tab/>
        </w:r>
        <w:r w:rsidR="00344D4C">
          <w:rPr>
            <w:noProof/>
            <w:webHidden/>
          </w:rPr>
          <w:fldChar w:fldCharType="begin"/>
        </w:r>
        <w:r w:rsidR="00344D4C">
          <w:rPr>
            <w:noProof/>
            <w:webHidden/>
          </w:rPr>
          <w:instrText xml:space="preserve"> PAGEREF _Toc108516118 \h </w:instrText>
        </w:r>
        <w:r w:rsidR="00344D4C">
          <w:rPr>
            <w:noProof/>
            <w:webHidden/>
          </w:rPr>
        </w:r>
        <w:r w:rsidR="00344D4C">
          <w:rPr>
            <w:noProof/>
            <w:webHidden/>
          </w:rPr>
          <w:fldChar w:fldCharType="separate"/>
        </w:r>
        <w:r w:rsidR="00344D4C">
          <w:rPr>
            <w:noProof/>
            <w:webHidden/>
          </w:rPr>
          <w:t>45</w:t>
        </w:r>
        <w:r w:rsidR="00344D4C">
          <w:rPr>
            <w:noProof/>
            <w:webHidden/>
          </w:rPr>
          <w:fldChar w:fldCharType="end"/>
        </w:r>
      </w:hyperlink>
    </w:p>
    <w:p w14:paraId="29298138" w14:textId="3683996A" w:rsidR="00FA2D74" w:rsidRDefault="006B43E8" w:rsidP="006B43E8">
      <w:pPr>
        <w:spacing w:line="480" w:lineRule="auto"/>
        <w:jc w:val="both"/>
      </w:pPr>
      <w:r>
        <w:fldChar w:fldCharType="end"/>
      </w:r>
    </w:p>
    <w:p w14:paraId="3F7B5649" w14:textId="79AA0103" w:rsidR="006B43E8" w:rsidRDefault="006B43E8">
      <w:pPr>
        <w:jc w:val="both"/>
      </w:pPr>
    </w:p>
    <w:p w14:paraId="09F5CFC5" w14:textId="77777777" w:rsidR="006B43E8" w:rsidRDefault="006B43E8">
      <w:pPr>
        <w:jc w:val="both"/>
      </w:pPr>
    </w:p>
    <w:p w14:paraId="573248C0" w14:textId="3F1DDA52" w:rsidR="00FA2D74" w:rsidRDefault="00FA2D74">
      <w:pPr>
        <w:jc w:val="both"/>
      </w:pPr>
    </w:p>
    <w:p w14:paraId="774D5D31" w14:textId="78BCB4CF" w:rsidR="00FA2D74" w:rsidRDefault="00FA2D74">
      <w:r>
        <w:br w:type="page"/>
      </w:r>
    </w:p>
    <w:p w14:paraId="28E40714" w14:textId="17CA0A5F" w:rsidR="000C2FE8" w:rsidRPr="00D50373" w:rsidRDefault="006B43E8" w:rsidP="006106F9">
      <w:pPr>
        <w:pStyle w:val="Heading1"/>
        <w:spacing w:line="480" w:lineRule="auto"/>
        <w:rPr>
          <w:b w:val="0"/>
          <w:sz w:val="32"/>
          <w:szCs w:val="32"/>
        </w:rPr>
      </w:pPr>
      <w:bookmarkStart w:id="1" w:name="_Toc108516112"/>
      <w:r>
        <w:rPr>
          <w:sz w:val="32"/>
          <w:szCs w:val="32"/>
        </w:rPr>
        <w:lastRenderedPageBreak/>
        <w:t xml:space="preserve">Appendix </w:t>
      </w:r>
      <w:r w:rsidR="008A1C9A">
        <w:rPr>
          <w:sz w:val="32"/>
          <w:szCs w:val="32"/>
        </w:rPr>
        <w:t>A</w:t>
      </w:r>
      <w:r w:rsidR="000C2FE8" w:rsidRPr="00D50373">
        <w:rPr>
          <w:sz w:val="32"/>
          <w:szCs w:val="32"/>
        </w:rPr>
        <w:t>: Dataset details</w:t>
      </w:r>
      <w:bookmarkEnd w:id="1"/>
    </w:p>
    <w:p w14:paraId="70F0FDE0" w14:textId="404DF7AE" w:rsidR="00980CF8" w:rsidRPr="00D50373" w:rsidRDefault="00D50373" w:rsidP="006106F9">
      <w:pPr>
        <w:spacing w:line="480" w:lineRule="auto"/>
        <w:jc w:val="both"/>
        <w:rPr>
          <w:b/>
          <w:bCs/>
        </w:rPr>
      </w:pPr>
      <w:r>
        <w:rPr>
          <w:b/>
          <w:bCs/>
        </w:rPr>
        <w:t xml:space="preserve">Overarching data </w:t>
      </w:r>
      <w:r w:rsidR="00EF40E4">
        <w:rPr>
          <w:b/>
          <w:bCs/>
        </w:rPr>
        <w:t>pre-processing</w:t>
      </w:r>
      <w:r>
        <w:rPr>
          <w:b/>
          <w:bCs/>
        </w:rPr>
        <w:t xml:space="preserve"> decisions</w:t>
      </w:r>
    </w:p>
    <w:p w14:paraId="5640B2A8" w14:textId="5FDFDB10" w:rsidR="00DB6D07" w:rsidRDefault="00DB6D07" w:rsidP="006106F9">
      <w:pPr>
        <w:pStyle w:val="ListParagraph"/>
        <w:numPr>
          <w:ilvl w:val="0"/>
          <w:numId w:val="4"/>
        </w:numPr>
        <w:spacing w:line="480" w:lineRule="auto"/>
        <w:jc w:val="both"/>
      </w:pPr>
      <w:r w:rsidRPr="00DB6D07">
        <w:t xml:space="preserve">The train-test-split for all datasets is 70% train, 30% test, except for the Sentiment Economy dataset where the split is predefined by the dataset creators. The hyperparameter search was conducted for up to 15 runs for BERT models and up to </w:t>
      </w:r>
      <w:r w:rsidR="008E2CF3">
        <w:t>6</w:t>
      </w:r>
      <w:r w:rsidRPr="00DB6D07">
        <w:t>0 runs for classical algorithms</w:t>
      </w:r>
      <w:r w:rsidR="00DA0950">
        <w:t xml:space="preserve"> </w:t>
      </w:r>
      <w:r w:rsidR="00DA0950" w:rsidRPr="00DB6D07">
        <w:t>on two random 40% validation splits of the train set</w:t>
      </w:r>
      <w:r w:rsidR="00DA0950">
        <w:t xml:space="preserve"> for each run</w:t>
      </w:r>
      <w:r w:rsidRPr="00DB6D07">
        <w:t>. To ensure reproducibility and avoid seed hacking, the same random seed (42) was maintained throughout all scripts.</w:t>
      </w:r>
      <w:r w:rsidR="00DA0950">
        <w:t xml:space="preserve"> Where multiple random seeds were necessary, the seeds were generated with a random number generator initialised with the global random seed (42). </w:t>
      </w:r>
    </w:p>
    <w:p w14:paraId="65BAF5F2" w14:textId="1447914B" w:rsidR="00DB6D07" w:rsidRDefault="00DB6D07" w:rsidP="006106F9">
      <w:pPr>
        <w:pStyle w:val="ListParagraph"/>
        <w:numPr>
          <w:ilvl w:val="0"/>
          <w:numId w:val="5"/>
        </w:numPr>
        <w:spacing w:line="480" w:lineRule="auto"/>
        <w:jc w:val="both"/>
      </w:pPr>
      <w:r>
        <w:t>For datasets with quasi-sentences as the unit of analysis (Manifesto, CAP-</w:t>
      </w:r>
      <w:proofErr w:type="spellStart"/>
      <w:r>
        <w:t>SotU</w:t>
      </w:r>
      <w:proofErr w:type="spellEnd"/>
      <w:r>
        <w:t xml:space="preserve">), we tested whether including preceding and following sentences improved performance. To avoid data leakage in these cases, we did not conduct the 70-30 train-test-split on the quasi-sentence level, but on the document level. </w:t>
      </w:r>
    </w:p>
    <w:p w14:paraId="507A311C" w14:textId="3B183039" w:rsidR="00DB6D07" w:rsidRDefault="00DB6D07" w:rsidP="006106F9">
      <w:pPr>
        <w:pStyle w:val="ListParagraph"/>
        <w:numPr>
          <w:ilvl w:val="0"/>
          <w:numId w:val="5"/>
        </w:numPr>
        <w:spacing w:line="480" w:lineRule="auto"/>
        <w:jc w:val="both"/>
      </w:pPr>
      <w:r>
        <w:t xml:space="preserve">All texts are in English language. Multilingual classification is beyond the scope of his paper and will be addressed in future work. </w:t>
      </w:r>
    </w:p>
    <w:p w14:paraId="7ABAE419" w14:textId="3A400A44" w:rsidR="00DB6D07" w:rsidRDefault="00DB6D07" w:rsidP="006106F9">
      <w:pPr>
        <w:pStyle w:val="ListParagraph"/>
        <w:numPr>
          <w:ilvl w:val="0"/>
          <w:numId w:val="5"/>
        </w:numPr>
        <w:spacing w:line="480" w:lineRule="auto"/>
        <w:jc w:val="both"/>
      </w:pPr>
      <w:r>
        <w:t xml:space="preserve">Smaller cleaning steps, such as removing texts shorter than 30 characters were conducted depending on the dataset. </w:t>
      </w:r>
    </w:p>
    <w:p w14:paraId="1EFAEE7D" w14:textId="1BC39EE2" w:rsidR="00DB6D07" w:rsidRDefault="00DB6D07" w:rsidP="006106F9">
      <w:pPr>
        <w:pStyle w:val="ListParagraph"/>
        <w:numPr>
          <w:ilvl w:val="0"/>
          <w:numId w:val="5"/>
        </w:numPr>
        <w:spacing w:line="480" w:lineRule="auto"/>
        <w:jc w:val="both"/>
      </w:pPr>
      <w:r>
        <w:t>For details on all pre-processing decisions, see our GitHub repository.</w:t>
      </w:r>
      <w:r w:rsidRPr="001B24A0">
        <w:rPr>
          <w:rStyle w:val="FootnoteReference"/>
        </w:rPr>
        <w:footnoteReference w:id="1"/>
      </w:r>
    </w:p>
    <w:p w14:paraId="54340433" w14:textId="77777777" w:rsidR="008F0EAC" w:rsidRDefault="008F0EAC">
      <w:pPr>
        <w:rPr>
          <w:b/>
          <w:bCs/>
        </w:rPr>
      </w:pPr>
      <w:r>
        <w:rPr>
          <w:b/>
          <w:bCs/>
        </w:rPr>
        <w:br w:type="page"/>
      </w:r>
    </w:p>
    <w:p w14:paraId="21EBBE08" w14:textId="6F3A02E1" w:rsidR="00554702" w:rsidRPr="00554702" w:rsidRDefault="00554702" w:rsidP="006106F9">
      <w:pPr>
        <w:spacing w:line="480" w:lineRule="auto"/>
        <w:jc w:val="both"/>
        <w:rPr>
          <w:b/>
          <w:bCs/>
        </w:rPr>
      </w:pPr>
      <w:r w:rsidRPr="00554702">
        <w:rPr>
          <w:b/>
          <w:bCs/>
        </w:rPr>
        <w:lastRenderedPageBreak/>
        <w:t>Manifesto Corpus</w:t>
      </w:r>
      <w:r w:rsidR="008F0EAC">
        <w:rPr>
          <w:b/>
          <w:bCs/>
        </w:rPr>
        <w:t xml:space="preserve"> </w:t>
      </w:r>
      <w:r w:rsidR="008F0EAC">
        <w:rPr>
          <w:b/>
          <w:bCs/>
        </w:rPr>
        <w:fldChar w:fldCharType="begin"/>
      </w:r>
      <w:r w:rsidR="008F0EAC">
        <w:rPr>
          <w:b/>
          <w:bCs/>
        </w:rPr>
        <w:instrText xml:space="preserve"> ADDIN ZOTERO_ITEM CSL_CITATION {"citationID":"DE4Rd35P","properties":{"formattedCitation":"(Burst et al. 2020)","plainCitation":"(Burst et al. 2020)","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schema":"https://github.com/citation-style-language/schema/raw/master/csl-citation.json"} </w:instrText>
      </w:r>
      <w:r w:rsidR="008F0EAC">
        <w:rPr>
          <w:b/>
          <w:bCs/>
        </w:rPr>
        <w:fldChar w:fldCharType="separate"/>
      </w:r>
      <w:r w:rsidR="008F0EAC">
        <w:rPr>
          <w:b/>
          <w:bCs/>
          <w:noProof/>
        </w:rPr>
        <w:t>(Burst et al. 2020)</w:t>
      </w:r>
      <w:r w:rsidR="008F0EAC">
        <w:rPr>
          <w:b/>
          <w:bCs/>
        </w:rPr>
        <w:fldChar w:fldCharType="end"/>
      </w:r>
    </w:p>
    <w:p w14:paraId="7A890CAA" w14:textId="2516ACB7" w:rsidR="00554702" w:rsidRDefault="007161D9" w:rsidP="006106F9">
      <w:pPr>
        <w:spacing w:line="480" w:lineRule="auto"/>
        <w:jc w:val="both"/>
      </w:pPr>
      <w:r w:rsidRPr="007161D9">
        <w:t>The Comparative Manifesto Project annotates party manifestos from political parties in over 50 countries since 1945</w:t>
      </w:r>
      <w:r w:rsidR="00CF43E6">
        <w:t>.</w:t>
      </w:r>
      <w:r w:rsidR="009B72D7" w:rsidRPr="001B24A0">
        <w:rPr>
          <w:rStyle w:val="FootnoteReference"/>
        </w:rPr>
        <w:footnoteReference w:id="2"/>
      </w:r>
      <w:r w:rsidR="00CF43E6">
        <w:t xml:space="preserve"> </w:t>
      </w:r>
      <w:r w:rsidRPr="007161D9">
        <w:t>We use the data from the following English-speaking countries in the corpus: New Zealand, United Kingdom, Ireland, Australia, United States, South Africa. Our analysis is based on the dataset version 2021a and was shared with us by the Manifesto Project team. We use the categories from codebook version 4 for our analysis and convert all codes from version 5 to version 4 to harmonise categories across time. We use 4 different subsets of the manifesto corpus:</w:t>
      </w:r>
    </w:p>
    <w:p w14:paraId="6F2975C5" w14:textId="2497F337" w:rsidR="003B6865" w:rsidRDefault="003B6865" w:rsidP="006106F9">
      <w:pPr>
        <w:spacing w:line="480" w:lineRule="auto"/>
        <w:jc w:val="both"/>
      </w:pPr>
    </w:p>
    <w:p w14:paraId="745A4724" w14:textId="230A294D" w:rsidR="003B6865" w:rsidRDefault="003B6865" w:rsidP="006106F9">
      <w:pPr>
        <w:spacing w:line="480" w:lineRule="auto"/>
        <w:jc w:val="both"/>
      </w:pPr>
      <w:r>
        <w:t xml:space="preserve">1. </w:t>
      </w:r>
      <w:r w:rsidRPr="00EF40E4">
        <w:rPr>
          <w:b/>
          <w:bCs/>
        </w:rPr>
        <w:t>Manifesto-8</w:t>
      </w:r>
      <w:r>
        <w:t>: Uses eight high level domain categories (including the “Other” category).</w:t>
      </w:r>
    </w:p>
    <w:p w14:paraId="15467528" w14:textId="715A940B" w:rsidR="005A1DC9" w:rsidRDefault="003B6865" w:rsidP="006106F9">
      <w:pPr>
        <w:spacing w:line="480" w:lineRule="auto"/>
        <w:jc w:val="both"/>
      </w:pPr>
      <w:r>
        <w:t>This dataset constitutes a simple topical classification task</w:t>
      </w:r>
      <w:r w:rsidR="005A1DC9">
        <w:t xml:space="preserve"> in the following categories: </w:t>
      </w:r>
    </w:p>
    <w:p w14:paraId="3AEE6973" w14:textId="77777777" w:rsidR="0007778B" w:rsidRDefault="0007778B"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3536"/>
        <w:gridCol w:w="851"/>
        <w:gridCol w:w="729"/>
        <w:gridCol w:w="992"/>
      </w:tblGrid>
      <w:tr w:rsidR="00370B19" w:rsidRPr="00370B19" w14:paraId="6DEE734A"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113A89A" w14:textId="77777777" w:rsidR="00370B19" w:rsidRPr="00370B19" w:rsidRDefault="00370B19" w:rsidP="00370B19">
            <w:pPr>
              <w:jc w:val="both"/>
              <w:rPr>
                <w:lang w:val="en-BE"/>
              </w:rPr>
            </w:pPr>
            <w:r w:rsidRPr="00370B19">
              <w:rPr>
                <w:b/>
                <w:bCs/>
                <w:lang w:val="en-BE"/>
              </w:rPr>
              <w:t>labels</w:t>
            </w:r>
          </w:p>
        </w:tc>
        <w:tc>
          <w:tcPr>
            <w:tcW w:w="85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A37DF28" w14:textId="77777777" w:rsidR="00370B19" w:rsidRPr="00370B19" w:rsidRDefault="00370B19" w:rsidP="00370B19">
            <w:pPr>
              <w:jc w:val="both"/>
              <w:rPr>
                <w:lang w:val="en-BE"/>
              </w:rPr>
            </w:pPr>
            <w:r w:rsidRPr="00370B19">
              <w:rPr>
                <w:b/>
                <w:bCs/>
                <w:lang w:val="en-BE"/>
              </w:rPr>
              <w:t>train</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78D8C0" w14:textId="77777777" w:rsidR="00370B19" w:rsidRPr="00370B19" w:rsidRDefault="00370B19" w:rsidP="00370B19">
            <w:pPr>
              <w:jc w:val="both"/>
              <w:rPr>
                <w:lang w:val="en-BE"/>
              </w:rPr>
            </w:pPr>
            <w:r w:rsidRPr="00370B19">
              <w:rPr>
                <w:b/>
                <w:bCs/>
                <w:lang w:val="en-BE"/>
              </w:rPr>
              <w:t>test</w:t>
            </w:r>
          </w:p>
        </w:tc>
        <w:tc>
          <w:tcPr>
            <w:tcW w:w="99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001B6" w14:textId="77777777" w:rsidR="00370B19" w:rsidRPr="00370B19" w:rsidRDefault="00370B19" w:rsidP="00370B19">
            <w:pPr>
              <w:jc w:val="both"/>
              <w:rPr>
                <w:lang w:val="en-BE"/>
              </w:rPr>
            </w:pPr>
            <w:r w:rsidRPr="00370B19">
              <w:rPr>
                <w:b/>
                <w:bCs/>
                <w:lang w:val="en-BE"/>
              </w:rPr>
              <w:t>all</w:t>
            </w:r>
          </w:p>
        </w:tc>
      </w:tr>
      <w:tr w:rsidR="00370B19" w:rsidRPr="00370B19" w14:paraId="607A92FB" w14:textId="77777777" w:rsidTr="0007778B">
        <w:trPr>
          <w:trHeight w:val="180"/>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9C55B" w14:textId="77777777" w:rsidR="00370B19" w:rsidRPr="00370B19" w:rsidRDefault="00370B19" w:rsidP="00370B19">
            <w:pPr>
              <w:jc w:val="both"/>
              <w:rPr>
                <w:lang w:val="en-BE"/>
              </w:rPr>
            </w:pPr>
            <w:r w:rsidRPr="00370B19">
              <w:rPr>
                <w:lang w:val="en-BE"/>
              </w:rPr>
              <w:t>Welfare and Quality of Life</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2E6B" w14:textId="77777777" w:rsidR="00370B19" w:rsidRPr="00370B19" w:rsidRDefault="00370B19" w:rsidP="00370B19">
            <w:pPr>
              <w:jc w:val="both"/>
              <w:rPr>
                <w:lang w:val="en-BE"/>
              </w:rPr>
            </w:pPr>
            <w:r w:rsidRPr="00370B19">
              <w:rPr>
                <w:lang w:val="en-BE"/>
              </w:rPr>
              <w:t>28421</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28A2D" w14:textId="77777777" w:rsidR="00370B19" w:rsidRPr="00370B19" w:rsidRDefault="00370B19" w:rsidP="00370B19">
            <w:pPr>
              <w:jc w:val="both"/>
              <w:rPr>
                <w:lang w:val="en-BE"/>
              </w:rPr>
            </w:pPr>
            <w:r w:rsidRPr="00370B19">
              <w:rPr>
                <w:lang w:val="en-BE"/>
              </w:rPr>
              <w:t>10407</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BA8E0" w14:textId="77777777" w:rsidR="00370B19" w:rsidRPr="00370B19" w:rsidRDefault="00370B19" w:rsidP="00370B19">
            <w:pPr>
              <w:jc w:val="both"/>
              <w:rPr>
                <w:lang w:val="en-BE"/>
              </w:rPr>
            </w:pPr>
            <w:r w:rsidRPr="00370B19">
              <w:rPr>
                <w:lang w:val="en-BE"/>
              </w:rPr>
              <w:t>38828</w:t>
            </w:r>
          </w:p>
        </w:tc>
      </w:tr>
      <w:tr w:rsidR="00370B19" w:rsidRPr="00370B19" w14:paraId="51B6AA9F"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659FE4" w14:textId="77777777" w:rsidR="00370B19" w:rsidRPr="00370B19" w:rsidRDefault="00370B19" w:rsidP="00370B19">
            <w:pPr>
              <w:jc w:val="both"/>
              <w:rPr>
                <w:lang w:val="en-BE"/>
              </w:rPr>
            </w:pPr>
            <w:r w:rsidRPr="00370B19">
              <w:rPr>
                <w:lang w:val="en-BE"/>
              </w:rPr>
              <w:t>Econom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3DF92" w14:textId="77777777" w:rsidR="00370B19" w:rsidRPr="00370B19" w:rsidRDefault="00370B19" w:rsidP="00370B19">
            <w:pPr>
              <w:jc w:val="both"/>
              <w:rPr>
                <w:lang w:val="en-BE"/>
              </w:rPr>
            </w:pPr>
            <w:r w:rsidRPr="00370B19">
              <w:rPr>
                <w:lang w:val="en-BE"/>
              </w:rPr>
              <w:t>2287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4B38A" w14:textId="77777777" w:rsidR="00370B19" w:rsidRPr="00370B19" w:rsidRDefault="00370B19" w:rsidP="00370B19">
            <w:pPr>
              <w:jc w:val="both"/>
              <w:rPr>
                <w:lang w:val="en-BE"/>
              </w:rPr>
            </w:pPr>
            <w:r w:rsidRPr="00370B19">
              <w:rPr>
                <w:lang w:val="en-BE"/>
              </w:rPr>
              <w:t>8186</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442" w14:textId="77777777" w:rsidR="00370B19" w:rsidRPr="00370B19" w:rsidRDefault="00370B19" w:rsidP="00370B19">
            <w:pPr>
              <w:jc w:val="both"/>
              <w:rPr>
                <w:lang w:val="en-BE"/>
              </w:rPr>
            </w:pPr>
            <w:r w:rsidRPr="00370B19">
              <w:rPr>
                <w:lang w:val="en-BE"/>
              </w:rPr>
              <w:t>31064</w:t>
            </w:r>
          </w:p>
        </w:tc>
      </w:tr>
      <w:tr w:rsidR="00370B19" w:rsidRPr="00370B19" w14:paraId="74C8F879"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BC7D03" w14:textId="77777777" w:rsidR="00370B19" w:rsidRPr="00370B19" w:rsidRDefault="00370B19" w:rsidP="00370B19">
            <w:pPr>
              <w:jc w:val="both"/>
              <w:rPr>
                <w:lang w:val="en-BE"/>
              </w:rPr>
            </w:pPr>
            <w:r w:rsidRPr="00370B19">
              <w:rPr>
                <w:lang w:val="en-BE"/>
              </w:rPr>
              <w:t>Fabric of Societ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4C178" w14:textId="77777777" w:rsidR="00370B19" w:rsidRPr="00370B19" w:rsidRDefault="00370B19" w:rsidP="00370B19">
            <w:pPr>
              <w:jc w:val="both"/>
              <w:rPr>
                <w:lang w:val="en-BE"/>
              </w:rPr>
            </w:pPr>
            <w:r w:rsidRPr="00370B19">
              <w:rPr>
                <w:lang w:val="en-BE"/>
              </w:rPr>
              <w:t>9907</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EE937" w14:textId="77777777" w:rsidR="00370B19" w:rsidRPr="00370B19" w:rsidRDefault="00370B19" w:rsidP="00370B19">
            <w:pPr>
              <w:jc w:val="both"/>
              <w:rPr>
                <w:lang w:val="en-BE"/>
              </w:rPr>
            </w:pPr>
            <w:r w:rsidRPr="00370B19">
              <w:rPr>
                <w:lang w:val="en-BE"/>
              </w:rPr>
              <w:t>3868</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5CDE8" w14:textId="77777777" w:rsidR="00370B19" w:rsidRPr="00370B19" w:rsidRDefault="00370B19" w:rsidP="00370B19">
            <w:pPr>
              <w:jc w:val="both"/>
              <w:rPr>
                <w:lang w:val="en-BE"/>
              </w:rPr>
            </w:pPr>
            <w:r w:rsidRPr="00370B19">
              <w:rPr>
                <w:lang w:val="en-BE"/>
              </w:rPr>
              <w:t>13775</w:t>
            </w:r>
          </w:p>
        </w:tc>
      </w:tr>
      <w:tr w:rsidR="00370B19" w:rsidRPr="00370B19" w14:paraId="167E8C40"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F126D4" w14:textId="77777777" w:rsidR="00370B19" w:rsidRPr="00370B19" w:rsidRDefault="00370B19" w:rsidP="00370B19">
            <w:pPr>
              <w:jc w:val="both"/>
              <w:rPr>
                <w:lang w:val="en-BE"/>
              </w:rPr>
            </w:pPr>
            <w:r w:rsidRPr="00370B19">
              <w:rPr>
                <w:lang w:val="en-BE"/>
              </w:rPr>
              <w:t>Social Group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B6A02" w14:textId="77777777" w:rsidR="00370B19" w:rsidRPr="00370B19" w:rsidRDefault="00370B19" w:rsidP="00370B19">
            <w:pPr>
              <w:jc w:val="both"/>
              <w:rPr>
                <w:lang w:val="en-BE"/>
              </w:rPr>
            </w:pPr>
            <w:r w:rsidRPr="00370B19">
              <w:rPr>
                <w:lang w:val="en-BE"/>
              </w:rPr>
              <w:t>8416</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EA424" w14:textId="77777777" w:rsidR="00370B19" w:rsidRPr="00370B19" w:rsidRDefault="00370B19" w:rsidP="00370B19">
            <w:pPr>
              <w:jc w:val="both"/>
              <w:rPr>
                <w:lang w:val="en-BE"/>
              </w:rPr>
            </w:pPr>
            <w:r w:rsidRPr="00370B19">
              <w:rPr>
                <w:lang w:val="en-BE"/>
              </w:rPr>
              <w:t>3255</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BFBFB" w14:textId="77777777" w:rsidR="00370B19" w:rsidRPr="00370B19" w:rsidRDefault="00370B19" w:rsidP="00370B19">
            <w:pPr>
              <w:jc w:val="both"/>
              <w:rPr>
                <w:lang w:val="en-BE"/>
              </w:rPr>
            </w:pPr>
            <w:r w:rsidRPr="00370B19">
              <w:rPr>
                <w:lang w:val="en-BE"/>
              </w:rPr>
              <w:t>11671</w:t>
            </w:r>
          </w:p>
        </w:tc>
      </w:tr>
      <w:tr w:rsidR="00370B19" w:rsidRPr="00370B19" w14:paraId="473228B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73258" w14:textId="77777777" w:rsidR="00370B19" w:rsidRPr="00370B19" w:rsidRDefault="00370B19" w:rsidP="00370B19">
            <w:pPr>
              <w:jc w:val="both"/>
              <w:rPr>
                <w:lang w:val="en-BE"/>
              </w:rPr>
            </w:pPr>
            <w:r w:rsidRPr="00370B19">
              <w:rPr>
                <w:lang w:val="en-BE"/>
              </w:rPr>
              <w:t>Political System</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30B32" w14:textId="77777777" w:rsidR="00370B19" w:rsidRPr="00370B19" w:rsidRDefault="00370B19" w:rsidP="00370B19">
            <w:pPr>
              <w:jc w:val="both"/>
              <w:rPr>
                <w:lang w:val="en-BE"/>
              </w:rPr>
            </w:pPr>
            <w:r w:rsidRPr="00370B19">
              <w:rPr>
                <w:lang w:val="en-BE"/>
              </w:rPr>
              <w:t>733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163F7" w14:textId="77777777" w:rsidR="00370B19" w:rsidRPr="00370B19" w:rsidRDefault="00370B19" w:rsidP="00370B19">
            <w:pPr>
              <w:jc w:val="both"/>
              <w:rPr>
                <w:lang w:val="en-BE"/>
              </w:rPr>
            </w:pPr>
            <w:r w:rsidRPr="00370B19">
              <w:rPr>
                <w:lang w:val="en-BE"/>
              </w:rPr>
              <w:t>3444</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4DCA9" w14:textId="77777777" w:rsidR="00370B19" w:rsidRPr="00370B19" w:rsidRDefault="00370B19" w:rsidP="00370B19">
            <w:pPr>
              <w:jc w:val="both"/>
              <w:rPr>
                <w:lang w:val="en-BE"/>
              </w:rPr>
            </w:pPr>
            <w:r w:rsidRPr="00370B19">
              <w:rPr>
                <w:lang w:val="en-BE"/>
              </w:rPr>
              <w:t>10774</w:t>
            </w:r>
          </w:p>
        </w:tc>
      </w:tr>
      <w:tr w:rsidR="00370B19" w:rsidRPr="00370B19" w14:paraId="7EBD7B2E"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51E9B2" w14:textId="77777777" w:rsidR="00370B19" w:rsidRPr="00370B19" w:rsidRDefault="00370B19" w:rsidP="00370B19">
            <w:pPr>
              <w:jc w:val="both"/>
              <w:rPr>
                <w:lang w:val="en-BE"/>
              </w:rPr>
            </w:pPr>
            <w:r w:rsidRPr="00370B19">
              <w:rPr>
                <w:lang w:val="en-BE"/>
              </w:rPr>
              <w:t>External Relation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F4859" w14:textId="77777777" w:rsidR="00370B19" w:rsidRPr="00370B19" w:rsidRDefault="00370B19" w:rsidP="00370B19">
            <w:pPr>
              <w:jc w:val="both"/>
              <w:rPr>
                <w:lang w:val="en-BE"/>
              </w:rPr>
            </w:pPr>
            <w:r w:rsidRPr="00370B19">
              <w:rPr>
                <w:lang w:val="en-BE"/>
              </w:rPr>
              <w:t>597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773BF" w14:textId="77777777" w:rsidR="00370B19" w:rsidRPr="00370B19" w:rsidRDefault="00370B19" w:rsidP="00370B19">
            <w:pPr>
              <w:jc w:val="both"/>
              <w:rPr>
                <w:lang w:val="en-BE"/>
              </w:rPr>
            </w:pPr>
            <w:r w:rsidRPr="00370B19">
              <w:rPr>
                <w:lang w:val="en-BE"/>
              </w:rPr>
              <w:t>2619</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03211" w14:textId="77777777" w:rsidR="00370B19" w:rsidRPr="00370B19" w:rsidRDefault="00370B19" w:rsidP="00370B19">
            <w:pPr>
              <w:jc w:val="both"/>
              <w:rPr>
                <w:lang w:val="en-BE"/>
              </w:rPr>
            </w:pPr>
            <w:r w:rsidRPr="00370B19">
              <w:rPr>
                <w:lang w:val="en-BE"/>
              </w:rPr>
              <w:t>8598</w:t>
            </w:r>
          </w:p>
        </w:tc>
      </w:tr>
      <w:tr w:rsidR="00370B19" w:rsidRPr="00370B19" w14:paraId="304890B8"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B9F14" w14:textId="77777777" w:rsidR="00370B19" w:rsidRPr="00370B19" w:rsidRDefault="00370B19" w:rsidP="00370B19">
            <w:pPr>
              <w:jc w:val="both"/>
              <w:rPr>
                <w:lang w:val="en-BE"/>
              </w:rPr>
            </w:pPr>
            <w:r w:rsidRPr="00370B19">
              <w:rPr>
                <w:lang w:val="en-BE"/>
              </w:rPr>
              <w:t>Freedom and Democracy</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2966A" w14:textId="77777777" w:rsidR="00370B19" w:rsidRPr="00370B19" w:rsidRDefault="00370B19" w:rsidP="00370B19">
            <w:pPr>
              <w:jc w:val="both"/>
              <w:rPr>
                <w:lang w:val="en-BE"/>
              </w:rPr>
            </w:pPr>
            <w:r w:rsidRPr="00370B19">
              <w:rPr>
                <w:lang w:val="en-BE"/>
              </w:rPr>
              <w:t>4703</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1134F" w14:textId="77777777" w:rsidR="00370B19" w:rsidRPr="00370B19" w:rsidRDefault="00370B19" w:rsidP="00370B19">
            <w:pPr>
              <w:jc w:val="both"/>
              <w:rPr>
                <w:lang w:val="en-BE"/>
              </w:rPr>
            </w:pPr>
            <w:r w:rsidRPr="00370B19">
              <w:rPr>
                <w:lang w:val="en-BE"/>
              </w:rPr>
              <w:t>1260</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E9D63" w14:textId="77777777" w:rsidR="00370B19" w:rsidRPr="00370B19" w:rsidRDefault="00370B19" w:rsidP="00370B19">
            <w:pPr>
              <w:jc w:val="both"/>
              <w:rPr>
                <w:lang w:val="en-BE"/>
              </w:rPr>
            </w:pPr>
            <w:r w:rsidRPr="00370B19">
              <w:rPr>
                <w:lang w:val="en-BE"/>
              </w:rPr>
              <w:t>5963</w:t>
            </w:r>
          </w:p>
        </w:tc>
      </w:tr>
      <w:tr w:rsidR="00370B19" w:rsidRPr="00370B19" w14:paraId="7141548C" w14:textId="77777777" w:rsidTr="0007778B">
        <w:trPr>
          <w:trHeight w:val="165"/>
          <w:jc w:val="center"/>
        </w:trPr>
        <w:tc>
          <w:tcPr>
            <w:tcW w:w="3536"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E4ADB2" w14:textId="77777777" w:rsidR="00370B19" w:rsidRPr="00370B19" w:rsidRDefault="00370B19" w:rsidP="00370B19">
            <w:pPr>
              <w:jc w:val="both"/>
              <w:rPr>
                <w:lang w:val="en-BE"/>
              </w:rPr>
            </w:pPr>
            <w:r w:rsidRPr="00370B19">
              <w:rPr>
                <w:lang w:val="en-BE"/>
              </w:rPr>
              <w:t>No other category applies</w:t>
            </w:r>
          </w:p>
        </w:tc>
        <w:tc>
          <w:tcPr>
            <w:tcW w:w="85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8711C" w14:textId="77777777" w:rsidR="00370B19" w:rsidRPr="00370B19" w:rsidRDefault="00370B19" w:rsidP="00370B19">
            <w:pPr>
              <w:jc w:val="both"/>
              <w:rPr>
                <w:lang w:val="en-BE"/>
              </w:rPr>
            </w:pPr>
            <w:r w:rsidRPr="00370B19">
              <w:rPr>
                <w:lang w:val="en-BE"/>
              </w:rPr>
              <w:t>524</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82B4B" w14:textId="77777777" w:rsidR="00370B19" w:rsidRPr="00370B19" w:rsidRDefault="00370B19" w:rsidP="00370B19">
            <w:pPr>
              <w:jc w:val="both"/>
              <w:rPr>
                <w:lang w:val="en-BE"/>
              </w:rPr>
            </w:pPr>
            <w:r w:rsidRPr="00370B19">
              <w:rPr>
                <w:lang w:val="en-BE"/>
              </w:rPr>
              <w:t>373</w:t>
            </w:r>
          </w:p>
        </w:tc>
        <w:tc>
          <w:tcPr>
            <w:tcW w:w="99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BA35" w14:textId="77777777" w:rsidR="00370B19" w:rsidRPr="00370B19" w:rsidRDefault="00370B19" w:rsidP="00370B19">
            <w:pPr>
              <w:jc w:val="both"/>
              <w:rPr>
                <w:lang w:val="en-BE"/>
              </w:rPr>
            </w:pPr>
            <w:r w:rsidRPr="00370B19">
              <w:rPr>
                <w:lang w:val="en-BE"/>
              </w:rPr>
              <w:t>897</w:t>
            </w:r>
          </w:p>
        </w:tc>
      </w:tr>
    </w:tbl>
    <w:p w14:paraId="4DBE8C8D" w14:textId="77777777" w:rsidR="00884E7F" w:rsidRDefault="00884E7F" w:rsidP="006106F9">
      <w:pPr>
        <w:spacing w:line="480" w:lineRule="auto"/>
        <w:jc w:val="both"/>
      </w:pPr>
    </w:p>
    <w:p w14:paraId="4B9F90BC" w14:textId="0C832F34" w:rsidR="00FB376E" w:rsidRDefault="00EF40E4" w:rsidP="006106F9">
      <w:pPr>
        <w:spacing w:line="480" w:lineRule="auto"/>
        <w:jc w:val="both"/>
        <w:rPr>
          <w:lang w:val="en-US"/>
        </w:rPr>
      </w:pPr>
      <w:r>
        <w:t xml:space="preserve">2. </w:t>
      </w:r>
      <w:r w:rsidR="007161D9" w:rsidRPr="007161D9">
        <w:rPr>
          <w:lang w:val="en-BE"/>
        </w:rPr>
        <w:t xml:space="preserve">Moreover, we create three more challenging subsets: </w:t>
      </w:r>
      <w:r w:rsidR="007161D9" w:rsidRPr="007161D9">
        <w:rPr>
          <w:b/>
          <w:bCs/>
          <w:lang w:val="en-BE"/>
        </w:rPr>
        <w:t>manifesto-military, manifesto-protectionism, manifesto-morality.</w:t>
      </w:r>
      <w:r w:rsidR="007161D9" w:rsidRPr="007161D9">
        <w:rPr>
          <w:lang w:val="en-BE"/>
        </w:rPr>
        <w:t xml:space="preserve"> We created these subsets with two objectives in mind. First, these subsets represent a more complex task beyond topic identification. Each dataset </w:t>
      </w:r>
      <w:r w:rsidR="007161D9" w:rsidRPr="007161D9">
        <w:rPr>
          <w:lang w:val="en-BE"/>
        </w:rPr>
        <w:lastRenderedPageBreak/>
        <w:t>consists of three classes: texts that talk positively or negatively about a specific concept or do not talk about the concept at all. This approximates a stance detection task. For example, manifesto-military contains texts that are positive towards the military, negative towards the military, or not about the military (“Other”).</w:t>
      </w:r>
      <w:r w:rsidR="00344D4C" w:rsidRPr="00344D4C">
        <w:rPr>
          <w:lang w:val="en-US"/>
        </w:rPr>
        <w:t xml:space="preserve"> Moreover, we chose </w:t>
      </w:r>
      <w:r w:rsidR="00344D4C">
        <w:rPr>
          <w:lang w:val="en-US"/>
        </w:rPr>
        <w:t xml:space="preserve">these </w:t>
      </w:r>
      <w:r w:rsidR="00FB376E">
        <w:rPr>
          <w:lang w:val="en-US"/>
        </w:rPr>
        <w:t xml:space="preserve">three </w:t>
      </w:r>
      <w:r w:rsidR="00344D4C">
        <w:rPr>
          <w:lang w:val="en-US"/>
        </w:rPr>
        <w:t>specific subsets, as ‘Military’ is a relatively simple topic, ‘Protectionism’ is a slightly more complex concept</w:t>
      </w:r>
      <w:r w:rsidR="00FB376E">
        <w:rPr>
          <w:lang w:val="en-US"/>
        </w:rPr>
        <w:t>,</w:t>
      </w:r>
      <w:r w:rsidR="00344D4C">
        <w:rPr>
          <w:lang w:val="en-US"/>
        </w:rPr>
        <w:t xml:space="preserve"> and ‘Traditional Morality’ is a complex concept which </w:t>
      </w:r>
      <w:r w:rsidR="00FB376E">
        <w:rPr>
          <w:lang w:val="en-US"/>
        </w:rPr>
        <w:t>even experts would probably have a hard time defining</w:t>
      </w:r>
      <w:r w:rsidR="00344D4C" w:rsidRPr="00344D4C">
        <w:rPr>
          <w:lang w:val="en-US"/>
        </w:rPr>
        <w:t>.</w:t>
      </w:r>
      <w:r w:rsidR="00FB376E">
        <w:rPr>
          <w:lang w:val="en-US"/>
        </w:rPr>
        <w:t xml:space="preserve"> The choice of concepts is intended to simulate an increase in conceptual complexity. </w:t>
      </w:r>
    </w:p>
    <w:p w14:paraId="1E2F1681" w14:textId="2ED3FE9C" w:rsidR="007161D9" w:rsidRPr="007161D9" w:rsidRDefault="007161D9" w:rsidP="006106F9">
      <w:pPr>
        <w:spacing w:line="480" w:lineRule="auto"/>
        <w:jc w:val="both"/>
        <w:rPr>
          <w:lang w:val="en-BE"/>
        </w:rPr>
      </w:pPr>
      <w:r w:rsidRPr="007161D9">
        <w:rPr>
          <w:lang w:val="en-BE"/>
        </w:rPr>
        <w:t>Secondly, these datasets are particularly imbalanced. As the datasets are so imbalanced that random sampling would have resulted in essentially only “Other” class texts, these three datasets are the only artificially sampled datasets in our paper. For the test set, we sampled the “Other” class to be ten times more frequent than the two stance-related classes combined. This simulates the common situation in the social sciences where the concepts of interest are only present in a small fraction of the target dataset. For the train-set we sampled the “other” class texts to be as frequent as the two stance</w:t>
      </w:r>
      <w:r w:rsidR="00FB376E" w:rsidRPr="00FB376E">
        <w:rPr>
          <w:lang w:val="en-US"/>
        </w:rPr>
        <w:t>-</w:t>
      </w:r>
      <w:r w:rsidRPr="007161D9">
        <w:rPr>
          <w:lang w:val="en-BE"/>
        </w:rPr>
        <w:t>related classes combined.</w:t>
      </w:r>
    </w:p>
    <w:p w14:paraId="5BE18FF5" w14:textId="1E58E9ED" w:rsidR="009367C1" w:rsidRDefault="009367C1" w:rsidP="006106F9">
      <w:pPr>
        <w:spacing w:line="480" w:lineRule="auto"/>
        <w:jc w:val="both"/>
        <w:rPr>
          <w:lang w:val="en-BE"/>
        </w:rPr>
      </w:pPr>
    </w:p>
    <w:tbl>
      <w:tblPr>
        <w:tblW w:w="0" w:type="auto"/>
        <w:jc w:val="center"/>
        <w:tblCellMar>
          <w:left w:w="0" w:type="dxa"/>
          <w:right w:w="0" w:type="dxa"/>
        </w:tblCellMar>
        <w:tblLook w:val="04A0" w:firstRow="1" w:lastRow="0" w:firstColumn="1" w:lastColumn="0" w:noHBand="0" w:noVBand="1"/>
      </w:tblPr>
      <w:tblGrid>
        <w:gridCol w:w="2104"/>
        <w:gridCol w:w="607"/>
        <w:gridCol w:w="607"/>
        <w:gridCol w:w="729"/>
      </w:tblGrid>
      <w:tr w:rsidR="007F6FC8" w:rsidRPr="007F6FC8" w14:paraId="598E3B28"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ED8E59"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67AA2F5"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CA5470" w14:textId="77777777" w:rsidR="007F6FC8" w:rsidRPr="007F6FC8" w:rsidRDefault="007F6FC8" w:rsidP="007F6FC8">
            <w:pPr>
              <w:jc w:val="both"/>
              <w:rPr>
                <w:lang w:val="en-BE"/>
              </w:rPr>
            </w:pPr>
            <w:r w:rsidRPr="007F6FC8">
              <w:rPr>
                <w:b/>
                <w:bCs/>
                <w:lang w:val="en-BE"/>
              </w:rPr>
              <w:t>test</w:t>
            </w:r>
          </w:p>
        </w:tc>
        <w:tc>
          <w:tcPr>
            <w:tcW w:w="72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638CE" w14:textId="77777777" w:rsidR="007F6FC8" w:rsidRPr="007F6FC8" w:rsidRDefault="007F6FC8" w:rsidP="007F6FC8">
            <w:pPr>
              <w:jc w:val="both"/>
              <w:rPr>
                <w:lang w:val="en-BE"/>
              </w:rPr>
            </w:pPr>
            <w:r w:rsidRPr="007F6FC8">
              <w:rPr>
                <w:b/>
                <w:bCs/>
                <w:lang w:val="en-BE"/>
              </w:rPr>
              <w:t>all</w:t>
            </w:r>
          </w:p>
        </w:tc>
      </w:tr>
      <w:tr w:rsidR="007F6FC8" w:rsidRPr="007F6FC8" w14:paraId="44764FDB" w14:textId="77777777" w:rsidTr="007F6FC8">
        <w:trPr>
          <w:trHeight w:val="180"/>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806558"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A575" w14:textId="77777777" w:rsidR="007F6FC8" w:rsidRPr="007F6FC8" w:rsidRDefault="007F6FC8" w:rsidP="007F6FC8">
            <w:pPr>
              <w:jc w:val="both"/>
              <w:rPr>
                <w:lang w:val="en-BE"/>
              </w:rPr>
            </w:pPr>
            <w:r w:rsidRPr="007F6FC8">
              <w:rPr>
                <w:lang w:val="en-BE"/>
              </w:rPr>
              <w:t>198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2DBB" w14:textId="77777777" w:rsidR="007F6FC8" w:rsidRPr="007F6FC8" w:rsidRDefault="007F6FC8" w:rsidP="007F6FC8">
            <w:pPr>
              <w:jc w:val="both"/>
              <w:rPr>
                <w:lang w:val="en-BE"/>
              </w:rPr>
            </w:pPr>
            <w:r w:rsidRPr="007F6FC8">
              <w:rPr>
                <w:lang w:val="en-BE"/>
              </w:rPr>
              <w:t>8670</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B2990" w14:textId="77777777" w:rsidR="007F6FC8" w:rsidRPr="007F6FC8" w:rsidRDefault="007F6FC8" w:rsidP="007F6FC8">
            <w:pPr>
              <w:jc w:val="both"/>
              <w:rPr>
                <w:lang w:val="en-BE"/>
              </w:rPr>
            </w:pPr>
            <w:r w:rsidRPr="007F6FC8">
              <w:rPr>
                <w:lang w:val="en-BE"/>
              </w:rPr>
              <w:t>10655</w:t>
            </w:r>
          </w:p>
        </w:tc>
      </w:tr>
      <w:tr w:rsidR="007F6FC8" w:rsidRPr="007F6FC8" w14:paraId="1DE6143B"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25689" w14:textId="77777777" w:rsidR="007F6FC8" w:rsidRPr="007F6FC8" w:rsidRDefault="007F6FC8" w:rsidP="007F6FC8">
            <w:pPr>
              <w:jc w:val="both"/>
              <w:rPr>
                <w:lang w:val="en-BE"/>
              </w:rPr>
            </w:pPr>
            <w:r w:rsidRPr="007F6FC8">
              <w:rPr>
                <w:lang w:val="en-BE"/>
              </w:rPr>
              <w:t>Militar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E6E4E" w14:textId="77777777" w:rsidR="007F6FC8" w:rsidRPr="007F6FC8" w:rsidRDefault="007F6FC8" w:rsidP="007F6FC8">
            <w:pPr>
              <w:jc w:val="both"/>
              <w:rPr>
                <w:lang w:val="en-BE"/>
              </w:rPr>
            </w:pPr>
            <w:r w:rsidRPr="007F6FC8">
              <w:rPr>
                <w:lang w:val="en-BE"/>
              </w:rPr>
              <w:t>162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7A8A70" w14:textId="77777777" w:rsidR="007F6FC8" w:rsidRPr="007F6FC8" w:rsidRDefault="007F6FC8" w:rsidP="007F6FC8">
            <w:pPr>
              <w:jc w:val="both"/>
              <w:rPr>
                <w:lang w:val="en-BE"/>
              </w:rPr>
            </w:pPr>
            <w:r w:rsidRPr="007F6FC8">
              <w:rPr>
                <w:lang w:val="en-BE"/>
              </w:rPr>
              <w:t>639</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DDE4E" w14:textId="77777777" w:rsidR="007F6FC8" w:rsidRPr="007F6FC8" w:rsidRDefault="007F6FC8" w:rsidP="007F6FC8">
            <w:pPr>
              <w:jc w:val="both"/>
              <w:rPr>
                <w:lang w:val="en-BE"/>
              </w:rPr>
            </w:pPr>
            <w:r w:rsidRPr="007F6FC8">
              <w:rPr>
                <w:lang w:val="en-BE"/>
              </w:rPr>
              <w:t>2262</w:t>
            </w:r>
          </w:p>
        </w:tc>
      </w:tr>
      <w:tr w:rsidR="007F6FC8" w:rsidRPr="007F6FC8" w14:paraId="456E1E90" w14:textId="77777777" w:rsidTr="007F6FC8">
        <w:trPr>
          <w:trHeight w:val="165"/>
          <w:jc w:val="center"/>
        </w:trPr>
        <w:tc>
          <w:tcPr>
            <w:tcW w:w="210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A2D043" w14:textId="77777777" w:rsidR="007F6FC8" w:rsidRPr="007F6FC8" w:rsidRDefault="007F6FC8" w:rsidP="007F6FC8">
            <w:pPr>
              <w:jc w:val="both"/>
              <w:rPr>
                <w:lang w:val="en-BE"/>
              </w:rPr>
            </w:pPr>
            <w:r w:rsidRPr="007F6FC8">
              <w:rPr>
                <w:lang w:val="en-BE"/>
              </w:rPr>
              <w:t>Militar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4FFD" w14:textId="77777777" w:rsidR="007F6FC8" w:rsidRPr="007F6FC8" w:rsidRDefault="007F6FC8" w:rsidP="007F6FC8">
            <w:pPr>
              <w:jc w:val="both"/>
              <w:rPr>
                <w:lang w:val="en-BE"/>
              </w:rPr>
            </w:pPr>
            <w:r w:rsidRPr="007F6FC8">
              <w:rPr>
                <w:lang w:val="en-BE"/>
              </w:rPr>
              <w:t>36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578D9" w14:textId="77777777" w:rsidR="007F6FC8" w:rsidRPr="007F6FC8" w:rsidRDefault="007F6FC8" w:rsidP="007F6FC8">
            <w:pPr>
              <w:jc w:val="both"/>
              <w:rPr>
                <w:lang w:val="en-BE"/>
              </w:rPr>
            </w:pPr>
            <w:r w:rsidRPr="007F6FC8">
              <w:rPr>
                <w:lang w:val="en-BE"/>
              </w:rPr>
              <w:t>228</w:t>
            </w:r>
          </w:p>
        </w:tc>
        <w:tc>
          <w:tcPr>
            <w:tcW w:w="729"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F1CD" w14:textId="77777777" w:rsidR="007F6FC8" w:rsidRPr="007F6FC8" w:rsidRDefault="007F6FC8" w:rsidP="007F6FC8">
            <w:pPr>
              <w:jc w:val="both"/>
              <w:rPr>
                <w:lang w:val="en-BE"/>
              </w:rPr>
            </w:pPr>
            <w:r w:rsidRPr="007F6FC8">
              <w:rPr>
                <w:lang w:val="en-BE"/>
              </w:rPr>
              <w:t>590</w:t>
            </w:r>
          </w:p>
        </w:tc>
      </w:tr>
    </w:tbl>
    <w:p w14:paraId="5412EF4E" w14:textId="77777777" w:rsidR="007F6FC8" w:rsidRPr="007161D9" w:rsidRDefault="007F6FC8" w:rsidP="007F6FC8">
      <w:pPr>
        <w:jc w:val="both"/>
        <w:rPr>
          <w:lang w:val="en-BE"/>
        </w:rPr>
      </w:pPr>
    </w:p>
    <w:tbl>
      <w:tblPr>
        <w:tblW w:w="0" w:type="auto"/>
        <w:jc w:val="center"/>
        <w:tblCellMar>
          <w:left w:w="0" w:type="dxa"/>
          <w:right w:w="0" w:type="dxa"/>
        </w:tblCellMar>
        <w:tblLook w:val="04A0" w:firstRow="1" w:lastRow="0" w:firstColumn="1" w:lastColumn="0" w:noHBand="0" w:noVBand="1"/>
      </w:tblPr>
      <w:tblGrid>
        <w:gridCol w:w="2569"/>
        <w:gridCol w:w="607"/>
        <w:gridCol w:w="607"/>
        <w:gridCol w:w="607"/>
      </w:tblGrid>
      <w:tr w:rsidR="007F6FC8" w:rsidRPr="007F6FC8" w14:paraId="304B1669"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8A0ACCF"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12836D"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48D1AD"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0A0B4F7" w14:textId="77777777" w:rsidR="007F6FC8" w:rsidRPr="007F6FC8" w:rsidRDefault="007F6FC8" w:rsidP="007F6FC8">
            <w:pPr>
              <w:jc w:val="both"/>
              <w:rPr>
                <w:lang w:val="en-BE"/>
              </w:rPr>
            </w:pPr>
            <w:r w:rsidRPr="007F6FC8">
              <w:rPr>
                <w:b/>
                <w:bCs/>
                <w:lang w:val="en-BE"/>
              </w:rPr>
              <w:t>all</w:t>
            </w:r>
          </w:p>
        </w:tc>
      </w:tr>
      <w:tr w:rsidR="007F6FC8" w:rsidRPr="007F6FC8" w14:paraId="05B9A322" w14:textId="77777777" w:rsidTr="007F6FC8">
        <w:trPr>
          <w:trHeight w:val="180"/>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A79A34" w14:textId="77777777" w:rsidR="007F6FC8" w:rsidRPr="007F6FC8" w:rsidRDefault="007F6FC8" w:rsidP="007F6FC8">
            <w:pPr>
              <w:jc w:val="both"/>
              <w:rPr>
                <w:lang w:val="en-BE"/>
              </w:rPr>
            </w:pPr>
            <w:r w:rsidRPr="007F6FC8">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D39CFC" w14:textId="77777777" w:rsidR="007F6FC8" w:rsidRPr="007F6FC8" w:rsidRDefault="007F6FC8" w:rsidP="007F6FC8">
            <w:pPr>
              <w:jc w:val="both"/>
              <w:rPr>
                <w:lang w:val="en-BE"/>
              </w:rPr>
            </w:pPr>
            <w:r w:rsidRPr="007F6FC8">
              <w:rPr>
                <w:lang w:val="en-BE"/>
              </w:rPr>
              <w:t>10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A5AD9" w14:textId="77777777" w:rsidR="007F6FC8" w:rsidRPr="007F6FC8" w:rsidRDefault="007F6FC8" w:rsidP="007F6FC8">
            <w:pPr>
              <w:jc w:val="both"/>
              <w:rPr>
                <w:lang w:val="en-BE"/>
              </w:rPr>
            </w:pPr>
            <w:r w:rsidRPr="007F6FC8">
              <w:rPr>
                <w:lang w:val="en-BE"/>
              </w:rPr>
              <w:t>34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BEE81" w14:textId="77777777" w:rsidR="007F6FC8" w:rsidRPr="007F6FC8" w:rsidRDefault="007F6FC8" w:rsidP="007F6FC8">
            <w:pPr>
              <w:jc w:val="both"/>
              <w:rPr>
                <w:lang w:val="en-BE"/>
              </w:rPr>
            </w:pPr>
            <w:r w:rsidRPr="007F6FC8">
              <w:rPr>
                <w:lang w:val="en-BE"/>
              </w:rPr>
              <w:t>4478</w:t>
            </w:r>
          </w:p>
        </w:tc>
      </w:tr>
      <w:tr w:rsidR="007F6FC8" w:rsidRPr="007F6FC8" w14:paraId="3522229C"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B401C7" w14:textId="77777777" w:rsidR="007F6FC8" w:rsidRPr="007F6FC8" w:rsidRDefault="007F6FC8" w:rsidP="007F6FC8">
            <w:pPr>
              <w:jc w:val="both"/>
              <w:rPr>
                <w:lang w:val="en-BE"/>
              </w:rPr>
            </w:pPr>
            <w:r w:rsidRPr="007F6FC8">
              <w:rPr>
                <w:lang w:val="en-BE"/>
              </w:rPr>
              <w:t>Protectionism: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51280" w14:textId="77777777" w:rsidR="007F6FC8" w:rsidRPr="007F6FC8" w:rsidRDefault="007F6FC8" w:rsidP="007F6FC8">
            <w:pPr>
              <w:jc w:val="both"/>
              <w:rPr>
                <w:lang w:val="en-BE"/>
              </w:rPr>
            </w:pPr>
            <w:r w:rsidRPr="007F6FC8">
              <w:rPr>
                <w:lang w:val="en-BE"/>
              </w:rPr>
              <w:t>5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937EDB" w14:textId="77777777" w:rsidR="007F6FC8" w:rsidRPr="007F6FC8" w:rsidRDefault="007F6FC8" w:rsidP="007F6FC8">
            <w:pPr>
              <w:jc w:val="both"/>
              <w:rPr>
                <w:lang w:val="en-BE"/>
              </w:rPr>
            </w:pPr>
            <w:r w:rsidRPr="007F6FC8">
              <w:rPr>
                <w:lang w:val="en-BE"/>
              </w:rPr>
              <w:t>17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686E7" w14:textId="77777777" w:rsidR="007F6FC8" w:rsidRPr="007F6FC8" w:rsidRDefault="007F6FC8" w:rsidP="007F6FC8">
            <w:pPr>
              <w:jc w:val="both"/>
              <w:rPr>
                <w:lang w:val="en-BE"/>
              </w:rPr>
            </w:pPr>
            <w:r w:rsidRPr="007F6FC8">
              <w:rPr>
                <w:lang w:val="en-BE"/>
              </w:rPr>
              <w:t>736</w:t>
            </w:r>
          </w:p>
        </w:tc>
      </w:tr>
      <w:tr w:rsidR="007F6FC8" w:rsidRPr="007F6FC8" w14:paraId="1B0ED16E" w14:textId="77777777" w:rsidTr="007F6FC8">
        <w:trPr>
          <w:trHeight w:val="165"/>
          <w:jc w:val="center"/>
        </w:trPr>
        <w:tc>
          <w:tcPr>
            <w:tcW w:w="256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9969A94" w14:textId="77777777" w:rsidR="007F6FC8" w:rsidRPr="007F6FC8" w:rsidRDefault="007F6FC8" w:rsidP="007F6FC8">
            <w:pPr>
              <w:jc w:val="both"/>
              <w:rPr>
                <w:lang w:val="en-BE"/>
              </w:rPr>
            </w:pPr>
            <w:r w:rsidRPr="007F6FC8">
              <w:rPr>
                <w:lang w:val="en-BE"/>
              </w:rPr>
              <w:t>Protectionism: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50CCA" w14:textId="77777777" w:rsidR="007F6FC8" w:rsidRPr="007F6FC8" w:rsidRDefault="007F6FC8" w:rsidP="007F6FC8">
            <w:pPr>
              <w:jc w:val="both"/>
              <w:rPr>
                <w:lang w:val="en-BE"/>
              </w:rPr>
            </w:pPr>
            <w:r w:rsidRPr="007F6FC8">
              <w:rPr>
                <w:lang w:val="en-BE"/>
              </w:rPr>
              <w:t>4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5FF3" w14:textId="77777777" w:rsidR="007F6FC8" w:rsidRPr="007F6FC8" w:rsidRDefault="007F6FC8" w:rsidP="007F6FC8">
            <w:pPr>
              <w:jc w:val="both"/>
              <w:rPr>
                <w:lang w:val="en-BE"/>
              </w:rPr>
            </w:pPr>
            <w:r w:rsidRPr="007F6FC8">
              <w:rPr>
                <w:lang w:val="en-BE"/>
              </w:rPr>
              <w:t>17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5BA73" w14:textId="77777777" w:rsidR="007F6FC8" w:rsidRPr="007F6FC8" w:rsidRDefault="007F6FC8" w:rsidP="007F6FC8">
            <w:pPr>
              <w:jc w:val="both"/>
              <w:rPr>
                <w:lang w:val="en-BE"/>
              </w:rPr>
            </w:pPr>
            <w:r w:rsidRPr="007F6FC8">
              <w:rPr>
                <w:lang w:val="en-BE"/>
              </w:rPr>
              <w:t>664</w:t>
            </w:r>
          </w:p>
        </w:tc>
      </w:tr>
    </w:tbl>
    <w:p w14:paraId="0D41BDCE" w14:textId="2E1B47E7" w:rsidR="00EF40E4" w:rsidRDefault="00EF40E4" w:rsidP="007F6FC8">
      <w:pPr>
        <w:jc w:val="both"/>
      </w:pPr>
    </w:p>
    <w:tbl>
      <w:tblPr>
        <w:tblW w:w="0" w:type="auto"/>
        <w:jc w:val="center"/>
        <w:tblCellMar>
          <w:left w:w="0" w:type="dxa"/>
          <w:right w:w="0" w:type="dxa"/>
        </w:tblCellMar>
        <w:tblLook w:val="04A0" w:firstRow="1" w:lastRow="0" w:firstColumn="1" w:lastColumn="0" w:noHBand="0" w:noVBand="1"/>
      </w:tblPr>
      <w:tblGrid>
        <w:gridCol w:w="3227"/>
        <w:gridCol w:w="607"/>
        <w:gridCol w:w="607"/>
        <w:gridCol w:w="607"/>
      </w:tblGrid>
      <w:tr w:rsidR="007F6FC8" w:rsidRPr="007F6FC8" w14:paraId="5E8B5815"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D4FD6A" w14:textId="77777777" w:rsidR="007F6FC8" w:rsidRPr="007F6FC8" w:rsidRDefault="007F6FC8" w:rsidP="007F6FC8">
            <w:pPr>
              <w:jc w:val="both"/>
              <w:rPr>
                <w:lang w:val="en-BE"/>
              </w:rPr>
            </w:pPr>
            <w:r w:rsidRPr="007F6FC8">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0AB708" w14:textId="77777777" w:rsidR="007F6FC8" w:rsidRPr="007F6FC8" w:rsidRDefault="007F6FC8" w:rsidP="007F6FC8">
            <w:pPr>
              <w:jc w:val="both"/>
              <w:rPr>
                <w:lang w:val="en-BE"/>
              </w:rPr>
            </w:pPr>
            <w:r w:rsidRPr="007F6FC8">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1C7A8F" w14:textId="77777777" w:rsidR="007F6FC8" w:rsidRPr="007F6FC8" w:rsidRDefault="007F6FC8" w:rsidP="007F6FC8">
            <w:pPr>
              <w:jc w:val="both"/>
              <w:rPr>
                <w:lang w:val="en-BE"/>
              </w:rPr>
            </w:pPr>
            <w:r w:rsidRPr="007F6FC8">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692D2" w14:textId="77777777" w:rsidR="007F6FC8" w:rsidRPr="007F6FC8" w:rsidRDefault="007F6FC8" w:rsidP="007F6FC8">
            <w:pPr>
              <w:jc w:val="both"/>
              <w:rPr>
                <w:lang w:val="en-BE"/>
              </w:rPr>
            </w:pPr>
            <w:r w:rsidRPr="007F6FC8">
              <w:rPr>
                <w:b/>
                <w:bCs/>
                <w:lang w:val="en-BE"/>
              </w:rPr>
              <w:t>all</w:t>
            </w:r>
          </w:p>
        </w:tc>
      </w:tr>
      <w:tr w:rsidR="007F6FC8" w:rsidRPr="007F6FC8" w14:paraId="75E45E9B" w14:textId="77777777" w:rsidTr="007F6FC8">
        <w:trPr>
          <w:trHeight w:val="180"/>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BEF6A5" w14:textId="77777777" w:rsidR="007F6FC8" w:rsidRPr="007F6FC8" w:rsidRDefault="007F6FC8" w:rsidP="007F6FC8">
            <w:pPr>
              <w:jc w:val="both"/>
              <w:rPr>
                <w:lang w:val="en-BE"/>
              </w:rPr>
            </w:pPr>
            <w:r w:rsidRPr="007F6FC8">
              <w:rPr>
                <w:lang w:val="en-BE"/>
              </w:rPr>
              <w:lastRenderedPageBreak/>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8E9B1" w14:textId="77777777" w:rsidR="007F6FC8" w:rsidRPr="007F6FC8" w:rsidRDefault="007F6FC8" w:rsidP="007F6FC8">
            <w:pPr>
              <w:jc w:val="both"/>
              <w:rPr>
                <w:lang w:val="en-BE"/>
              </w:rPr>
            </w:pPr>
            <w:r w:rsidRPr="007F6FC8">
              <w:rPr>
                <w:lang w:val="en-BE"/>
              </w:rPr>
              <w:t>15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F9E54B" w14:textId="77777777" w:rsidR="007F6FC8" w:rsidRPr="007F6FC8" w:rsidRDefault="007F6FC8" w:rsidP="007F6FC8">
            <w:pPr>
              <w:jc w:val="both"/>
              <w:rPr>
                <w:lang w:val="en-BE"/>
              </w:rPr>
            </w:pPr>
            <w:r w:rsidRPr="007F6FC8">
              <w:rPr>
                <w:lang w:val="en-BE"/>
              </w:rPr>
              <w:t>390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E5EB7" w14:textId="77777777" w:rsidR="007F6FC8" w:rsidRPr="007F6FC8" w:rsidRDefault="007F6FC8" w:rsidP="007F6FC8">
            <w:pPr>
              <w:jc w:val="both"/>
              <w:rPr>
                <w:lang w:val="en-BE"/>
              </w:rPr>
            </w:pPr>
            <w:r w:rsidRPr="007F6FC8">
              <w:rPr>
                <w:lang w:val="en-BE"/>
              </w:rPr>
              <w:t>5494</w:t>
            </w:r>
          </w:p>
        </w:tc>
      </w:tr>
      <w:tr w:rsidR="007F6FC8" w:rsidRPr="007F6FC8" w14:paraId="754EF13D"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50E4F20" w14:textId="77777777" w:rsidR="007F6FC8" w:rsidRPr="007F6FC8" w:rsidRDefault="007F6FC8" w:rsidP="007F6FC8">
            <w:pPr>
              <w:jc w:val="both"/>
              <w:rPr>
                <w:lang w:val="en-BE"/>
              </w:rPr>
            </w:pPr>
            <w:r w:rsidRPr="007F6FC8">
              <w:rPr>
                <w:lang w:val="en-BE"/>
              </w:rPr>
              <w:t>Traditional Morality: Posi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E7158" w14:textId="77777777" w:rsidR="007F6FC8" w:rsidRPr="007F6FC8" w:rsidRDefault="007F6FC8" w:rsidP="007F6FC8">
            <w:pPr>
              <w:jc w:val="both"/>
              <w:rPr>
                <w:lang w:val="en-BE"/>
              </w:rPr>
            </w:pPr>
            <w:r w:rsidRPr="007F6FC8">
              <w:rPr>
                <w:lang w:val="en-BE"/>
              </w:rPr>
              <w:t>13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EF3F7" w14:textId="77777777" w:rsidR="007F6FC8" w:rsidRPr="007F6FC8" w:rsidRDefault="007F6FC8" w:rsidP="007F6FC8">
            <w:pPr>
              <w:jc w:val="both"/>
              <w:rPr>
                <w:lang w:val="en-BE"/>
              </w:rPr>
            </w:pPr>
            <w:r w:rsidRPr="007F6FC8">
              <w:rPr>
                <w:lang w:val="en-BE"/>
              </w:rPr>
              <w:t>31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F23102" w14:textId="77777777" w:rsidR="007F6FC8" w:rsidRPr="007F6FC8" w:rsidRDefault="007F6FC8" w:rsidP="007F6FC8">
            <w:pPr>
              <w:jc w:val="both"/>
              <w:rPr>
                <w:lang w:val="en-BE"/>
              </w:rPr>
            </w:pPr>
            <w:r w:rsidRPr="007F6FC8">
              <w:rPr>
                <w:lang w:val="en-BE"/>
              </w:rPr>
              <w:t>1658</w:t>
            </w:r>
          </w:p>
        </w:tc>
      </w:tr>
      <w:tr w:rsidR="007F6FC8" w:rsidRPr="007F6FC8" w14:paraId="7D136E2E" w14:textId="77777777" w:rsidTr="007F6FC8">
        <w:trPr>
          <w:trHeight w:val="165"/>
          <w:jc w:val="center"/>
        </w:trPr>
        <w:tc>
          <w:tcPr>
            <w:tcW w:w="322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89B75B" w14:textId="77777777" w:rsidR="007F6FC8" w:rsidRPr="007F6FC8" w:rsidRDefault="007F6FC8" w:rsidP="007F6FC8">
            <w:pPr>
              <w:jc w:val="both"/>
              <w:rPr>
                <w:lang w:val="en-BE"/>
              </w:rPr>
            </w:pPr>
            <w:r w:rsidRPr="007F6FC8">
              <w:rPr>
                <w:lang w:val="en-BE"/>
              </w:rPr>
              <w:t>Traditional Morality: Negati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C042F" w14:textId="77777777" w:rsidR="007F6FC8" w:rsidRPr="007F6FC8" w:rsidRDefault="007F6FC8" w:rsidP="007F6FC8">
            <w:pPr>
              <w:jc w:val="both"/>
              <w:rPr>
                <w:lang w:val="en-BE"/>
              </w:rPr>
            </w:pPr>
            <w:r w:rsidRPr="007F6FC8">
              <w:rPr>
                <w:lang w:val="en-BE"/>
              </w:rPr>
              <w:t>2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96F17" w14:textId="77777777" w:rsidR="007F6FC8" w:rsidRPr="007F6FC8" w:rsidRDefault="007F6FC8" w:rsidP="007F6FC8">
            <w:pPr>
              <w:jc w:val="both"/>
              <w:rPr>
                <w:lang w:val="en-BE"/>
              </w:rPr>
            </w:pPr>
            <w:r w:rsidRPr="007F6FC8">
              <w:rPr>
                <w:lang w:val="en-BE"/>
              </w:rPr>
              <w:t>7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7B47A" w14:textId="77777777" w:rsidR="007F6FC8" w:rsidRPr="007F6FC8" w:rsidRDefault="007F6FC8" w:rsidP="007F6FC8">
            <w:pPr>
              <w:jc w:val="both"/>
              <w:rPr>
                <w:lang w:val="en-BE"/>
              </w:rPr>
            </w:pPr>
            <w:r w:rsidRPr="007F6FC8">
              <w:rPr>
                <w:lang w:val="en-BE"/>
              </w:rPr>
              <w:t>326</w:t>
            </w:r>
          </w:p>
        </w:tc>
      </w:tr>
    </w:tbl>
    <w:p w14:paraId="57DF3B53" w14:textId="6FB36CC4" w:rsidR="003B6865" w:rsidRDefault="003B6865" w:rsidP="006106F9">
      <w:pPr>
        <w:spacing w:line="480" w:lineRule="auto"/>
        <w:jc w:val="both"/>
      </w:pPr>
    </w:p>
    <w:p w14:paraId="0E34FE71" w14:textId="77777777" w:rsidR="007F6FC8" w:rsidRDefault="007F6FC8" w:rsidP="006106F9">
      <w:pPr>
        <w:spacing w:line="480" w:lineRule="auto"/>
        <w:jc w:val="both"/>
      </w:pPr>
    </w:p>
    <w:p w14:paraId="65340D71" w14:textId="7D0BC9BE" w:rsidR="000C2FE8" w:rsidRPr="005C222C" w:rsidRDefault="00CA05FB" w:rsidP="006106F9">
      <w:pPr>
        <w:spacing w:line="480" w:lineRule="auto"/>
        <w:jc w:val="both"/>
        <w:rPr>
          <w:b/>
          <w:bCs/>
        </w:rPr>
      </w:pPr>
      <w:r w:rsidRPr="005C222C">
        <w:rPr>
          <w:b/>
          <w:bCs/>
        </w:rPr>
        <w:t xml:space="preserve">Sentiment Economy News </w:t>
      </w:r>
      <w:r w:rsidR="005C222C" w:rsidRPr="005C222C">
        <w:rPr>
          <w:b/>
          <w:bCs/>
        </w:rPr>
        <w:fldChar w:fldCharType="begin"/>
      </w:r>
      <w:r w:rsidR="005C222C" w:rsidRPr="005C222C">
        <w:rPr>
          <w:b/>
          <w:bCs/>
        </w:rPr>
        <w:instrText xml:space="preserve"> ADDIN ZOTERO_ITEM CSL_CITATION {"citationID":"lcuzhw8R","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rsidRPr="005C222C">
        <w:rPr>
          <w:b/>
          <w:bCs/>
        </w:rPr>
        <w:fldChar w:fldCharType="separate"/>
      </w:r>
      <w:r w:rsidR="005C222C" w:rsidRPr="005C222C">
        <w:rPr>
          <w:b/>
          <w:bCs/>
        </w:rPr>
        <w:t>(Barberá et al. 2021)</w:t>
      </w:r>
      <w:r w:rsidR="005C222C" w:rsidRPr="005C222C">
        <w:rPr>
          <w:b/>
          <w:bCs/>
        </w:rPr>
        <w:fldChar w:fldCharType="end"/>
      </w:r>
    </w:p>
    <w:p w14:paraId="4E3C35A2" w14:textId="7DCA6E47" w:rsidR="00CA05FB" w:rsidRPr="00CA05FB" w:rsidRDefault="00CA05FB" w:rsidP="006106F9">
      <w:pPr>
        <w:spacing w:line="480" w:lineRule="auto"/>
        <w:jc w:val="both"/>
      </w:pPr>
      <w:r>
        <w:t>The dataset</w:t>
      </w:r>
      <w:r w:rsidR="004A4297">
        <w:t xml:space="preserve"> </w:t>
      </w:r>
      <w:r>
        <w:t xml:space="preserve">was </w:t>
      </w:r>
      <w:r w:rsidRPr="00CA05FB">
        <w:t>created by</w:t>
      </w:r>
      <w:r w:rsidR="005C222C">
        <w:t xml:space="preserve"> </w:t>
      </w:r>
      <w:r w:rsidR="005C222C">
        <w:fldChar w:fldCharType="begin"/>
      </w:r>
      <w:r w:rsidR="00C67C06">
        <w:instrText xml:space="preserve"> ADDIN ZOTERO_ITEM CSL_CITATION {"citationID":"ZJELE9sV","properties":{"formattedCitation":"(Barber\\uc0\\u225{} et al. 2021)","plainCitation":"(Barberá et al. 2021)","noteIndex":0},"citationItems":[{"id":217,"uris":["http://zotero.org/users/9255699/items/DPLJ2V2T"],"itemData":{"id":217,"type":"article-journal","abstract":"Automated text analysis methods have made possible the classification of large corpora of text by measures such as topic and tone. Here, we provide a guide to help researchers navigate the consequential decisions they need to make before any measure can be produced from the text. We consider, both theoretically and empirically, the effects of such choices using as a running example efforts to measure the tone of New York Times coverage of the economy. We show that two reasonable approaches to corpus selection yield radically different corpora and we advocate for the use of keyword searches rather than predefined subject categories provided by news archives. We demonstrate the benefits of coding using article segments instead of sentences as units of analysis. We show that, given a fixed number of codings, it is better to increase the number of unique documents coded rather than the number of coders for each document. Finally, we find that supervised machine learning algorithms outperform dictionaries on a number of criteria. Overall, we intend this guide to serve as a reminder to analysts that thoughtfulness and human validation are key to text-as-data methods, particularly in an age when it is all too easy to computationally classify texts without attending to the methodological choices therein.","container-title":"Political Analysis","DOI":"10.1017/pan.2020.8","ISSN":"1047-1987, 1476-4989","issue":"1","language":"en","note":"publisher: Cambridge University Press","page":"19-42","source":"Cambridge University Press","title":"Automated Text Classification of News Articles: A Practical Guide","title-short":"Automated Text Classification of News Articles","volume":"29","author":[{"family":"Barberá","given":"Pablo"},{"family":"Boydstun","given":"Amber E."},{"family":"Linn","given":"Suzanna"},{"family":"McMahon","given":"Ryan"},{"family":"Nagler","given":"Jonathan"}],"issued":{"date-parts":[["2021",1]]}}}],"schema":"https://github.com/citation-style-language/schema/raw/master/csl-citation.json"} </w:instrText>
      </w:r>
      <w:r w:rsidR="005C222C">
        <w:fldChar w:fldCharType="separate"/>
      </w:r>
      <w:r w:rsidR="005C222C" w:rsidRPr="005C222C">
        <w:t>(Barberá et al. 2021)</w:t>
      </w:r>
      <w:r w:rsidR="005C222C">
        <w:fldChar w:fldCharType="end"/>
      </w:r>
      <w:r>
        <w:t xml:space="preserve"> </w:t>
      </w:r>
      <w:r w:rsidR="004A4297">
        <w:t>and consists of headlines and the first paragraphs of news articles.</w:t>
      </w:r>
      <w:r w:rsidR="00E54D44" w:rsidRPr="001B24A0">
        <w:rPr>
          <w:rStyle w:val="FootnoteReference"/>
        </w:rPr>
        <w:footnoteReference w:id="3"/>
      </w:r>
      <w:r w:rsidR="004A4297">
        <w:t xml:space="preserve"> Crowd workers were asked to assess, whether the text contains </w:t>
      </w:r>
      <w:r w:rsidR="00856C91">
        <w:t>indications of how the US economy is performing, and if so, if this indication is positive or negative</w:t>
      </w:r>
      <w:r w:rsidR="004A4297">
        <w:t xml:space="preserve">. The same data as for figure 4 in </w:t>
      </w:r>
      <w:r w:rsidR="004A4297" w:rsidRPr="00CA05FB">
        <w:t>(</w:t>
      </w:r>
      <w:proofErr w:type="spellStart"/>
      <w:r w:rsidR="004A4297" w:rsidRPr="00CA05FB">
        <w:t>Barberá</w:t>
      </w:r>
      <w:proofErr w:type="spellEnd"/>
      <w:r w:rsidR="004A4297" w:rsidRPr="00CA05FB">
        <w:t xml:space="preserve"> et al. 2021)</w:t>
      </w:r>
      <w:r w:rsidR="004A4297">
        <w:t xml:space="preserve"> was used, where texts without an indication of the performance of the US economy were excluded. </w:t>
      </w:r>
      <w:r w:rsidR="00856C91">
        <w:t xml:space="preserve">The task is therefore a binary classification task, whether a news article contains a positive or negative indication of the performance of the US economy. </w:t>
      </w:r>
      <w:r w:rsidR="00D472CE">
        <w:t xml:space="preserve">We use the </w:t>
      </w:r>
      <w:r w:rsidR="00856C91">
        <w:t xml:space="preserve">train-test split predefined by the dataset. We </w:t>
      </w:r>
      <w:r w:rsidR="002E2184">
        <w:t>pre-processed</w:t>
      </w:r>
      <w:r w:rsidR="00856C91">
        <w:t xml:space="preserve"> the data slightly differently than </w:t>
      </w:r>
      <w:r w:rsidR="00856C91" w:rsidRPr="00CA05FB">
        <w:t>(</w:t>
      </w:r>
      <w:proofErr w:type="spellStart"/>
      <w:r w:rsidR="00856C91" w:rsidRPr="00CA05FB">
        <w:t>Barberá</w:t>
      </w:r>
      <w:proofErr w:type="spellEnd"/>
      <w:r w:rsidR="00856C91" w:rsidRPr="00CA05FB">
        <w:t xml:space="preserve"> et al. 2021</w:t>
      </w:r>
      <w:r w:rsidR="00856C91">
        <w:t>)</w:t>
      </w:r>
      <w:r w:rsidR="00D472CE">
        <w:t>,</w:t>
      </w:r>
      <w:r w:rsidR="00856C91">
        <w:t xml:space="preserve"> </w:t>
      </w:r>
      <w:r w:rsidR="004A57EA">
        <w:t xml:space="preserve">for example </w:t>
      </w:r>
      <w:r w:rsidR="00856C91">
        <w:t>by removing duplicates</w:t>
      </w:r>
      <w:r w:rsidR="004A57EA">
        <w:t xml:space="preserve">, but </w:t>
      </w:r>
      <w:r w:rsidR="00E54D44">
        <w:t>our</w:t>
      </w:r>
      <w:r w:rsidR="004A57EA">
        <w:t xml:space="preserve"> results for the classical algorithms is very similar to figure 4 </w:t>
      </w:r>
      <w:r w:rsidR="00E54D44">
        <w:t xml:space="preserve">in </w:t>
      </w:r>
      <w:r w:rsidR="004A57EA">
        <w:t xml:space="preserve">(ibid.). </w:t>
      </w:r>
    </w:p>
    <w:p w14:paraId="73649D7F" w14:textId="3C269F38" w:rsidR="00D50373" w:rsidRDefault="00D50373"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957"/>
        <w:gridCol w:w="607"/>
        <w:gridCol w:w="503"/>
        <w:gridCol w:w="607"/>
      </w:tblGrid>
      <w:tr w:rsidR="005C222C" w:rsidRPr="005C222C" w14:paraId="72CDE551" w14:textId="77777777" w:rsidTr="005C222C">
        <w:trPr>
          <w:trHeight w:val="165"/>
          <w:jc w:val="center"/>
        </w:trPr>
        <w:tc>
          <w:tcPr>
            <w:tcW w:w="6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AE16C69" w14:textId="77777777" w:rsidR="005C222C" w:rsidRPr="005C222C" w:rsidRDefault="005C222C" w:rsidP="005C222C">
            <w:pPr>
              <w:spacing w:line="480" w:lineRule="auto"/>
              <w:jc w:val="both"/>
              <w:rPr>
                <w:lang w:val="en-BE"/>
              </w:rPr>
            </w:pPr>
            <w:r w:rsidRPr="005C222C">
              <w:rPr>
                <w:b/>
                <w:bCs/>
                <w:lang w:val="en-BE"/>
              </w:rPr>
              <w:t>labels</w:t>
            </w:r>
          </w:p>
        </w:tc>
        <w:tc>
          <w:tcPr>
            <w:tcW w:w="3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08D1E9" w14:textId="77777777" w:rsidR="005C222C" w:rsidRPr="005C222C" w:rsidRDefault="005C222C" w:rsidP="005C222C">
            <w:pPr>
              <w:spacing w:line="480" w:lineRule="auto"/>
              <w:jc w:val="both"/>
              <w:rPr>
                <w:lang w:val="en-BE"/>
              </w:rPr>
            </w:pPr>
            <w:r w:rsidRPr="005C222C">
              <w:rPr>
                <w:b/>
                <w:bCs/>
                <w:lang w:val="en-BE"/>
              </w:rPr>
              <w:t>train</w:t>
            </w:r>
          </w:p>
        </w:tc>
        <w:tc>
          <w:tcPr>
            <w:tcW w:w="2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69A258" w14:textId="77777777" w:rsidR="005C222C" w:rsidRPr="005C222C" w:rsidRDefault="005C222C" w:rsidP="005C222C">
            <w:pPr>
              <w:spacing w:line="480" w:lineRule="auto"/>
              <w:jc w:val="both"/>
              <w:rPr>
                <w:lang w:val="en-BE"/>
              </w:rPr>
            </w:pPr>
            <w:r w:rsidRPr="005C222C">
              <w:rPr>
                <w:b/>
                <w:bCs/>
                <w:lang w:val="en-BE"/>
              </w:rPr>
              <w:t>test</w:t>
            </w:r>
          </w:p>
        </w:tc>
        <w:tc>
          <w:tcPr>
            <w:tcW w:w="3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860DD8" w14:textId="77777777" w:rsidR="005C222C" w:rsidRPr="005C222C" w:rsidRDefault="005C222C" w:rsidP="005C222C">
            <w:pPr>
              <w:spacing w:line="480" w:lineRule="auto"/>
              <w:jc w:val="both"/>
              <w:rPr>
                <w:lang w:val="en-BE"/>
              </w:rPr>
            </w:pPr>
            <w:r w:rsidRPr="005C222C">
              <w:rPr>
                <w:b/>
                <w:bCs/>
                <w:lang w:val="en-BE"/>
              </w:rPr>
              <w:t>all</w:t>
            </w:r>
          </w:p>
        </w:tc>
      </w:tr>
      <w:tr w:rsidR="005C222C" w:rsidRPr="005C222C" w14:paraId="3C9B2E85" w14:textId="77777777" w:rsidTr="005C222C">
        <w:trPr>
          <w:trHeight w:val="180"/>
          <w:jc w:val="center"/>
        </w:trPr>
        <w:tc>
          <w:tcPr>
            <w:tcW w:w="61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E34A10" w14:textId="77777777" w:rsidR="005C222C" w:rsidRPr="005C222C" w:rsidRDefault="005C222C" w:rsidP="005C222C">
            <w:pPr>
              <w:spacing w:line="480" w:lineRule="auto"/>
              <w:jc w:val="both"/>
              <w:rPr>
                <w:lang w:val="en-BE"/>
              </w:rPr>
            </w:pPr>
            <w:r w:rsidRPr="005C222C">
              <w:rPr>
                <w:lang w:val="en-BE"/>
              </w:rPr>
              <w:t>negative</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D288C" w14:textId="77777777" w:rsidR="005C222C" w:rsidRPr="005C222C" w:rsidRDefault="005C222C" w:rsidP="005C222C">
            <w:pPr>
              <w:spacing w:line="480" w:lineRule="auto"/>
              <w:jc w:val="both"/>
              <w:rPr>
                <w:lang w:val="en-BE"/>
              </w:rPr>
            </w:pPr>
            <w:r w:rsidRPr="005C222C">
              <w:rPr>
                <w:lang w:val="en-BE"/>
              </w:rPr>
              <w:t>2016</w:t>
            </w:r>
          </w:p>
        </w:tc>
        <w:tc>
          <w:tcPr>
            <w:tcW w:w="2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94972" w14:textId="77777777" w:rsidR="005C222C" w:rsidRPr="005C222C" w:rsidRDefault="005C222C" w:rsidP="005C222C">
            <w:pPr>
              <w:spacing w:line="480" w:lineRule="auto"/>
              <w:jc w:val="both"/>
              <w:rPr>
                <w:lang w:val="en-BE"/>
              </w:rPr>
            </w:pPr>
            <w:r w:rsidRPr="005C222C">
              <w:rPr>
                <w:lang w:val="en-BE"/>
              </w:rPr>
              <w:t>241</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351F0" w14:textId="77777777" w:rsidR="005C222C" w:rsidRPr="005C222C" w:rsidRDefault="005C222C" w:rsidP="005C222C">
            <w:pPr>
              <w:spacing w:line="480" w:lineRule="auto"/>
              <w:jc w:val="both"/>
              <w:rPr>
                <w:lang w:val="en-BE"/>
              </w:rPr>
            </w:pPr>
            <w:r w:rsidRPr="005C222C">
              <w:rPr>
                <w:lang w:val="en-BE"/>
              </w:rPr>
              <w:t>2257</w:t>
            </w:r>
          </w:p>
        </w:tc>
      </w:tr>
      <w:tr w:rsidR="005C222C" w:rsidRPr="005C222C" w14:paraId="1ACAB719" w14:textId="77777777" w:rsidTr="005C222C">
        <w:trPr>
          <w:trHeight w:val="165"/>
          <w:jc w:val="center"/>
        </w:trPr>
        <w:tc>
          <w:tcPr>
            <w:tcW w:w="615"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546A7D" w14:textId="77777777" w:rsidR="005C222C" w:rsidRPr="005C222C" w:rsidRDefault="005C222C" w:rsidP="005C222C">
            <w:pPr>
              <w:spacing w:line="480" w:lineRule="auto"/>
              <w:jc w:val="both"/>
              <w:rPr>
                <w:lang w:val="en-BE"/>
              </w:rPr>
            </w:pPr>
            <w:r w:rsidRPr="005C222C">
              <w:rPr>
                <w:lang w:val="en-BE"/>
              </w:rPr>
              <w:t>positive</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0830" w14:textId="77777777" w:rsidR="005C222C" w:rsidRPr="005C222C" w:rsidRDefault="005C222C" w:rsidP="005C222C">
            <w:pPr>
              <w:spacing w:line="480" w:lineRule="auto"/>
              <w:jc w:val="both"/>
              <w:rPr>
                <w:lang w:val="en-BE"/>
              </w:rPr>
            </w:pPr>
            <w:r w:rsidRPr="005C222C">
              <w:rPr>
                <w:lang w:val="en-BE"/>
              </w:rPr>
              <w:t>984</w:t>
            </w:r>
          </w:p>
        </w:tc>
        <w:tc>
          <w:tcPr>
            <w:tcW w:w="2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4FDEB" w14:textId="77777777" w:rsidR="005C222C" w:rsidRPr="005C222C" w:rsidRDefault="005C222C" w:rsidP="005C222C">
            <w:pPr>
              <w:spacing w:line="480" w:lineRule="auto"/>
              <w:jc w:val="both"/>
              <w:rPr>
                <w:lang w:val="en-BE"/>
              </w:rPr>
            </w:pPr>
            <w:r w:rsidRPr="005C222C">
              <w:rPr>
                <w:lang w:val="en-BE"/>
              </w:rPr>
              <w:t>141</w:t>
            </w:r>
          </w:p>
        </w:tc>
        <w:tc>
          <w:tcPr>
            <w:tcW w:w="3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EA1B" w14:textId="77777777" w:rsidR="005C222C" w:rsidRPr="005C222C" w:rsidRDefault="005C222C" w:rsidP="005C222C">
            <w:pPr>
              <w:spacing w:line="480" w:lineRule="auto"/>
              <w:jc w:val="both"/>
              <w:rPr>
                <w:lang w:val="en-BE"/>
              </w:rPr>
            </w:pPr>
            <w:r w:rsidRPr="005C222C">
              <w:rPr>
                <w:lang w:val="en-BE"/>
              </w:rPr>
              <w:t>1125</w:t>
            </w:r>
          </w:p>
        </w:tc>
      </w:tr>
    </w:tbl>
    <w:p w14:paraId="30B6EF5A" w14:textId="75091886" w:rsidR="005C222C" w:rsidRDefault="005C222C" w:rsidP="006106F9">
      <w:pPr>
        <w:spacing w:line="480" w:lineRule="auto"/>
        <w:jc w:val="both"/>
      </w:pPr>
    </w:p>
    <w:p w14:paraId="78FEBBCC" w14:textId="77777777" w:rsidR="005C222C" w:rsidRDefault="005C222C" w:rsidP="006106F9">
      <w:pPr>
        <w:spacing w:line="480" w:lineRule="auto"/>
        <w:jc w:val="both"/>
      </w:pPr>
    </w:p>
    <w:p w14:paraId="0DD4BA11" w14:textId="54FF435B" w:rsidR="004A57EA" w:rsidRPr="005C222C" w:rsidRDefault="004A57EA" w:rsidP="006106F9">
      <w:pPr>
        <w:spacing w:line="480" w:lineRule="auto"/>
        <w:jc w:val="both"/>
        <w:rPr>
          <w:b/>
          <w:bCs/>
        </w:rPr>
      </w:pPr>
      <w:r w:rsidRPr="005C222C">
        <w:rPr>
          <w:b/>
          <w:bCs/>
        </w:rPr>
        <w:lastRenderedPageBreak/>
        <w:t xml:space="preserve">US State of the Union Speeches </w:t>
      </w:r>
      <w:r w:rsidR="00C67C06">
        <w:rPr>
          <w:b/>
          <w:bCs/>
        </w:rPr>
        <w:fldChar w:fldCharType="begin"/>
      </w:r>
      <w:r w:rsidR="00C67C06">
        <w:rPr>
          <w:b/>
          <w:bCs/>
        </w:rPr>
        <w:instrText xml:space="preserve"> ADDIN ZOTERO_ITEM CSL_CITATION {"citationID":"RGHeL1Wn","properties":{"formattedCitation":"(Policy Agendas Project 2015)","plainCitation":"(Policy Agendas Project 2015)","noteIndex":0},"citationItems":[{"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C67C06">
        <w:rPr>
          <w:b/>
          <w:bCs/>
        </w:rPr>
        <w:fldChar w:fldCharType="separate"/>
      </w:r>
      <w:r w:rsidR="00C67C06">
        <w:rPr>
          <w:b/>
          <w:bCs/>
          <w:noProof/>
        </w:rPr>
        <w:t>(Policy Agendas Project 2015)</w:t>
      </w:r>
      <w:r w:rsidR="00C67C06">
        <w:rPr>
          <w:b/>
          <w:bCs/>
        </w:rPr>
        <w:fldChar w:fldCharType="end"/>
      </w:r>
    </w:p>
    <w:p w14:paraId="0F0F7890" w14:textId="6B9AE09E" w:rsidR="00CA05FB" w:rsidRDefault="00E54D44" w:rsidP="006106F9">
      <w:pPr>
        <w:spacing w:line="480" w:lineRule="auto"/>
        <w:jc w:val="both"/>
      </w:pPr>
      <w:r>
        <w:t>The dataset consists of quasi-sentences from all US State of the Union Speeches from 1946 to 2020.</w:t>
      </w:r>
      <w:r w:rsidRPr="001B24A0">
        <w:rPr>
          <w:rStyle w:val="FootnoteReference"/>
        </w:rPr>
        <w:footnoteReference w:id="4"/>
      </w:r>
      <w:r>
        <w:t xml:space="preserve"> The sentences are annotated based on </w:t>
      </w:r>
      <w:r w:rsidR="00073096">
        <w:t xml:space="preserve">22 </w:t>
      </w:r>
      <w:r w:rsidR="00F73E33">
        <w:t xml:space="preserve">topical categories of the </w:t>
      </w:r>
      <w:r>
        <w:t>Comparative Agendas Project</w:t>
      </w:r>
      <w:r w:rsidR="00073096">
        <w:t>.</w:t>
      </w:r>
      <w:r w:rsidR="00073096" w:rsidRPr="001B24A0">
        <w:rPr>
          <w:rStyle w:val="FootnoteReference"/>
        </w:rPr>
        <w:footnoteReference w:id="5"/>
      </w:r>
      <w:r w:rsidR="00073096">
        <w:t xml:space="preserve"> The underlying task is therefore a topic classification task across 22 political topics (including an “</w:t>
      </w:r>
      <w:r w:rsidR="00F73E33">
        <w:t>O</w:t>
      </w:r>
      <w:r w:rsidR="00073096">
        <w:t xml:space="preserve">ther” class). </w:t>
      </w:r>
      <w:r w:rsidR="002E2184">
        <w:t xml:space="preserve">The dataset was chosen because the CAP annotation scheme is widely used in political science and political speeches are a typical text of interest for political scientists. </w:t>
      </w:r>
    </w:p>
    <w:p w14:paraId="7C40BD28" w14:textId="427D753B" w:rsidR="00D50373" w:rsidRDefault="00D50373"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2539"/>
        <w:gridCol w:w="607"/>
        <w:gridCol w:w="607"/>
        <w:gridCol w:w="607"/>
      </w:tblGrid>
      <w:tr w:rsidR="00C67C06" w:rsidRPr="00C67C06" w14:paraId="2D8850EE"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1B21544"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E6A10D"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BD5747"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BC9F352" w14:textId="77777777" w:rsidR="00C67C06" w:rsidRPr="00C67C06" w:rsidRDefault="00C67C06" w:rsidP="00C67C06">
            <w:pPr>
              <w:jc w:val="both"/>
              <w:rPr>
                <w:lang w:val="en-BE"/>
              </w:rPr>
            </w:pPr>
            <w:r w:rsidRPr="00C67C06">
              <w:rPr>
                <w:b/>
                <w:bCs/>
                <w:lang w:val="en-BE"/>
              </w:rPr>
              <w:t>all</w:t>
            </w:r>
          </w:p>
        </w:tc>
      </w:tr>
      <w:tr w:rsidR="00C67C06" w:rsidRPr="00C67C06" w14:paraId="0C5F4326"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958084"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041C9"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8A332"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99394" w14:textId="77777777" w:rsidR="00C67C06" w:rsidRPr="00C67C06" w:rsidRDefault="00C67C06" w:rsidP="00C67C06">
            <w:pPr>
              <w:jc w:val="both"/>
              <w:rPr>
                <w:lang w:val="en-BE"/>
              </w:rPr>
            </w:pPr>
            <w:r w:rsidRPr="00C67C06">
              <w:rPr>
                <w:lang w:val="en-BE"/>
              </w:rPr>
              <w:t>3600</w:t>
            </w:r>
          </w:p>
        </w:tc>
      </w:tr>
      <w:tr w:rsidR="00C67C06" w:rsidRPr="00C67C06" w14:paraId="679998C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FCCFD"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7EAFD"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4EC707"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60639" w14:textId="77777777" w:rsidR="00C67C06" w:rsidRPr="00C67C06" w:rsidRDefault="00C67C06" w:rsidP="00C67C06">
            <w:pPr>
              <w:jc w:val="both"/>
              <w:rPr>
                <w:lang w:val="en-BE"/>
              </w:rPr>
            </w:pPr>
            <w:r w:rsidRPr="00C67C06">
              <w:rPr>
                <w:lang w:val="en-BE"/>
              </w:rPr>
              <w:t>3114</w:t>
            </w:r>
          </w:p>
        </w:tc>
      </w:tr>
      <w:tr w:rsidR="00C67C06" w:rsidRPr="00C67C06" w14:paraId="2E7721D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A866BCD"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24DB8"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C792A"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511A9F" w14:textId="77777777" w:rsidR="00C67C06" w:rsidRPr="00C67C06" w:rsidRDefault="00C67C06" w:rsidP="00C67C06">
            <w:pPr>
              <w:jc w:val="both"/>
              <w:rPr>
                <w:lang w:val="en-BE"/>
              </w:rPr>
            </w:pPr>
            <w:r w:rsidRPr="00C67C06">
              <w:rPr>
                <w:lang w:val="en-BE"/>
              </w:rPr>
              <w:t>3067</w:t>
            </w:r>
          </w:p>
        </w:tc>
      </w:tr>
      <w:tr w:rsidR="00C67C06" w:rsidRPr="00C67C06" w14:paraId="6D8125D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B5A64BD"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77782"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08FB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4E7E" w14:textId="77777777" w:rsidR="00C67C06" w:rsidRPr="00C67C06" w:rsidRDefault="00C67C06" w:rsidP="00C67C06">
            <w:pPr>
              <w:jc w:val="both"/>
              <w:rPr>
                <w:lang w:val="en-BE"/>
              </w:rPr>
            </w:pPr>
            <w:r w:rsidRPr="00C67C06">
              <w:rPr>
                <w:lang w:val="en-BE"/>
              </w:rPr>
              <w:t>2817</w:t>
            </w:r>
          </w:p>
        </w:tc>
      </w:tr>
      <w:tr w:rsidR="00C67C06" w:rsidRPr="00C67C06" w14:paraId="424647A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95A2DE"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5D89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A21C2D"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FBA99" w14:textId="77777777" w:rsidR="00C67C06" w:rsidRPr="00C67C06" w:rsidRDefault="00C67C06" w:rsidP="00C67C06">
            <w:pPr>
              <w:jc w:val="both"/>
              <w:rPr>
                <w:lang w:val="en-BE"/>
              </w:rPr>
            </w:pPr>
            <w:r w:rsidRPr="00C67C06">
              <w:rPr>
                <w:lang w:val="en-BE"/>
              </w:rPr>
              <w:t>1095</w:t>
            </w:r>
          </w:p>
        </w:tc>
      </w:tr>
      <w:tr w:rsidR="00C67C06" w:rsidRPr="00C67C06" w14:paraId="0EE41D2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38148F"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97696"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71AA7"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6616A" w14:textId="77777777" w:rsidR="00C67C06" w:rsidRPr="00C67C06" w:rsidRDefault="00C67C06" w:rsidP="00C67C06">
            <w:pPr>
              <w:jc w:val="both"/>
              <w:rPr>
                <w:lang w:val="en-BE"/>
              </w:rPr>
            </w:pPr>
            <w:r w:rsidRPr="00C67C06">
              <w:rPr>
                <w:lang w:val="en-BE"/>
              </w:rPr>
              <w:t>988</w:t>
            </w:r>
          </w:p>
        </w:tc>
      </w:tr>
      <w:tr w:rsidR="00C67C06" w:rsidRPr="00C67C06" w14:paraId="53F615A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3F9F2F"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AC07E"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76344"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7D1BE" w14:textId="77777777" w:rsidR="00C67C06" w:rsidRPr="00C67C06" w:rsidRDefault="00C67C06" w:rsidP="00C67C06">
            <w:pPr>
              <w:jc w:val="both"/>
              <w:rPr>
                <w:lang w:val="en-BE"/>
              </w:rPr>
            </w:pPr>
            <w:r w:rsidRPr="00C67C06">
              <w:rPr>
                <w:lang w:val="en-BE"/>
              </w:rPr>
              <w:t>891</w:t>
            </w:r>
          </w:p>
        </w:tc>
      </w:tr>
      <w:tr w:rsidR="00C67C06" w:rsidRPr="00C67C06" w14:paraId="3B8C47C7"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AA7BC5"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AF9F4"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3C0C3"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6B861" w14:textId="77777777" w:rsidR="00C67C06" w:rsidRPr="00C67C06" w:rsidRDefault="00C67C06" w:rsidP="00C67C06">
            <w:pPr>
              <w:jc w:val="both"/>
              <w:rPr>
                <w:lang w:val="en-BE"/>
              </w:rPr>
            </w:pPr>
            <w:r w:rsidRPr="00C67C06">
              <w:rPr>
                <w:lang w:val="en-BE"/>
              </w:rPr>
              <w:t>739</w:t>
            </w:r>
          </w:p>
        </w:tc>
      </w:tr>
      <w:tr w:rsidR="00C67C06" w:rsidRPr="00C67C06" w14:paraId="282F0ED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AA7A0F"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193FFB"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8524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A572D" w14:textId="77777777" w:rsidR="00C67C06" w:rsidRPr="00C67C06" w:rsidRDefault="00C67C06" w:rsidP="00C67C06">
            <w:pPr>
              <w:jc w:val="both"/>
              <w:rPr>
                <w:lang w:val="en-BE"/>
              </w:rPr>
            </w:pPr>
            <w:r w:rsidRPr="00C67C06">
              <w:rPr>
                <w:lang w:val="en-BE"/>
              </w:rPr>
              <w:t>775</w:t>
            </w:r>
          </w:p>
        </w:tc>
      </w:tr>
      <w:tr w:rsidR="00C67C06" w:rsidRPr="00C67C06" w14:paraId="0B8BB6B1"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5968D5"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179096"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2C932"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D62FF" w14:textId="77777777" w:rsidR="00C67C06" w:rsidRPr="00C67C06" w:rsidRDefault="00C67C06" w:rsidP="00C67C06">
            <w:pPr>
              <w:jc w:val="both"/>
              <w:rPr>
                <w:lang w:val="en-BE"/>
              </w:rPr>
            </w:pPr>
            <w:r w:rsidRPr="00C67C06">
              <w:rPr>
                <w:lang w:val="en-BE"/>
              </w:rPr>
              <w:t>818</w:t>
            </w:r>
          </w:p>
        </w:tc>
      </w:tr>
      <w:tr w:rsidR="00C67C06" w:rsidRPr="00C67C06" w14:paraId="10E2F9B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EC66EA"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4E4D7"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BF10A"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B371" w14:textId="77777777" w:rsidR="00C67C06" w:rsidRPr="00C67C06" w:rsidRDefault="00C67C06" w:rsidP="00C67C06">
            <w:pPr>
              <w:jc w:val="both"/>
              <w:rPr>
                <w:lang w:val="en-BE"/>
              </w:rPr>
            </w:pPr>
            <w:r w:rsidRPr="00C67C06">
              <w:rPr>
                <w:lang w:val="en-BE"/>
              </w:rPr>
              <w:t>516</w:t>
            </w:r>
          </w:p>
        </w:tc>
      </w:tr>
      <w:tr w:rsidR="00C67C06" w:rsidRPr="00C67C06" w14:paraId="6FD1CAB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9232F3" w14:textId="77777777" w:rsidR="00C67C06" w:rsidRPr="00C67C06" w:rsidRDefault="00C67C06" w:rsidP="00C67C06">
            <w:pPr>
              <w:jc w:val="both"/>
              <w:rPr>
                <w:lang w:val="en-BE"/>
              </w:rPr>
            </w:pPr>
            <w:r w:rsidRPr="00C67C06">
              <w:rPr>
                <w:lang w:val="en-BE"/>
              </w:rPr>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75D5"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A5966"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7482FB" w14:textId="77777777" w:rsidR="00C67C06" w:rsidRPr="00C67C06" w:rsidRDefault="00C67C06" w:rsidP="00C67C06">
            <w:pPr>
              <w:jc w:val="both"/>
              <w:rPr>
                <w:lang w:val="en-BE"/>
              </w:rPr>
            </w:pPr>
            <w:r w:rsidRPr="00C67C06">
              <w:rPr>
                <w:lang w:val="en-BE"/>
              </w:rPr>
              <w:t>526</w:t>
            </w:r>
          </w:p>
        </w:tc>
      </w:tr>
      <w:tr w:rsidR="00C67C06" w:rsidRPr="00C67C06" w14:paraId="4A22E36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E5AF8A4"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0198E6"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389EB"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ED875" w14:textId="77777777" w:rsidR="00C67C06" w:rsidRPr="00C67C06" w:rsidRDefault="00C67C06" w:rsidP="00C67C06">
            <w:pPr>
              <w:jc w:val="both"/>
              <w:rPr>
                <w:lang w:val="en-BE"/>
              </w:rPr>
            </w:pPr>
            <w:r w:rsidRPr="00C67C06">
              <w:rPr>
                <w:lang w:val="en-BE"/>
              </w:rPr>
              <w:t>460</w:t>
            </w:r>
          </w:p>
        </w:tc>
      </w:tr>
      <w:tr w:rsidR="00C67C06" w:rsidRPr="00C67C06" w14:paraId="101E5828"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7B03FE"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00BE"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27DB"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A7C432" w14:textId="77777777" w:rsidR="00C67C06" w:rsidRPr="00C67C06" w:rsidRDefault="00C67C06" w:rsidP="00C67C06">
            <w:pPr>
              <w:jc w:val="both"/>
              <w:rPr>
                <w:lang w:val="en-BE"/>
              </w:rPr>
            </w:pPr>
            <w:r w:rsidRPr="00C67C06">
              <w:rPr>
                <w:lang w:val="en-BE"/>
              </w:rPr>
              <w:t>368</w:t>
            </w:r>
          </w:p>
        </w:tc>
      </w:tr>
      <w:tr w:rsidR="00C67C06" w:rsidRPr="00C67C06" w14:paraId="5BFEBC6F" w14:textId="77777777" w:rsidTr="00C67C06">
        <w:trPr>
          <w:trHeight w:val="180"/>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728AD87"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5FA51"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0F362"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5B71D" w14:textId="77777777" w:rsidR="00C67C06" w:rsidRPr="00C67C06" w:rsidRDefault="00C67C06" w:rsidP="00C67C06">
            <w:pPr>
              <w:jc w:val="both"/>
              <w:rPr>
                <w:lang w:val="en-BE"/>
              </w:rPr>
            </w:pPr>
            <w:r w:rsidRPr="00C67C06">
              <w:rPr>
                <w:lang w:val="en-BE"/>
              </w:rPr>
              <w:t>347</w:t>
            </w:r>
          </w:p>
        </w:tc>
      </w:tr>
      <w:tr w:rsidR="00C67C06" w:rsidRPr="00C67C06" w14:paraId="1EFF7F14"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8FD38D"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3B145"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4973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A933E" w14:textId="77777777" w:rsidR="00C67C06" w:rsidRPr="00C67C06" w:rsidRDefault="00C67C06" w:rsidP="00C67C06">
            <w:pPr>
              <w:jc w:val="both"/>
              <w:rPr>
                <w:lang w:val="en-BE"/>
              </w:rPr>
            </w:pPr>
            <w:r w:rsidRPr="00C67C06">
              <w:rPr>
                <w:lang w:val="en-BE"/>
              </w:rPr>
              <w:t>280</w:t>
            </w:r>
          </w:p>
        </w:tc>
      </w:tr>
      <w:tr w:rsidR="00C67C06" w:rsidRPr="00C67C06" w14:paraId="2EFB6973"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BAD5AB" w14:textId="77777777" w:rsidR="00C67C06" w:rsidRPr="00C67C06" w:rsidRDefault="00C67C06" w:rsidP="00C67C06">
            <w:pPr>
              <w:jc w:val="both"/>
              <w:rPr>
                <w:lang w:val="en-BE"/>
              </w:rPr>
            </w:pPr>
            <w:r w:rsidRPr="00C67C06">
              <w:rPr>
                <w:lang w:val="en-BE"/>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CBD2"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CF3B2A"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D881C" w14:textId="77777777" w:rsidR="00C67C06" w:rsidRPr="00C67C06" w:rsidRDefault="00C67C06" w:rsidP="00C67C06">
            <w:pPr>
              <w:jc w:val="both"/>
              <w:rPr>
                <w:lang w:val="en-BE"/>
              </w:rPr>
            </w:pPr>
            <w:r w:rsidRPr="00C67C06">
              <w:rPr>
                <w:lang w:val="en-BE"/>
              </w:rPr>
              <w:t>291</w:t>
            </w:r>
          </w:p>
        </w:tc>
      </w:tr>
      <w:tr w:rsidR="00C67C06" w:rsidRPr="00C67C06" w14:paraId="420FB5F9"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091AFE"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87A5"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9AB12"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949B1E" w14:textId="77777777" w:rsidR="00C67C06" w:rsidRPr="00C67C06" w:rsidRDefault="00C67C06" w:rsidP="00C67C06">
            <w:pPr>
              <w:jc w:val="both"/>
              <w:rPr>
                <w:lang w:val="en-BE"/>
              </w:rPr>
            </w:pPr>
            <w:r w:rsidRPr="00C67C06">
              <w:rPr>
                <w:lang w:val="en-BE"/>
              </w:rPr>
              <w:t>279</w:t>
            </w:r>
          </w:p>
        </w:tc>
      </w:tr>
      <w:tr w:rsidR="00C67C06" w:rsidRPr="00C67C06" w14:paraId="2EADFD0A"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C4F6C2" w14:textId="77777777" w:rsidR="00C67C06" w:rsidRPr="00C67C06" w:rsidRDefault="00C67C06" w:rsidP="00C67C06">
            <w:pPr>
              <w:jc w:val="both"/>
              <w:rPr>
                <w:lang w:val="en-BE"/>
              </w:rPr>
            </w:pPr>
            <w:r w:rsidRPr="00C67C06">
              <w:rPr>
                <w:lang w:val="en-BE"/>
              </w:rPr>
              <w:lastRenderedPageBreak/>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B607E"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F1B0E4"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C030D" w14:textId="77777777" w:rsidR="00C67C06" w:rsidRPr="00C67C06" w:rsidRDefault="00C67C06" w:rsidP="00C67C06">
            <w:pPr>
              <w:jc w:val="both"/>
              <w:rPr>
                <w:lang w:val="en-BE"/>
              </w:rPr>
            </w:pPr>
            <w:r w:rsidRPr="00C67C06">
              <w:rPr>
                <w:lang w:val="en-BE"/>
              </w:rPr>
              <w:t>235</w:t>
            </w:r>
          </w:p>
        </w:tc>
      </w:tr>
      <w:tr w:rsidR="00C67C06" w:rsidRPr="00C67C06" w14:paraId="2B263D82"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D13103"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22BC2"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5B25A"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810B8" w14:textId="77777777" w:rsidR="00C67C06" w:rsidRPr="00C67C06" w:rsidRDefault="00C67C06" w:rsidP="00C67C06">
            <w:pPr>
              <w:jc w:val="both"/>
              <w:rPr>
                <w:lang w:val="en-BE"/>
              </w:rPr>
            </w:pPr>
            <w:r w:rsidRPr="00C67C06">
              <w:rPr>
                <w:lang w:val="en-BE"/>
              </w:rPr>
              <w:t>217</w:t>
            </w:r>
          </w:p>
        </w:tc>
      </w:tr>
      <w:tr w:rsidR="00C67C06" w:rsidRPr="00C67C06" w14:paraId="2EA986FD"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1275D2" w14:textId="77777777" w:rsidR="00C67C06" w:rsidRPr="00C67C06" w:rsidRDefault="00C67C06" w:rsidP="00C67C06">
            <w:pPr>
              <w:jc w:val="both"/>
              <w:rPr>
                <w:lang w:val="en-BE"/>
              </w:rPr>
            </w:pPr>
            <w:r w:rsidRPr="00C67C06">
              <w:rPr>
                <w:lang w:val="en-BE"/>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EF212"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9953F"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F83A0" w14:textId="77777777" w:rsidR="00C67C06" w:rsidRPr="00C67C06" w:rsidRDefault="00C67C06" w:rsidP="00C67C06">
            <w:pPr>
              <w:jc w:val="both"/>
              <w:rPr>
                <w:lang w:val="en-BE"/>
              </w:rPr>
            </w:pPr>
            <w:r w:rsidRPr="00C67C06">
              <w:rPr>
                <w:lang w:val="en-BE"/>
              </w:rPr>
              <w:t>202</w:t>
            </w:r>
          </w:p>
        </w:tc>
      </w:tr>
      <w:tr w:rsidR="00C67C06" w:rsidRPr="00C67C06" w14:paraId="2B091EAF" w14:textId="77777777" w:rsidTr="00C67C06">
        <w:trPr>
          <w:trHeight w:val="165"/>
          <w:jc w:val="center"/>
        </w:trPr>
        <w:tc>
          <w:tcPr>
            <w:tcW w:w="2539"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AC6709"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996EA"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F7643"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8A75C" w14:textId="77777777" w:rsidR="00C67C06" w:rsidRPr="00C67C06" w:rsidRDefault="00C67C06" w:rsidP="00C67C06">
            <w:pPr>
              <w:jc w:val="both"/>
              <w:rPr>
                <w:lang w:val="en-BE"/>
              </w:rPr>
            </w:pPr>
            <w:r w:rsidRPr="00C67C06">
              <w:rPr>
                <w:lang w:val="en-BE"/>
              </w:rPr>
              <w:t>16</w:t>
            </w:r>
          </w:p>
        </w:tc>
      </w:tr>
    </w:tbl>
    <w:p w14:paraId="62073A5D" w14:textId="77777777" w:rsidR="00C67C06" w:rsidRDefault="00C67C06" w:rsidP="006106F9">
      <w:pPr>
        <w:spacing w:line="480" w:lineRule="auto"/>
        <w:jc w:val="both"/>
      </w:pPr>
    </w:p>
    <w:p w14:paraId="1E2C7F8C" w14:textId="3A8E8065" w:rsidR="00D50373" w:rsidRDefault="00D50373" w:rsidP="006106F9">
      <w:pPr>
        <w:spacing w:line="480" w:lineRule="auto"/>
        <w:jc w:val="both"/>
      </w:pPr>
    </w:p>
    <w:p w14:paraId="07E07D22" w14:textId="77777777" w:rsidR="00C67C06" w:rsidRDefault="00C67C06" w:rsidP="006106F9">
      <w:pPr>
        <w:spacing w:line="480" w:lineRule="auto"/>
        <w:jc w:val="both"/>
      </w:pPr>
    </w:p>
    <w:p w14:paraId="06FD23FB" w14:textId="0A375617" w:rsidR="00F73E33" w:rsidRPr="00C67C06" w:rsidRDefault="00F73E33" w:rsidP="006106F9">
      <w:pPr>
        <w:spacing w:line="480" w:lineRule="auto"/>
        <w:jc w:val="both"/>
        <w:rPr>
          <w:b/>
          <w:bCs/>
        </w:rPr>
      </w:pPr>
      <w:r w:rsidRPr="00C67C06">
        <w:rPr>
          <w:b/>
          <w:bCs/>
        </w:rPr>
        <w:t xml:space="preserve">US Supreme Court Cases </w:t>
      </w:r>
      <w:r w:rsidR="00C67C06">
        <w:rPr>
          <w:b/>
          <w:bCs/>
        </w:rPr>
        <w:fldChar w:fldCharType="begin"/>
      </w:r>
      <w:r w:rsidR="00C67C06">
        <w:rPr>
          <w:b/>
          <w:bCs/>
        </w:rPr>
        <w:instrText xml:space="preserve"> ADDIN ZOTERO_ITEM CSL_CITATION {"citationID":"VThXzLzW","properties":{"formattedCitation":"(Policy Agendas Project 2014)","plainCitation":"(Policy Agendas Project 2014)","noteIndex":0},"citationItems":[{"id":502,"uris":["http://zotero.org/users/9255699/items/KW6ZKZ2Y"],"itemData":{"id":502,"type":"webpage","abstract":"The Policy Agendas Project at the University of Texas at Austin.","title":"US Supreme Court Cases","title-short":"Supreme Court Cases Dataset.","URL":"https://www.comparativeagendas.net/datasets_codebooks","author":[{"family":"Policy Agendas Project","given":""}],"accessed":{"date-parts":[["2022",3,13]]},"issued":{"date-parts":[["2014"]]}}}],"schema":"https://github.com/citation-style-language/schema/raw/master/csl-citation.json"} </w:instrText>
      </w:r>
      <w:r w:rsidR="00C67C06">
        <w:rPr>
          <w:b/>
          <w:bCs/>
        </w:rPr>
        <w:fldChar w:fldCharType="separate"/>
      </w:r>
      <w:r w:rsidR="00C67C06">
        <w:rPr>
          <w:b/>
          <w:bCs/>
          <w:noProof/>
        </w:rPr>
        <w:t>(Policy Agendas Project 2014)</w:t>
      </w:r>
      <w:r w:rsidR="00C67C06">
        <w:rPr>
          <w:b/>
          <w:bCs/>
        </w:rPr>
        <w:fldChar w:fldCharType="end"/>
      </w:r>
    </w:p>
    <w:p w14:paraId="3AB03DAE" w14:textId="4AA5343E" w:rsidR="00E54D44" w:rsidRDefault="00F73E33" w:rsidP="006106F9">
      <w:pPr>
        <w:spacing w:line="480" w:lineRule="auto"/>
        <w:jc w:val="both"/>
      </w:pPr>
      <w:r>
        <w:t xml:space="preserve">The dataset consists of </w:t>
      </w:r>
      <w:r w:rsidR="00EF40E4">
        <w:t xml:space="preserve">a concatenation of the </w:t>
      </w:r>
      <w:r>
        <w:t>summary and ru</w:t>
      </w:r>
      <w:r w:rsidR="00EF40E4">
        <w:t>ling texts of US Supreme Court cases.</w:t>
      </w:r>
      <w:r w:rsidR="00EF40E4" w:rsidRPr="001B24A0">
        <w:rPr>
          <w:rStyle w:val="FootnoteReference"/>
        </w:rPr>
        <w:footnoteReference w:id="6"/>
      </w:r>
      <w:r w:rsidR="00EF40E4">
        <w:t xml:space="preserve"> The texts were annotated based on 20 topical categories of the Comparative Agendas Project. The underlying task is therefore a topic classification task across 20 political topics (including an “Other” class).</w:t>
      </w:r>
      <w:r w:rsidR="00C67C06">
        <w:t xml:space="preserve"> The dataset was chosen as it contains </w:t>
      </w:r>
      <w:r w:rsidR="00C03BBD">
        <w:t xml:space="preserve">highly specialized legal </w:t>
      </w:r>
      <w:r w:rsidR="002E2184">
        <w:t>language,</w:t>
      </w:r>
      <w:r w:rsidR="00C03BBD">
        <w:t xml:space="preserve"> and the texts are on average much longer than the other datasets (2456 characters).</w:t>
      </w:r>
    </w:p>
    <w:p w14:paraId="5501B36D" w14:textId="07EE693B" w:rsidR="00F73E33" w:rsidRDefault="00F73E33"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2964"/>
        <w:gridCol w:w="607"/>
        <w:gridCol w:w="607"/>
        <w:gridCol w:w="607"/>
      </w:tblGrid>
      <w:tr w:rsidR="00C67C06" w:rsidRPr="00C67C06" w14:paraId="4CD9DC1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6CD5FEB" w14:textId="77777777" w:rsidR="00C67C06" w:rsidRPr="00C67C06" w:rsidRDefault="00C67C06" w:rsidP="00C67C06">
            <w:pPr>
              <w:jc w:val="both"/>
              <w:rPr>
                <w:lang w:val="en-BE"/>
              </w:rPr>
            </w:pPr>
            <w:r w:rsidRPr="00C67C06">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E5B016" w14:textId="77777777" w:rsidR="00C67C06" w:rsidRPr="00C67C06" w:rsidRDefault="00C67C06" w:rsidP="00C67C06">
            <w:pPr>
              <w:jc w:val="both"/>
              <w:rPr>
                <w:lang w:val="en-BE"/>
              </w:rPr>
            </w:pPr>
            <w:r w:rsidRPr="00C67C06">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A0FD2E" w14:textId="77777777" w:rsidR="00C67C06" w:rsidRPr="00C67C06" w:rsidRDefault="00C67C06" w:rsidP="00C67C06">
            <w:pPr>
              <w:jc w:val="both"/>
              <w:rPr>
                <w:lang w:val="en-BE"/>
              </w:rPr>
            </w:pPr>
            <w:r w:rsidRPr="00C67C06">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01DA899" w14:textId="77777777" w:rsidR="00C67C06" w:rsidRPr="00C67C06" w:rsidRDefault="00C67C06" w:rsidP="00C67C06">
            <w:pPr>
              <w:jc w:val="both"/>
              <w:rPr>
                <w:lang w:val="en-BE"/>
              </w:rPr>
            </w:pPr>
            <w:r w:rsidRPr="00C67C06">
              <w:rPr>
                <w:b/>
                <w:bCs/>
                <w:lang w:val="en-BE"/>
              </w:rPr>
              <w:t>all</w:t>
            </w:r>
          </w:p>
        </w:tc>
      </w:tr>
      <w:tr w:rsidR="00C67C06" w:rsidRPr="00C67C06" w14:paraId="2A3E772E"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DCFE0C" w14:textId="77777777" w:rsidR="00C67C06" w:rsidRPr="00C67C06" w:rsidRDefault="00C67C06" w:rsidP="00C67C06">
            <w:pPr>
              <w:jc w:val="both"/>
              <w:rPr>
                <w:lang w:val="en-BE"/>
              </w:rPr>
            </w:pPr>
            <w:r w:rsidRPr="00C67C06">
              <w:rPr>
                <w:lang w:val="en-BE"/>
              </w:rPr>
              <w:t>Othe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B0C32" w14:textId="77777777" w:rsidR="00C67C06" w:rsidRPr="00C67C06" w:rsidRDefault="00C67C06" w:rsidP="00C67C06">
            <w:pPr>
              <w:jc w:val="both"/>
              <w:rPr>
                <w:lang w:val="en-BE"/>
              </w:rPr>
            </w:pPr>
            <w:r w:rsidRPr="00C67C06">
              <w:rPr>
                <w:lang w:val="en-BE"/>
              </w:rPr>
              <w:t>245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F9AFA" w14:textId="77777777" w:rsidR="00C67C06" w:rsidRPr="00C67C06" w:rsidRDefault="00C67C06" w:rsidP="00C67C06">
            <w:pPr>
              <w:jc w:val="both"/>
              <w:rPr>
                <w:lang w:val="en-BE"/>
              </w:rPr>
            </w:pPr>
            <w:r w:rsidRPr="00C67C06">
              <w:rPr>
                <w:lang w:val="en-BE"/>
              </w:rPr>
              <w:t>114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49473B" w14:textId="77777777" w:rsidR="00C67C06" w:rsidRPr="00C67C06" w:rsidRDefault="00C67C06" w:rsidP="00C67C06">
            <w:pPr>
              <w:jc w:val="both"/>
              <w:rPr>
                <w:lang w:val="en-BE"/>
              </w:rPr>
            </w:pPr>
            <w:r w:rsidRPr="00C67C06">
              <w:rPr>
                <w:lang w:val="en-BE"/>
              </w:rPr>
              <w:t>3600</w:t>
            </w:r>
          </w:p>
        </w:tc>
      </w:tr>
      <w:tr w:rsidR="00C67C06" w:rsidRPr="00C67C06" w14:paraId="5EE2A42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6EE3E5" w14:textId="77777777" w:rsidR="00C67C06" w:rsidRPr="00C67C06" w:rsidRDefault="00C67C06" w:rsidP="00C67C06">
            <w:pPr>
              <w:jc w:val="both"/>
              <w:rPr>
                <w:lang w:val="en-BE"/>
              </w:rPr>
            </w:pPr>
            <w:r w:rsidRPr="00C67C06">
              <w:rPr>
                <w:lang w:val="en-BE"/>
              </w:rPr>
              <w:t>International Affair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9AD44" w14:textId="77777777" w:rsidR="00C67C06" w:rsidRPr="00C67C06" w:rsidRDefault="00C67C06" w:rsidP="00C67C06">
            <w:pPr>
              <w:jc w:val="both"/>
              <w:rPr>
                <w:lang w:val="en-BE"/>
              </w:rPr>
            </w:pPr>
            <w:r w:rsidRPr="00C67C06">
              <w:rPr>
                <w:lang w:val="en-BE"/>
              </w:rPr>
              <w:t>2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90B2E" w14:textId="77777777" w:rsidR="00C67C06" w:rsidRPr="00C67C06" w:rsidRDefault="00C67C06" w:rsidP="00C67C06">
            <w:pPr>
              <w:jc w:val="both"/>
              <w:rPr>
                <w:lang w:val="en-BE"/>
              </w:rPr>
            </w:pPr>
            <w:r w:rsidRPr="00C67C06">
              <w:rPr>
                <w:lang w:val="en-BE"/>
              </w:rPr>
              <w:t>83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EB8C1" w14:textId="77777777" w:rsidR="00C67C06" w:rsidRPr="00C67C06" w:rsidRDefault="00C67C06" w:rsidP="00C67C06">
            <w:pPr>
              <w:jc w:val="both"/>
              <w:rPr>
                <w:lang w:val="en-BE"/>
              </w:rPr>
            </w:pPr>
            <w:r w:rsidRPr="00C67C06">
              <w:rPr>
                <w:lang w:val="en-BE"/>
              </w:rPr>
              <w:t>3114</w:t>
            </w:r>
          </w:p>
        </w:tc>
      </w:tr>
      <w:tr w:rsidR="00C67C06" w:rsidRPr="00C67C06" w14:paraId="6A272835"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7C10094" w14:textId="77777777" w:rsidR="00C67C06" w:rsidRPr="00C67C06" w:rsidRDefault="00C67C06" w:rsidP="00C67C06">
            <w:pPr>
              <w:jc w:val="both"/>
              <w:rPr>
                <w:lang w:val="en-BE"/>
              </w:rPr>
            </w:pPr>
            <w:r w:rsidRPr="00C67C06">
              <w:rPr>
                <w:lang w:val="en-BE"/>
              </w:rPr>
              <w:t>Macroeconomic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00A62" w14:textId="77777777" w:rsidR="00C67C06" w:rsidRPr="00C67C06" w:rsidRDefault="00C67C06" w:rsidP="00C67C06">
            <w:pPr>
              <w:jc w:val="both"/>
              <w:rPr>
                <w:lang w:val="en-BE"/>
              </w:rPr>
            </w:pPr>
            <w:r w:rsidRPr="00C67C06">
              <w:rPr>
                <w:lang w:val="en-BE"/>
              </w:rPr>
              <w:t>211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DAF231" w14:textId="77777777" w:rsidR="00C67C06" w:rsidRPr="00C67C06" w:rsidRDefault="00C67C06" w:rsidP="00C67C06">
            <w:pPr>
              <w:jc w:val="both"/>
              <w:rPr>
                <w:lang w:val="en-BE"/>
              </w:rPr>
            </w:pPr>
            <w:r w:rsidRPr="00C67C06">
              <w:rPr>
                <w:lang w:val="en-BE"/>
              </w:rPr>
              <w:t>9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8A4289" w14:textId="77777777" w:rsidR="00C67C06" w:rsidRPr="00C67C06" w:rsidRDefault="00C67C06" w:rsidP="00C67C06">
            <w:pPr>
              <w:jc w:val="both"/>
              <w:rPr>
                <w:lang w:val="en-BE"/>
              </w:rPr>
            </w:pPr>
            <w:r w:rsidRPr="00C67C06">
              <w:rPr>
                <w:lang w:val="en-BE"/>
              </w:rPr>
              <w:t>3067</w:t>
            </w:r>
          </w:p>
        </w:tc>
      </w:tr>
      <w:tr w:rsidR="00C67C06" w:rsidRPr="00C67C06" w14:paraId="5759747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3E5A0F" w14:textId="77777777" w:rsidR="00C67C06" w:rsidRPr="00C67C06" w:rsidRDefault="00C67C06" w:rsidP="00C67C06">
            <w:pPr>
              <w:jc w:val="both"/>
              <w:rPr>
                <w:lang w:val="en-BE"/>
              </w:rPr>
            </w:pPr>
            <w:r w:rsidRPr="00C67C06">
              <w:rPr>
                <w:lang w:val="en-BE"/>
              </w:rPr>
              <w:t>Defens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11E55E" w14:textId="77777777" w:rsidR="00C67C06" w:rsidRPr="00C67C06" w:rsidRDefault="00C67C06" w:rsidP="00C67C06">
            <w:pPr>
              <w:jc w:val="both"/>
              <w:rPr>
                <w:lang w:val="en-BE"/>
              </w:rPr>
            </w:pPr>
            <w:r w:rsidRPr="00C67C06">
              <w:rPr>
                <w:lang w:val="en-BE"/>
              </w:rPr>
              <w:t>20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8FAA0" w14:textId="77777777" w:rsidR="00C67C06" w:rsidRPr="00C67C06" w:rsidRDefault="00C67C06" w:rsidP="00C67C06">
            <w:pPr>
              <w:jc w:val="both"/>
              <w:rPr>
                <w:lang w:val="en-BE"/>
              </w:rPr>
            </w:pPr>
            <w:r w:rsidRPr="00C67C06">
              <w:rPr>
                <w:lang w:val="en-BE"/>
              </w:rPr>
              <w:t>71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D39DCC" w14:textId="77777777" w:rsidR="00C67C06" w:rsidRPr="00C67C06" w:rsidRDefault="00C67C06" w:rsidP="00C67C06">
            <w:pPr>
              <w:jc w:val="both"/>
              <w:rPr>
                <w:lang w:val="en-BE"/>
              </w:rPr>
            </w:pPr>
            <w:r w:rsidRPr="00C67C06">
              <w:rPr>
                <w:lang w:val="en-BE"/>
              </w:rPr>
              <w:t>2817</w:t>
            </w:r>
          </w:p>
        </w:tc>
      </w:tr>
      <w:tr w:rsidR="00C67C06" w:rsidRPr="00C67C06" w14:paraId="6AD41C8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D720BA" w14:textId="77777777" w:rsidR="00C67C06" w:rsidRPr="00C67C06" w:rsidRDefault="00C67C06" w:rsidP="00C67C06">
            <w:pPr>
              <w:jc w:val="both"/>
              <w:rPr>
                <w:lang w:val="en-BE"/>
              </w:rPr>
            </w:pPr>
            <w:r w:rsidRPr="00C67C06">
              <w:rPr>
                <w:lang w:val="en-BE"/>
              </w:rPr>
              <w:t>Government Opera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F4B52" w14:textId="77777777" w:rsidR="00C67C06" w:rsidRPr="00C67C06" w:rsidRDefault="00C67C06" w:rsidP="00C67C06">
            <w:pPr>
              <w:jc w:val="both"/>
              <w:rPr>
                <w:lang w:val="en-BE"/>
              </w:rPr>
            </w:pPr>
            <w:r w:rsidRPr="00C67C06">
              <w:rPr>
                <w:lang w:val="en-BE"/>
              </w:rPr>
              <w:t>7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97B2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581DF" w14:textId="77777777" w:rsidR="00C67C06" w:rsidRPr="00C67C06" w:rsidRDefault="00C67C06" w:rsidP="00C67C06">
            <w:pPr>
              <w:jc w:val="both"/>
              <w:rPr>
                <w:lang w:val="en-BE"/>
              </w:rPr>
            </w:pPr>
            <w:r w:rsidRPr="00C67C06">
              <w:rPr>
                <w:lang w:val="en-BE"/>
              </w:rPr>
              <w:t>1095</w:t>
            </w:r>
          </w:p>
        </w:tc>
      </w:tr>
      <w:tr w:rsidR="00C67C06" w:rsidRPr="00C67C06" w14:paraId="57B725AB"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7630C" w14:textId="77777777" w:rsidR="00C67C06" w:rsidRPr="00C67C06" w:rsidRDefault="00C67C06" w:rsidP="00C67C06">
            <w:pPr>
              <w:jc w:val="both"/>
              <w:rPr>
                <w:lang w:val="en-BE"/>
              </w:rPr>
            </w:pPr>
            <w:r w:rsidRPr="00C67C06">
              <w:rPr>
                <w:lang w:val="en-BE"/>
              </w:rPr>
              <w:t>Health</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FB4E0" w14:textId="77777777" w:rsidR="00C67C06" w:rsidRPr="00C67C06" w:rsidRDefault="00C67C06" w:rsidP="00C67C06">
            <w:pPr>
              <w:jc w:val="both"/>
              <w:rPr>
                <w:lang w:val="en-BE"/>
              </w:rPr>
            </w:pPr>
            <w:r w:rsidRPr="00C67C06">
              <w:rPr>
                <w:lang w:val="en-BE"/>
              </w:rPr>
              <w:t>68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AD655" w14:textId="77777777" w:rsidR="00C67C06" w:rsidRPr="00C67C06" w:rsidRDefault="00C67C06" w:rsidP="00C67C06">
            <w:pPr>
              <w:jc w:val="both"/>
              <w:rPr>
                <w:lang w:val="en-BE"/>
              </w:rPr>
            </w:pPr>
            <w:r w:rsidRPr="00C67C06">
              <w:rPr>
                <w:lang w:val="en-BE"/>
              </w:rPr>
              <w:t>3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D565D" w14:textId="77777777" w:rsidR="00C67C06" w:rsidRPr="00C67C06" w:rsidRDefault="00C67C06" w:rsidP="00C67C06">
            <w:pPr>
              <w:jc w:val="both"/>
              <w:rPr>
                <w:lang w:val="en-BE"/>
              </w:rPr>
            </w:pPr>
            <w:r w:rsidRPr="00C67C06">
              <w:rPr>
                <w:lang w:val="en-BE"/>
              </w:rPr>
              <w:t>988</w:t>
            </w:r>
          </w:p>
        </w:tc>
      </w:tr>
      <w:tr w:rsidR="00C67C06" w:rsidRPr="00C67C06" w14:paraId="3256519D"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2D02F0" w14:textId="77777777" w:rsidR="00C67C06" w:rsidRPr="00C67C06" w:rsidRDefault="00C67C06" w:rsidP="00C67C06">
            <w:pPr>
              <w:jc w:val="both"/>
              <w:rPr>
                <w:lang w:val="en-BE"/>
              </w:rPr>
            </w:pPr>
            <w:r w:rsidRPr="00C67C06">
              <w:rPr>
                <w:lang w:val="en-BE"/>
              </w:rPr>
              <w:t>Educ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687A7" w14:textId="77777777" w:rsidR="00C67C06" w:rsidRPr="00C67C06" w:rsidRDefault="00C67C06" w:rsidP="00C67C06">
            <w:pPr>
              <w:jc w:val="both"/>
              <w:rPr>
                <w:lang w:val="en-BE"/>
              </w:rPr>
            </w:pPr>
            <w:r w:rsidRPr="00C67C06">
              <w:rPr>
                <w:lang w:val="en-BE"/>
              </w:rPr>
              <w:t>61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F0308" w14:textId="77777777" w:rsidR="00C67C06" w:rsidRPr="00C67C06" w:rsidRDefault="00C67C06" w:rsidP="00C67C06">
            <w:pPr>
              <w:jc w:val="both"/>
              <w:rPr>
                <w:lang w:val="en-BE"/>
              </w:rPr>
            </w:pPr>
            <w:r w:rsidRPr="00C67C06">
              <w:rPr>
                <w:lang w:val="en-BE"/>
              </w:rPr>
              <w:t>28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4434B" w14:textId="77777777" w:rsidR="00C67C06" w:rsidRPr="00C67C06" w:rsidRDefault="00C67C06" w:rsidP="00C67C06">
            <w:pPr>
              <w:jc w:val="both"/>
              <w:rPr>
                <w:lang w:val="en-BE"/>
              </w:rPr>
            </w:pPr>
            <w:r w:rsidRPr="00C67C06">
              <w:rPr>
                <w:lang w:val="en-BE"/>
              </w:rPr>
              <w:t>891</w:t>
            </w:r>
          </w:p>
        </w:tc>
      </w:tr>
      <w:tr w:rsidR="00C67C06" w:rsidRPr="00C67C06" w14:paraId="6160B6EC"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85C4CF" w14:textId="77777777" w:rsidR="00C67C06" w:rsidRPr="00C67C06" w:rsidRDefault="00C67C06" w:rsidP="00C67C06">
            <w:pPr>
              <w:jc w:val="both"/>
              <w:rPr>
                <w:lang w:val="en-BE"/>
              </w:rPr>
            </w:pPr>
            <w:r w:rsidRPr="00C67C06">
              <w:rPr>
                <w:lang w:val="en-BE"/>
              </w:rPr>
              <w:t>Social Welfa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C0BB3" w14:textId="77777777" w:rsidR="00C67C06" w:rsidRPr="00C67C06" w:rsidRDefault="00C67C06" w:rsidP="00C67C06">
            <w:pPr>
              <w:jc w:val="both"/>
              <w:rPr>
                <w:lang w:val="en-BE"/>
              </w:rPr>
            </w:pPr>
            <w:r w:rsidRPr="00C67C06">
              <w:rPr>
                <w:lang w:val="en-BE"/>
              </w:rPr>
              <w:t>5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984FB" w14:textId="77777777" w:rsidR="00C67C06" w:rsidRPr="00C67C06" w:rsidRDefault="00C67C06" w:rsidP="00C67C06">
            <w:pPr>
              <w:jc w:val="both"/>
              <w:rPr>
                <w:lang w:val="en-BE"/>
              </w:rPr>
            </w:pPr>
            <w:r w:rsidRPr="00C67C06">
              <w:rPr>
                <w:lang w:val="en-BE"/>
              </w:rPr>
              <w:t>21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F5872" w14:textId="77777777" w:rsidR="00C67C06" w:rsidRPr="00C67C06" w:rsidRDefault="00C67C06" w:rsidP="00C67C06">
            <w:pPr>
              <w:jc w:val="both"/>
              <w:rPr>
                <w:lang w:val="en-BE"/>
              </w:rPr>
            </w:pPr>
            <w:r w:rsidRPr="00C67C06">
              <w:rPr>
                <w:lang w:val="en-BE"/>
              </w:rPr>
              <w:t>739</w:t>
            </w:r>
          </w:p>
        </w:tc>
      </w:tr>
      <w:tr w:rsidR="00C67C06" w:rsidRPr="00C67C06" w14:paraId="736D3586"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66DB3" w14:textId="77777777" w:rsidR="00C67C06" w:rsidRPr="00C67C06" w:rsidRDefault="00C67C06" w:rsidP="00C67C06">
            <w:pPr>
              <w:jc w:val="both"/>
              <w:rPr>
                <w:lang w:val="en-BE"/>
              </w:rPr>
            </w:pPr>
            <w:r w:rsidRPr="00C67C06">
              <w:rPr>
                <w:lang w:val="en-BE"/>
              </w:rPr>
              <w:t>Law and Crim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B506E" w14:textId="77777777" w:rsidR="00C67C06" w:rsidRPr="00C67C06" w:rsidRDefault="00C67C06" w:rsidP="00C67C06">
            <w:pPr>
              <w:jc w:val="both"/>
              <w:rPr>
                <w:lang w:val="en-BE"/>
              </w:rPr>
            </w:pPr>
            <w:r w:rsidRPr="00C67C06">
              <w:rPr>
                <w:lang w:val="en-BE"/>
              </w:rPr>
              <w:t>5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097516"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DA0C4" w14:textId="77777777" w:rsidR="00C67C06" w:rsidRPr="00C67C06" w:rsidRDefault="00C67C06" w:rsidP="00C67C06">
            <w:pPr>
              <w:jc w:val="both"/>
              <w:rPr>
                <w:lang w:val="en-BE"/>
              </w:rPr>
            </w:pPr>
            <w:r w:rsidRPr="00C67C06">
              <w:rPr>
                <w:lang w:val="en-BE"/>
              </w:rPr>
              <w:t>775</w:t>
            </w:r>
          </w:p>
        </w:tc>
      </w:tr>
      <w:tr w:rsidR="00C67C06" w:rsidRPr="00C67C06" w14:paraId="4A1D968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AB49F8" w14:textId="77777777" w:rsidR="00C67C06" w:rsidRPr="00C67C06" w:rsidRDefault="00C67C06" w:rsidP="00C67C06">
            <w:pPr>
              <w:jc w:val="both"/>
              <w:rPr>
                <w:lang w:val="en-BE"/>
              </w:rPr>
            </w:pPr>
            <w:r w:rsidRPr="00C67C06">
              <w:rPr>
                <w:lang w:val="en-BE"/>
              </w:rPr>
              <w:t>Labor</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18557" w14:textId="77777777" w:rsidR="00C67C06" w:rsidRPr="00C67C06" w:rsidRDefault="00C67C06" w:rsidP="00C67C06">
            <w:pPr>
              <w:jc w:val="both"/>
              <w:rPr>
                <w:lang w:val="en-BE"/>
              </w:rPr>
            </w:pPr>
            <w:r w:rsidRPr="00C67C06">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510B4" w14:textId="77777777" w:rsidR="00C67C06" w:rsidRPr="00C67C06" w:rsidRDefault="00C67C06" w:rsidP="00C67C06">
            <w:pPr>
              <w:jc w:val="both"/>
              <w:rPr>
                <w:lang w:val="en-BE"/>
              </w:rPr>
            </w:pPr>
            <w:r w:rsidRPr="00C67C06">
              <w:rPr>
                <w:lang w:val="en-BE"/>
              </w:rPr>
              <w:t>3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EA8C6" w14:textId="77777777" w:rsidR="00C67C06" w:rsidRPr="00C67C06" w:rsidRDefault="00C67C06" w:rsidP="00C67C06">
            <w:pPr>
              <w:jc w:val="both"/>
              <w:rPr>
                <w:lang w:val="en-BE"/>
              </w:rPr>
            </w:pPr>
            <w:r w:rsidRPr="00C67C06">
              <w:rPr>
                <w:lang w:val="en-BE"/>
              </w:rPr>
              <w:t>818</w:t>
            </w:r>
          </w:p>
        </w:tc>
      </w:tr>
      <w:tr w:rsidR="00C67C06" w:rsidRPr="00C67C06" w14:paraId="0304485F"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24E11B" w14:textId="77777777" w:rsidR="00C67C06" w:rsidRPr="00C67C06" w:rsidRDefault="00C67C06" w:rsidP="00C67C06">
            <w:pPr>
              <w:jc w:val="both"/>
              <w:rPr>
                <w:lang w:val="en-BE"/>
              </w:rPr>
            </w:pPr>
            <w:r w:rsidRPr="00C67C06">
              <w:rPr>
                <w:lang w:val="en-BE"/>
              </w:rPr>
              <w:t>Foreign Trad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CB2C1" w14:textId="77777777" w:rsidR="00C67C06" w:rsidRPr="00C67C06" w:rsidRDefault="00C67C06" w:rsidP="00C67C06">
            <w:pPr>
              <w:jc w:val="both"/>
              <w:rPr>
                <w:lang w:val="en-BE"/>
              </w:rPr>
            </w:pPr>
            <w:r w:rsidRPr="00C67C06">
              <w:rPr>
                <w:lang w:val="en-BE"/>
              </w:rPr>
              <w:t>40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9051"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7D72" w14:textId="77777777" w:rsidR="00C67C06" w:rsidRPr="00C67C06" w:rsidRDefault="00C67C06" w:rsidP="00C67C06">
            <w:pPr>
              <w:jc w:val="both"/>
              <w:rPr>
                <w:lang w:val="en-BE"/>
              </w:rPr>
            </w:pPr>
            <w:r w:rsidRPr="00C67C06">
              <w:rPr>
                <w:lang w:val="en-BE"/>
              </w:rPr>
              <w:t>516</w:t>
            </w:r>
          </w:p>
        </w:tc>
      </w:tr>
      <w:tr w:rsidR="00C67C06" w:rsidRPr="00C67C06" w14:paraId="2020F973"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5922B3" w14:textId="77777777" w:rsidR="00C67C06" w:rsidRPr="00C67C06" w:rsidRDefault="00C67C06" w:rsidP="00C67C06">
            <w:pPr>
              <w:jc w:val="both"/>
              <w:rPr>
                <w:lang w:val="en-BE"/>
              </w:rPr>
            </w:pPr>
            <w:r w:rsidRPr="00C67C06">
              <w:rPr>
                <w:lang w:val="en-BE"/>
              </w:rPr>
              <w:lastRenderedPageBreak/>
              <w:t>Civil Right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2417" w14:textId="77777777" w:rsidR="00C67C06" w:rsidRPr="00C67C06" w:rsidRDefault="00C67C06" w:rsidP="00C67C06">
            <w:pPr>
              <w:jc w:val="both"/>
              <w:rPr>
                <w:lang w:val="en-BE"/>
              </w:rPr>
            </w:pPr>
            <w:r w:rsidRPr="00C67C06">
              <w:rPr>
                <w:lang w:val="en-BE"/>
              </w:rPr>
              <w:t>36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668E3" w14:textId="77777777" w:rsidR="00C67C06" w:rsidRPr="00C67C06" w:rsidRDefault="00C67C06" w:rsidP="00C67C06">
            <w:pPr>
              <w:jc w:val="both"/>
              <w:rPr>
                <w:lang w:val="en-BE"/>
              </w:rPr>
            </w:pPr>
            <w:r w:rsidRPr="00C67C06">
              <w:rPr>
                <w:lang w:val="en-BE"/>
              </w:rPr>
              <w:t>15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42A0D6" w14:textId="77777777" w:rsidR="00C67C06" w:rsidRPr="00C67C06" w:rsidRDefault="00C67C06" w:rsidP="00C67C06">
            <w:pPr>
              <w:jc w:val="both"/>
              <w:rPr>
                <w:lang w:val="en-BE"/>
              </w:rPr>
            </w:pPr>
            <w:r w:rsidRPr="00C67C06">
              <w:rPr>
                <w:lang w:val="en-BE"/>
              </w:rPr>
              <w:t>526</w:t>
            </w:r>
          </w:p>
        </w:tc>
      </w:tr>
      <w:tr w:rsidR="00C67C06" w:rsidRPr="00C67C06" w14:paraId="240FDA9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C0E8419" w14:textId="77777777" w:rsidR="00C67C06" w:rsidRPr="00C67C06" w:rsidRDefault="00C67C06" w:rsidP="00C67C06">
            <w:pPr>
              <w:jc w:val="both"/>
              <w:rPr>
                <w:lang w:val="en-BE"/>
              </w:rPr>
            </w:pPr>
            <w:r w:rsidRPr="00C67C06">
              <w:rPr>
                <w:lang w:val="en-BE"/>
              </w:rPr>
              <w:t>Ener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8C52" w14:textId="77777777" w:rsidR="00C67C06" w:rsidRPr="00C67C06" w:rsidRDefault="00C67C06" w:rsidP="00C67C06">
            <w:pPr>
              <w:jc w:val="both"/>
              <w:rPr>
                <w:lang w:val="en-BE"/>
              </w:rPr>
            </w:pPr>
            <w:r w:rsidRPr="00C67C06">
              <w:rPr>
                <w:lang w:val="en-BE"/>
              </w:rPr>
              <w:t>3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0C71" w14:textId="77777777" w:rsidR="00C67C06" w:rsidRPr="00C67C06" w:rsidRDefault="00C67C06" w:rsidP="00C67C06">
            <w:pPr>
              <w:jc w:val="both"/>
              <w:rPr>
                <w:lang w:val="en-BE"/>
              </w:rPr>
            </w:pPr>
            <w:r w:rsidRPr="00C67C06">
              <w:rPr>
                <w:lang w:val="en-BE"/>
              </w:rPr>
              <w:t>12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1F0C" w14:textId="77777777" w:rsidR="00C67C06" w:rsidRPr="00C67C06" w:rsidRDefault="00C67C06" w:rsidP="00C67C06">
            <w:pPr>
              <w:jc w:val="both"/>
              <w:rPr>
                <w:lang w:val="en-BE"/>
              </w:rPr>
            </w:pPr>
            <w:r w:rsidRPr="00C67C06">
              <w:rPr>
                <w:lang w:val="en-BE"/>
              </w:rPr>
              <w:t>460</w:t>
            </w:r>
          </w:p>
        </w:tc>
      </w:tr>
      <w:tr w:rsidR="00C67C06" w:rsidRPr="00C67C06" w14:paraId="3D1D5677"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41946C" w14:textId="77777777" w:rsidR="00C67C06" w:rsidRPr="00C67C06" w:rsidRDefault="00C67C06" w:rsidP="00C67C06">
            <w:pPr>
              <w:jc w:val="both"/>
              <w:rPr>
                <w:lang w:val="en-BE"/>
              </w:rPr>
            </w:pPr>
            <w:r w:rsidRPr="00C67C06">
              <w:rPr>
                <w:lang w:val="en-BE"/>
              </w:rPr>
              <w:t>Agri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7A43C" w14:textId="77777777" w:rsidR="00C67C06" w:rsidRPr="00C67C06" w:rsidRDefault="00C67C06" w:rsidP="00C67C06">
            <w:pPr>
              <w:jc w:val="both"/>
              <w:rPr>
                <w:lang w:val="en-BE"/>
              </w:rPr>
            </w:pPr>
            <w:r w:rsidRPr="00C67C06">
              <w:rPr>
                <w:lang w:val="en-BE"/>
              </w:rPr>
              <w:t>2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48A0F" w14:textId="77777777" w:rsidR="00C67C06" w:rsidRPr="00C67C06" w:rsidRDefault="00C67C06" w:rsidP="00C67C06">
            <w:pPr>
              <w:jc w:val="both"/>
              <w:rPr>
                <w:lang w:val="en-BE"/>
              </w:rPr>
            </w:pPr>
            <w:r w:rsidRPr="00C67C06">
              <w:rPr>
                <w:lang w:val="en-BE"/>
              </w:rPr>
              <w:t>9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12961" w14:textId="77777777" w:rsidR="00C67C06" w:rsidRPr="00C67C06" w:rsidRDefault="00C67C06" w:rsidP="00C67C06">
            <w:pPr>
              <w:jc w:val="both"/>
              <w:rPr>
                <w:lang w:val="en-BE"/>
              </w:rPr>
            </w:pPr>
            <w:r w:rsidRPr="00C67C06">
              <w:rPr>
                <w:lang w:val="en-BE"/>
              </w:rPr>
              <w:t>368</w:t>
            </w:r>
          </w:p>
        </w:tc>
      </w:tr>
      <w:tr w:rsidR="00C67C06" w:rsidRPr="00C67C06" w14:paraId="575164ED" w14:textId="77777777" w:rsidTr="00C67C06">
        <w:trPr>
          <w:trHeight w:val="180"/>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8AE02F" w14:textId="77777777" w:rsidR="00C67C06" w:rsidRPr="00C67C06" w:rsidRDefault="00C67C06" w:rsidP="00C67C06">
            <w:pPr>
              <w:jc w:val="both"/>
              <w:rPr>
                <w:lang w:val="en-BE"/>
              </w:rPr>
            </w:pPr>
            <w:r w:rsidRPr="00C67C06">
              <w:rPr>
                <w:lang w:val="en-BE"/>
              </w:rPr>
              <w:t>Domestic Commerc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73374" w14:textId="77777777" w:rsidR="00C67C06" w:rsidRPr="00C67C06" w:rsidRDefault="00C67C06" w:rsidP="00C67C06">
            <w:pPr>
              <w:jc w:val="both"/>
              <w:rPr>
                <w:lang w:val="en-BE"/>
              </w:rPr>
            </w:pPr>
            <w:r w:rsidRPr="00C67C06">
              <w:rPr>
                <w:lang w:val="en-BE"/>
              </w:rPr>
              <w:t>23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0DD4D0" w14:textId="77777777" w:rsidR="00C67C06" w:rsidRPr="00C67C06" w:rsidRDefault="00C67C06" w:rsidP="00C67C06">
            <w:pPr>
              <w:jc w:val="both"/>
              <w:rPr>
                <w:lang w:val="en-BE"/>
              </w:rPr>
            </w:pPr>
            <w:r w:rsidRPr="00C67C06">
              <w:rPr>
                <w:lang w:val="en-BE"/>
              </w:rPr>
              <w:t>11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A0A14" w14:textId="77777777" w:rsidR="00C67C06" w:rsidRPr="00C67C06" w:rsidRDefault="00C67C06" w:rsidP="00C67C06">
            <w:pPr>
              <w:jc w:val="both"/>
              <w:rPr>
                <w:lang w:val="en-BE"/>
              </w:rPr>
            </w:pPr>
            <w:r w:rsidRPr="00C67C06">
              <w:rPr>
                <w:lang w:val="en-BE"/>
              </w:rPr>
              <w:t>347</w:t>
            </w:r>
          </w:p>
        </w:tc>
      </w:tr>
      <w:tr w:rsidR="00C67C06" w:rsidRPr="00C67C06" w14:paraId="5B4F64B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99B2C2" w14:textId="77777777" w:rsidR="00C67C06" w:rsidRPr="00C67C06" w:rsidRDefault="00C67C06" w:rsidP="00C67C06">
            <w:pPr>
              <w:jc w:val="both"/>
              <w:rPr>
                <w:lang w:val="en-BE"/>
              </w:rPr>
            </w:pPr>
            <w:r w:rsidRPr="00C67C06">
              <w:rPr>
                <w:lang w:val="en-BE"/>
              </w:rPr>
              <w:t>Technolog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BB46F" w14:textId="77777777" w:rsidR="00C67C06" w:rsidRPr="00C67C06" w:rsidRDefault="00C67C06" w:rsidP="00C67C06">
            <w:pPr>
              <w:jc w:val="both"/>
              <w:rPr>
                <w:lang w:val="en-BE"/>
              </w:rPr>
            </w:pPr>
            <w:r w:rsidRPr="00C67C06">
              <w:rPr>
                <w:lang w:val="en-BE"/>
              </w:rPr>
              <w:t>22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5FF1C" w14:textId="77777777" w:rsidR="00C67C06" w:rsidRPr="00C67C06" w:rsidRDefault="00C67C06" w:rsidP="00C67C06">
            <w:pPr>
              <w:jc w:val="both"/>
              <w:rPr>
                <w:lang w:val="en-BE"/>
              </w:rPr>
            </w:pPr>
            <w:r w:rsidRPr="00C67C06">
              <w:rPr>
                <w:lang w:val="en-BE"/>
              </w:rPr>
              <w:t>5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8A786" w14:textId="77777777" w:rsidR="00C67C06" w:rsidRPr="00C67C06" w:rsidRDefault="00C67C06" w:rsidP="00C67C06">
            <w:pPr>
              <w:jc w:val="both"/>
              <w:rPr>
                <w:lang w:val="en-BE"/>
              </w:rPr>
            </w:pPr>
            <w:r w:rsidRPr="00C67C06">
              <w:rPr>
                <w:lang w:val="en-BE"/>
              </w:rPr>
              <w:t>280</w:t>
            </w:r>
          </w:p>
        </w:tc>
      </w:tr>
      <w:tr w:rsidR="00C67C06" w:rsidRPr="00C67C06" w14:paraId="0F2E6F32"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D6D02B" w14:textId="77777777" w:rsidR="00C67C06" w:rsidRPr="00C67C06" w:rsidRDefault="00C67C06" w:rsidP="00C67C06">
            <w:pPr>
              <w:jc w:val="both"/>
              <w:rPr>
                <w:lang w:val="en-BE"/>
              </w:rPr>
            </w:pPr>
            <w:r w:rsidRPr="00C67C06">
              <w:rPr>
                <w:lang w:val="en-BE"/>
              </w:rPr>
              <w:t>Environment</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CB5D9" w14:textId="77777777" w:rsidR="00C67C06" w:rsidRPr="00C67C06" w:rsidRDefault="00C67C06" w:rsidP="00C67C06">
            <w:pPr>
              <w:jc w:val="both"/>
              <w:rPr>
                <w:lang w:val="en-BE"/>
              </w:rPr>
            </w:pPr>
            <w:r w:rsidRPr="00C67C06">
              <w:rPr>
                <w:lang w:val="en-BE"/>
              </w:rPr>
              <w:t>20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91075" w14:textId="77777777" w:rsidR="00C67C06" w:rsidRPr="00C67C06" w:rsidRDefault="00C67C06" w:rsidP="00C67C06">
            <w:pPr>
              <w:jc w:val="both"/>
              <w:rPr>
                <w:lang w:val="en-BE"/>
              </w:rPr>
            </w:pPr>
            <w:r w:rsidRPr="00C67C06">
              <w:rPr>
                <w:lang w:val="en-BE"/>
              </w:rPr>
              <w:t>9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95569" w14:textId="77777777" w:rsidR="00C67C06" w:rsidRPr="00C67C06" w:rsidRDefault="00C67C06" w:rsidP="00C67C06">
            <w:pPr>
              <w:jc w:val="both"/>
              <w:rPr>
                <w:lang w:val="en-BE"/>
              </w:rPr>
            </w:pPr>
            <w:r w:rsidRPr="00C67C06">
              <w:rPr>
                <w:lang w:val="en-BE"/>
              </w:rPr>
              <w:t>291</w:t>
            </w:r>
          </w:p>
        </w:tc>
      </w:tr>
      <w:tr w:rsidR="00C67C06" w:rsidRPr="00C67C06" w14:paraId="7C7DFE1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6C80AC" w14:textId="77777777" w:rsidR="00C67C06" w:rsidRPr="00C67C06" w:rsidRDefault="00C67C06" w:rsidP="00C67C06">
            <w:pPr>
              <w:jc w:val="both"/>
              <w:rPr>
                <w:lang w:val="en-BE"/>
              </w:rPr>
            </w:pPr>
            <w:r w:rsidRPr="00C67C06">
              <w:rPr>
                <w:lang w:val="en-BE"/>
              </w:rPr>
              <w:t>Hous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1001A" w14:textId="77777777" w:rsidR="00C67C06" w:rsidRPr="00C67C06" w:rsidRDefault="00C67C06" w:rsidP="00C67C06">
            <w:pPr>
              <w:jc w:val="both"/>
              <w:rPr>
                <w:lang w:val="en-BE"/>
              </w:rPr>
            </w:pPr>
            <w:r w:rsidRPr="00C67C06">
              <w:rPr>
                <w:lang w:val="en-BE"/>
              </w:rPr>
              <w:t>1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D96E" w14:textId="77777777" w:rsidR="00C67C06" w:rsidRPr="00C67C06" w:rsidRDefault="00C67C06" w:rsidP="00C67C06">
            <w:pPr>
              <w:jc w:val="both"/>
              <w:rPr>
                <w:lang w:val="en-BE"/>
              </w:rPr>
            </w:pPr>
            <w:r w:rsidRPr="00C67C06">
              <w:rPr>
                <w:lang w:val="en-BE"/>
              </w:rPr>
              <w:t>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4B5810" w14:textId="77777777" w:rsidR="00C67C06" w:rsidRPr="00C67C06" w:rsidRDefault="00C67C06" w:rsidP="00C67C06">
            <w:pPr>
              <w:jc w:val="both"/>
              <w:rPr>
                <w:lang w:val="en-BE"/>
              </w:rPr>
            </w:pPr>
            <w:r w:rsidRPr="00C67C06">
              <w:rPr>
                <w:lang w:val="en-BE"/>
              </w:rPr>
              <w:t>279</w:t>
            </w:r>
          </w:p>
        </w:tc>
      </w:tr>
      <w:tr w:rsidR="00C67C06" w:rsidRPr="00C67C06" w14:paraId="4E9DE4EA"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8A36AB" w14:textId="77777777" w:rsidR="00C67C06" w:rsidRPr="00C67C06" w:rsidRDefault="00C67C06" w:rsidP="00C67C06">
            <w:pPr>
              <w:jc w:val="both"/>
              <w:rPr>
                <w:lang w:val="en-BE"/>
              </w:rPr>
            </w:pPr>
            <w:r w:rsidRPr="00C67C06">
              <w:rPr>
                <w:lang w:val="en-BE"/>
              </w:rPr>
              <w:t>Immig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5FF50B" w14:textId="77777777" w:rsidR="00C67C06" w:rsidRPr="00C67C06" w:rsidRDefault="00C67C06" w:rsidP="00C67C06">
            <w:pPr>
              <w:jc w:val="both"/>
              <w:rPr>
                <w:lang w:val="en-BE"/>
              </w:rPr>
            </w:pPr>
            <w:r w:rsidRPr="00C67C06">
              <w:rPr>
                <w:lang w:val="en-BE"/>
              </w:rPr>
              <w:t>1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8864E" w14:textId="77777777" w:rsidR="00C67C06" w:rsidRPr="00C67C06" w:rsidRDefault="00C67C06" w:rsidP="00C67C06">
            <w:pPr>
              <w:jc w:val="both"/>
              <w:rPr>
                <w:lang w:val="en-BE"/>
              </w:rPr>
            </w:pPr>
            <w:r w:rsidRPr="00C67C06">
              <w:rPr>
                <w:lang w:val="en-BE"/>
              </w:rPr>
              <w:t>6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5539F9" w14:textId="77777777" w:rsidR="00C67C06" w:rsidRPr="00C67C06" w:rsidRDefault="00C67C06" w:rsidP="00C67C06">
            <w:pPr>
              <w:jc w:val="both"/>
              <w:rPr>
                <w:lang w:val="en-BE"/>
              </w:rPr>
            </w:pPr>
            <w:r w:rsidRPr="00C67C06">
              <w:rPr>
                <w:lang w:val="en-BE"/>
              </w:rPr>
              <w:t>235</w:t>
            </w:r>
          </w:p>
        </w:tc>
      </w:tr>
      <w:tr w:rsidR="00C67C06" w:rsidRPr="00C67C06" w14:paraId="5D1D2F59"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A63CE96" w14:textId="77777777" w:rsidR="00C67C06" w:rsidRPr="00C67C06" w:rsidRDefault="00C67C06" w:rsidP="00C67C06">
            <w:pPr>
              <w:jc w:val="both"/>
              <w:rPr>
                <w:lang w:val="en-BE"/>
              </w:rPr>
            </w:pPr>
            <w:r w:rsidRPr="00C67C06">
              <w:rPr>
                <w:lang w:val="en-BE"/>
              </w:rPr>
              <w:t>Transport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90159" w14:textId="77777777" w:rsidR="00C67C06" w:rsidRPr="00C67C06" w:rsidRDefault="00C67C06" w:rsidP="00C67C06">
            <w:pPr>
              <w:jc w:val="both"/>
              <w:rPr>
                <w:lang w:val="en-BE"/>
              </w:rPr>
            </w:pPr>
            <w:r w:rsidRPr="00C67C06">
              <w:rPr>
                <w:lang w:val="en-BE"/>
              </w:rPr>
              <w:t>16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5774B" w14:textId="77777777" w:rsidR="00C67C06" w:rsidRPr="00C67C06" w:rsidRDefault="00C67C06" w:rsidP="00C67C06">
            <w:pPr>
              <w:jc w:val="both"/>
              <w:rPr>
                <w:lang w:val="en-BE"/>
              </w:rPr>
            </w:pPr>
            <w:r w:rsidRPr="00C67C06">
              <w:rPr>
                <w:lang w:val="en-BE"/>
              </w:rPr>
              <w:t>5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E486B" w14:textId="77777777" w:rsidR="00C67C06" w:rsidRPr="00C67C06" w:rsidRDefault="00C67C06" w:rsidP="00C67C06">
            <w:pPr>
              <w:jc w:val="both"/>
              <w:rPr>
                <w:lang w:val="en-BE"/>
              </w:rPr>
            </w:pPr>
            <w:r w:rsidRPr="00C67C06">
              <w:rPr>
                <w:lang w:val="en-BE"/>
              </w:rPr>
              <w:t>217</w:t>
            </w:r>
          </w:p>
        </w:tc>
      </w:tr>
      <w:tr w:rsidR="00C67C06" w:rsidRPr="00C67C06" w14:paraId="2E2654C0"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AE5A8C" w14:textId="77777777" w:rsidR="00C67C06" w:rsidRPr="00C67C06" w:rsidRDefault="00C67C06" w:rsidP="00C67C06">
            <w:pPr>
              <w:jc w:val="both"/>
              <w:rPr>
                <w:lang w:val="en-BE"/>
              </w:rPr>
            </w:pPr>
            <w:r w:rsidRPr="00C67C06">
              <w:rPr>
                <w:lang w:val="en-BE"/>
              </w:rPr>
              <w:t>Public Land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4984F" w14:textId="77777777" w:rsidR="00C67C06" w:rsidRPr="00C67C06" w:rsidRDefault="00C67C06" w:rsidP="00C67C06">
            <w:pPr>
              <w:jc w:val="both"/>
              <w:rPr>
                <w:lang w:val="en-BE"/>
              </w:rPr>
            </w:pPr>
            <w:r w:rsidRPr="00C67C06">
              <w:rPr>
                <w:lang w:val="en-BE"/>
              </w:rPr>
              <w:t>14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E3D450" w14:textId="77777777" w:rsidR="00C67C06" w:rsidRPr="00C67C06" w:rsidRDefault="00C67C06" w:rsidP="00C67C06">
            <w:pPr>
              <w:jc w:val="both"/>
              <w:rPr>
                <w:lang w:val="en-BE"/>
              </w:rPr>
            </w:pPr>
            <w:r w:rsidRPr="00C67C06">
              <w:rPr>
                <w:lang w:val="en-BE"/>
              </w:rPr>
              <w:t>5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54AAB9" w14:textId="77777777" w:rsidR="00C67C06" w:rsidRPr="00C67C06" w:rsidRDefault="00C67C06" w:rsidP="00C67C06">
            <w:pPr>
              <w:jc w:val="both"/>
              <w:rPr>
                <w:lang w:val="en-BE"/>
              </w:rPr>
            </w:pPr>
            <w:r w:rsidRPr="00C67C06">
              <w:rPr>
                <w:lang w:val="en-BE"/>
              </w:rPr>
              <w:t>202</w:t>
            </w:r>
          </w:p>
        </w:tc>
      </w:tr>
      <w:tr w:rsidR="00C67C06" w:rsidRPr="00C67C06" w14:paraId="6BFD2CF1" w14:textId="77777777" w:rsidTr="00C67C06">
        <w:trPr>
          <w:trHeight w:val="165"/>
          <w:jc w:val="center"/>
        </w:trPr>
        <w:tc>
          <w:tcPr>
            <w:tcW w:w="2964"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8E0B04" w14:textId="77777777" w:rsidR="00C67C06" w:rsidRPr="00C67C06" w:rsidRDefault="00C67C06" w:rsidP="00C67C06">
            <w:pPr>
              <w:jc w:val="both"/>
              <w:rPr>
                <w:lang w:val="en-BE"/>
              </w:rPr>
            </w:pPr>
            <w:r w:rsidRPr="00C67C06">
              <w:rPr>
                <w:lang w:val="en-BE"/>
              </w:rPr>
              <w:t>Cultur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953F2" w14:textId="77777777" w:rsidR="00C67C06" w:rsidRPr="00C67C06" w:rsidRDefault="00C67C06" w:rsidP="00C67C06">
            <w:pPr>
              <w:jc w:val="both"/>
              <w:rPr>
                <w:lang w:val="en-BE"/>
              </w:rPr>
            </w:pPr>
            <w:r w:rsidRPr="00C67C06">
              <w:rPr>
                <w:lang w:val="en-BE"/>
              </w:rPr>
              <w:t>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64D4C" w14:textId="77777777" w:rsidR="00C67C06" w:rsidRPr="00C67C06" w:rsidRDefault="00C67C06" w:rsidP="00C67C06">
            <w:pPr>
              <w:jc w:val="both"/>
              <w:rPr>
                <w:lang w:val="en-BE"/>
              </w:rPr>
            </w:pPr>
            <w:r w:rsidRPr="00C67C06">
              <w:rPr>
                <w:lang w:val="en-BE"/>
              </w:rPr>
              <w:t>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0230A" w14:textId="77777777" w:rsidR="00C67C06" w:rsidRPr="00C67C06" w:rsidRDefault="00C67C06" w:rsidP="00C67C06">
            <w:pPr>
              <w:jc w:val="both"/>
              <w:rPr>
                <w:lang w:val="en-BE"/>
              </w:rPr>
            </w:pPr>
            <w:r w:rsidRPr="00C67C06">
              <w:rPr>
                <w:lang w:val="en-BE"/>
              </w:rPr>
              <w:t>16</w:t>
            </w:r>
          </w:p>
        </w:tc>
      </w:tr>
    </w:tbl>
    <w:p w14:paraId="4255D02F" w14:textId="77777777" w:rsidR="00C03BBD" w:rsidRDefault="00C03BBD" w:rsidP="006106F9">
      <w:pPr>
        <w:spacing w:line="480" w:lineRule="auto"/>
        <w:jc w:val="both"/>
      </w:pPr>
    </w:p>
    <w:p w14:paraId="60479E75" w14:textId="4D57DC82" w:rsidR="007161D9" w:rsidRPr="007161D9" w:rsidRDefault="007161D9" w:rsidP="006106F9">
      <w:pPr>
        <w:spacing w:line="480" w:lineRule="auto"/>
        <w:jc w:val="both"/>
        <w:rPr>
          <w:b/>
          <w:bCs/>
        </w:rPr>
      </w:pPr>
      <w:proofErr w:type="spellStart"/>
      <w:r w:rsidRPr="007161D9">
        <w:rPr>
          <w:b/>
          <w:bCs/>
        </w:rPr>
        <w:t>CoronaNet</w:t>
      </w:r>
      <w:proofErr w:type="spellEnd"/>
      <w:r w:rsidRPr="007161D9">
        <w:rPr>
          <w:b/>
          <w:bCs/>
        </w:rPr>
        <w:t xml:space="preserve"> </w:t>
      </w:r>
      <w:r w:rsidR="00C03BBD">
        <w:rPr>
          <w:b/>
          <w:bCs/>
        </w:rPr>
        <w:fldChar w:fldCharType="begin"/>
      </w:r>
      <w:r w:rsidR="00C03BBD">
        <w:rPr>
          <w:b/>
          <w:bCs/>
        </w:rPr>
        <w:instrText xml:space="preserve"> ADDIN ZOTERO_ITEM CSL_CITATION {"citationID":"QThMjTp3","properties":{"formattedCitation":"(Cheng et al. 2020)","plainCitation":"(Cheng et al. 2020)","noteIndex":0},"citationItems":[{"id":499,"uris":["http://zotero.org/users/9255699/items/MSSWJVTB"],"itemData":{"id":499,"type":"article-journal","abstract":"Governments worldwide have implemented countless policies in response to the COVID-19 pandemic. We present an initial public release of a large hand-coded dataset of over 13,000 such policy announcements across more than 195 countries. The dataset is updated daily, with a 5-day lag for validity checking. We document policies across numerous dimensions, including the type of policy, national versus subnational enforcement, the specific human group and geographical region targeted by the policy, and the time frame within which each policy is implemented. We further analyse the dataset using a Bayesian measurement model, which shows the quick acceleration of the adoption of costly policies across countries beginning in mid-March 2020 through 24 May 2020. We believe that these data will be instrumental for helping policymakers and researchers assess, among other objectives, how effective different policies are in addressing the spread and health outcomes of COVID-19.","container-title":"Nature Human Behaviour","DOI":"10.1038/s41562-020-0909-7","ISSN":"2397-3374","issue":"7","journalAbbreviation":"Nat Hum Behav","language":"en","note":"number: 7\npublisher: Nature Publishing Group","page":"756-768","source":"www.nature.com","title":"COVID-19 Government Response Event Dataset (CoronaNet v.1.0)","volume":"4","author":[{"family":"Cheng","given":"Cindy"},{"family":"Barceló","given":"Joan"},{"family":"Hartnett","given":"Allison Spencer"},{"family":"Kubinec","given":"Robert"},{"family":"Messerschmidt","given":"Luca"}],"issued":{"date-parts":[["2020",7]]}}}],"schema":"https://github.com/citation-style-language/schema/raw/master/csl-citation.json"} </w:instrText>
      </w:r>
      <w:r w:rsidR="00C03BBD">
        <w:rPr>
          <w:b/>
          <w:bCs/>
        </w:rPr>
        <w:fldChar w:fldCharType="separate"/>
      </w:r>
      <w:r w:rsidR="00C03BBD">
        <w:rPr>
          <w:b/>
          <w:bCs/>
          <w:noProof/>
        </w:rPr>
        <w:t>(Cheng et al. 2020)</w:t>
      </w:r>
      <w:r w:rsidR="00C03BBD">
        <w:rPr>
          <w:b/>
          <w:bCs/>
        </w:rPr>
        <w:fldChar w:fldCharType="end"/>
      </w:r>
    </w:p>
    <w:p w14:paraId="32425BB9" w14:textId="1A90090F" w:rsidR="004548CC" w:rsidRDefault="007161D9" w:rsidP="006106F9">
      <w:pPr>
        <w:spacing w:line="480" w:lineRule="auto"/>
        <w:jc w:val="both"/>
      </w:pPr>
      <w:r>
        <w:t xml:space="preserve">The </w:t>
      </w:r>
      <w:proofErr w:type="spellStart"/>
      <w:r>
        <w:t>CoronaNet</w:t>
      </w:r>
      <w:proofErr w:type="spellEnd"/>
      <w:r>
        <w:t xml:space="preserve"> Research Project</w:t>
      </w:r>
      <w:r w:rsidRPr="001B24A0">
        <w:rPr>
          <w:rStyle w:val="FootnoteReference"/>
        </w:rPr>
        <w:footnoteReference w:id="7"/>
      </w:r>
      <w:r>
        <w:t xml:space="preserve"> compiles a database on government responses to the coronavirus for over 180 countries. Each government response against COVID-19 is annotated in one of 20 classes. In addition to the annotation, research assistants copy extracts from news and government reports or provide a brief manually written summary of the measure as proof for each annotation. These text extracts are used as input for our classifier.</w:t>
      </w:r>
      <w:r w:rsidR="00C03BBD">
        <w:t xml:space="preserve"> The dataset was chosen because it contains an atypical combination of text domains and a specialised classification task linked to COVID-19.</w:t>
      </w:r>
      <w:r w:rsidR="001264EC">
        <w:t xml:space="preserve"> The dataset is updated on a regular </w:t>
      </w:r>
      <w:proofErr w:type="gramStart"/>
      <w:r w:rsidR="001264EC">
        <w:t>basis</w:t>
      </w:r>
      <w:proofErr w:type="gramEnd"/>
      <w:r w:rsidR="001264EC">
        <w:t xml:space="preserve"> and we are working with a bulk download from 01.24.2022.</w:t>
      </w:r>
    </w:p>
    <w:p w14:paraId="56FA9720" w14:textId="20816036" w:rsidR="007161D9" w:rsidRDefault="007161D9" w:rsidP="006106F9">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5603"/>
        <w:gridCol w:w="607"/>
        <w:gridCol w:w="607"/>
        <w:gridCol w:w="607"/>
      </w:tblGrid>
      <w:tr w:rsidR="00C03BBD" w:rsidRPr="00C03BBD" w14:paraId="76D3516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ECF3C8F" w14:textId="77777777" w:rsidR="00C03BBD" w:rsidRPr="00C03BBD" w:rsidRDefault="00C03BBD" w:rsidP="00C03BBD">
            <w:pPr>
              <w:jc w:val="both"/>
              <w:rPr>
                <w:lang w:val="en-BE"/>
              </w:rPr>
            </w:pPr>
            <w:r w:rsidRPr="00C03BBD">
              <w:rPr>
                <w:b/>
                <w:bCs/>
                <w:lang w:val="en-BE"/>
              </w:rPr>
              <w:t>labels</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530900" w14:textId="77777777" w:rsidR="00C03BBD" w:rsidRPr="00C03BBD" w:rsidRDefault="00C03BBD" w:rsidP="00C03BBD">
            <w:pPr>
              <w:jc w:val="both"/>
              <w:rPr>
                <w:lang w:val="en-BE"/>
              </w:rPr>
            </w:pPr>
            <w:r w:rsidRPr="00C03BBD">
              <w:rPr>
                <w:b/>
                <w:bCs/>
                <w:lang w:val="en-BE"/>
              </w:rPr>
              <w:t>train</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F8D10AD" w14:textId="77777777" w:rsidR="00C03BBD" w:rsidRPr="00C03BBD" w:rsidRDefault="00C03BBD" w:rsidP="00C03BBD">
            <w:pPr>
              <w:jc w:val="both"/>
              <w:rPr>
                <w:lang w:val="en-BE"/>
              </w:rPr>
            </w:pPr>
            <w:r w:rsidRPr="00C03BBD">
              <w:rPr>
                <w:b/>
                <w:bCs/>
                <w:lang w:val="en-BE"/>
              </w:rPr>
              <w:t>test</w:t>
            </w:r>
          </w:p>
        </w:tc>
        <w:tc>
          <w:tcPr>
            <w:tcW w:w="60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C5A838" w14:textId="77777777" w:rsidR="00C03BBD" w:rsidRPr="00C03BBD" w:rsidRDefault="00C03BBD" w:rsidP="00C03BBD">
            <w:pPr>
              <w:jc w:val="both"/>
              <w:rPr>
                <w:lang w:val="en-BE"/>
              </w:rPr>
            </w:pPr>
            <w:r w:rsidRPr="00C03BBD">
              <w:rPr>
                <w:b/>
                <w:bCs/>
                <w:lang w:val="en-BE"/>
              </w:rPr>
              <w:t>all</w:t>
            </w:r>
          </w:p>
        </w:tc>
      </w:tr>
      <w:tr w:rsidR="00C03BBD" w:rsidRPr="00C03BBD" w14:paraId="155BBD7D"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E77759" w14:textId="77777777" w:rsidR="00C03BBD" w:rsidRPr="00C03BBD" w:rsidRDefault="00C03BBD" w:rsidP="00C03BBD">
            <w:pPr>
              <w:jc w:val="both"/>
              <w:rPr>
                <w:lang w:val="en-BE"/>
              </w:rPr>
            </w:pPr>
            <w:r w:rsidRPr="00C03BBD">
              <w:rPr>
                <w:lang w:val="en-BE"/>
              </w:rPr>
              <w:t>Health Resour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A6661" w14:textId="77777777" w:rsidR="00C03BBD" w:rsidRPr="00C03BBD" w:rsidRDefault="00C03BBD" w:rsidP="00C03BBD">
            <w:pPr>
              <w:jc w:val="both"/>
              <w:rPr>
                <w:lang w:val="en-BE"/>
              </w:rPr>
            </w:pPr>
            <w:r w:rsidRPr="00C03BBD">
              <w:rPr>
                <w:lang w:val="en-BE"/>
              </w:rPr>
              <w:t>452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650EF" w14:textId="77777777" w:rsidR="00C03BBD" w:rsidRPr="00C03BBD" w:rsidRDefault="00C03BBD" w:rsidP="00C03BBD">
            <w:pPr>
              <w:jc w:val="both"/>
              <w:rPr>
                <w:lang w:val="en-BE"/>
              </w:rPr>
            </w:pPr>
            <w:r w:rsidRPr="00C03BBD">
              <w:rPr>
                <w:lang w:val="en-BE"/>
              </w:rPr>
              <w:t>194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B56C" w14:textId="77777777" w:rsidR="00C03BBD" w:rsidRPr="00C03BBD" w:rsidRDefault="00C03BBD" w:rsidP="00C03BBD">
            <w:pPr>
              <w:jc w:val="both"/>
              <w:rPr>
                <w:lang w:val="en-BE"/>
              </w:rPr>
            </w:pPr>
            <w:r w:rsidRPr="00C03BBD">
              <w:rPr>
                <w:lang w:val="en-BE"/>
              </w:rPr>
              <w:t>6468</w:t>
            </w:r>
          </w:p>
        </w:tc>
      </w:tr>
      <w:tr w:rsidR="00C03BBD" w:rsidRPr="00C03BBD" w14:paraId="22D07E3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81224C" w14:textId="77777777" w:rsidR="00C03BBD" w:rsidRPr="00C03BBD" w:rsidRDefault="00C03BBD" w:rsidP="00C03BBD">
            <w:pPr>
              <w:jc w:val="both"/>
              <w:rPr>
                <w:lang w:val="en-BE"/>
              </w:rPr>
            </w:pPr>
            <w:r w:rsidRPr="00C03BBD">
              <w:rPr>
                <w:lang w:val="en-BE"/>
              </w:rPr>
              <w:t>Restriction and Regulation of Business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DBF2A" w14:textId="77777777" w:rsidR="00C03BBD" w:rsidRPr="00C03BBD" w:rsidRDefault="00C03BBD" w:rsidP="00C03BBD">
            <w:pPr>
              <w:jc w:val="both"/>
              <w:rPr>
                <w:lang w:val="en-BE"/>
              </w:rPr>
            </w:pPr>
            <w:r w:rsidRPr="00C03BBD">
              <w:rPr>
                <w:lang w:val="en-BE"/>
              </w:rPr>
              <w:t>390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B63FB" w14:textId="77777777" w:rsidR="00C03BBD" w:rsidRPr="00C03BBD" w:rsidRDefault="00C03BBD" w:rsidP="00C03BBD">
            <w:pPr>
              <w:jc w:val="both"/>
              <w:rPr>
                <w:lang w:val="en-BE"/>
              </w:rPr>
            </w:pPr>
            <w:r w:rsidRPr="00C03BBD">
              <w:rPr>
                <w:lang w:val="en-BE"/>
              </w:rPr>
              <w:t>16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77717" w14:textId="77777777" w:rsidR="00C03BBD" w:rsidRPr="00C03BBD" w:rsidRDefault="00C03BBD" w:rsidP="00C03BBD">
            <w:pPr>
              <w:jc w:val="both"/>
              <w:rPr>
                <w:lang w:val="en-BE"/>
              </w:rPr>
            </w:pPr>
            <w:r w:rsidRPr="00C03BBD">
              <w:rPr>
                <w:lang w:val="en-BE"/>
              </w:rPr>
              <w:t>5580</w:t>
            </w:r>
          </w:p>
        </w:tc>
      </w:tr>
      <w:tr w:rsidR="00C03BBD" w:rsidRPr="00C03BBD" w14:paraId="61BE798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66A5B" w14:textId="77777777" w:rsidR="00C03BBD" w:rsidRPr="00C03BBD" w:rsidRDefault="00C03BBD" w:rsidP="00C03BBD">
            <w:pPr>
              <w:jc w:val="both"/>
              <w:rPr>
                <w:lang w:val="en-BE"/>
              </w:rPr>
            </w:pPr>
            <w:r w:rsidRPr="00C03BBD">
              <w:rPr>
                <w:lang w:val="en-BE"/>
              </w:rPr>
              <w:t>Restrictions of Mass Gathering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AAFA41" w14:textId="77777777" w:rsidR="00C03BBD" w:rsidRPr="00C03BBD" w:rsidRDefault="00C03BBD" w:rsidP="00C03BBD">
            <w:pPr>
              <w:jc w:val="both"/>
              <w:rPr>
                <w:lang w:val="en-BE"/>
              </w:rPr>
            </w:pPr>
            <w:r w:rsidRPr="00C03BBD">
              <w:rPr>
                <w:lang w:val="en-BE"/>
              </w:rPr>
              <w:t>26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F573F" w14:textId="77777777" w:rsidR="00C03BBD" w:rsidRPr="00C03BBD" w:rsidRDefault="00C03BBD" w:rsidP="00C03BBD">
            <w:pPr>
              <w:jc w:val="both"/>
              <w:rPr>
                <w:lang w:val="en-BE"/>
              </w:rPr>
            </w:pPr>
            <w:r w:rsidRPr="00C03BBD">
              <w:rPr>
                <w:lang w:val="en-BE"/>
              </w:rPr>
              <w:t>115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2D83E" w14:textId="77777777" w:rsidR="00C03BBD" w:rsidRPr="00C03BBD" w:rsidRDefault="00C03BBD" w:rsidP="00C03BBD">
            <w:pPr>
              <w:jc w:val="both"/>
              <w:rPr>
                <w:lang w:val="en-BE"/>
              </w:rPr>
            </w:pPr>
            <w:r w:rsidRPr="00C03BBD">
              <w:rPr>
                <w:lang w:val="en-BE"/>
              </w:rPr>
              <w:t>3853</w:t>
            </w:r>
          </w:p>
        </w:tc>
      </w:tr>
      <w:tr w:rsidR="00C03BBD" w:rsidRPr="00C03BBD" w14:paraId="38205B7B"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48C997" w14:textId="77777777" w:rsidR="00C03BBD" w:rsidRPr="00C03BBD" w:rsidRDefault="00C03BBD" w:rsidP="00C03BBD">
            <w:pPr>
              <w:jc w:val="both"/>
              <w:rPr>
                <w:lang w:val="en-BE"/>
              </w:rPr>
            </w:pPr>
            <w:r w:rsidRPr="00C03BBD">
              <w:rPr>
                <w:lang w:val="en-BE"/>
              </w:rPr>
              <w:t>Public Awareness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6AA3BB" w14:textId="77777777" w:rsidR="00C03BBD" w:rsidRPr="00C03BBD" w:rsidRDefault="00C03BBD" w:rsidP="00C03BBD">
            <w:pPr>
              <w:jc w:val="both"/>
              <w:rPr>
                <w:lang w:val="en-BE"/>
              </w:rPr>
            </w:pPr>
            <w:r w:rsidRPr="00C03BBD">
              <w:rPr>
                <w:lang w:val="en-BE"/>
              </w:rPr>
              <w:t>231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84321" w14:textId="77777777" w:rsidR="00C03BBD" w:rsidRPr="00C03BBD" w:rsidRDefault="00C03BBD" w:rsidP="00C03BBD">
            <w:pPr>
              <w:jc w:val="both"/>
              <w:rPr>
                <w:lang w:val="en-BE"/>
              </w:rPr>
            </w:pPr>
            <w:r w:rsidRPr="00C03BBD">
              <w:rPr>
                <w:lang w:val="en-BE"/>
              </w:rPr>
              <w:t>9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42F1F" w14:textId="77777777" w:rsidR="00C03BBD" w:rsidRPr="00C03BBD" w:rsidRDefault="00C03BBD" w:rsidP="00C03BBD">
            <w:pPr>
              <w:jc w:val="both"/>
              <w:rPr>
                <w:lang w:val="en-BE"/>
              </w:rPr>
            </w:pPr>
            <w:r w:rsidRPr="00C03BBD">
              <w:rPr>
                <w:lang w:val="en-BE"/>
              </w:rPr>
              <w:t>3307</w:t>
            </w:r>
          </w:p>
        </w:tc>
      </w:tr>
      <w:tr w:rsidR="00C03BBD" w:rsidRPr="00C03BBD" w14:paraId="7B48A82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C623F65" w14:textId="77777777" w:rsidR="00C03BBD" w:rsidRPr="00C03BBD" w:rsidRDefault="00C03BBD" w:rsidP="00C03BBD">
            <w:pPr>
              <w:jc w:val="both"/>
              <w:rPr>
                <w:lang w:val="en-BE"/>
              </w:rPr>
            </w:pPr>
            <w:r w:rsidRPr="00C03BBD">
              <w:rPr>
                <w:lang w:val="en-BE"/>
              </w:rPr>
              <w:lastRenderedPageBreak/>
              <w:t>Ex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26EAFE" w14:textId="77777777" w:rsidR="00C03BBD" w:rsidRPr="00C03BBD" w:rsidRDefault="00C03BBD" w:rsidP="00C03BBD">
            <w:pPr>
              <w:jc w:val="both"/>
              <w:rPr>
                <w:lang w:val="en-BE"/>
              </w:rPr>
            </w:pPr>
            <w:r w:rsidRPr="00C03BBD">
              <w:rPr>
                <w:lang w:val="en-BE"/>
              </w:rPr>
              <w:t>216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12024B"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EC000" w14:textId="77777777" w:rsidR="00C03BBD" w:rsidRPr="00C03BBD" w:rsidRDefault="00C03BBD" w:rsidP="00C03BBD">
            <w:pPr>
              <w:jc w:val="both"/>
              <w:rPr>
                <w:lang w:val="en-BE"/>
              </w:rPr>
            </w:pPr>
            <w:r w:rsidRPr="00C03BBD">
              <w:rPr>
                <w:lang w:val="en-BE"/>
              </w:rPr>
              <w:t>3097</w:t>
            </w:r>
          </w:p>
        </w:tc>
      </w:tr>
      <w:tr w:rsidR="00C03BBD" w:rsidRPr="00C03BBD" w14:paraId="0C8DEEDD"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67A63A" w14:textId="77777777" w:rsidR="00C03BBD" w:rsidRPr="00C03BBD" w:rsidRDefault="00C03BBD" w:rsidP="00C03BBD">
            <w:pPr>
              <w:jc w:val="both"/>
              <w:rPr>
                <w:lang w:val="en-BE"/>
              </w:rPr>
            </w:pPr>
            <w:r w:rsidRPr="00C03BBD">
              <w:rPr>
                <w:lang w:val="en-BE"/>
              </w:rPr>
              <w:t>Restriction and Regulation of Government Servic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0D29D" w14:textId="77777777" w:rsidR="00C03BBD" w:rsidRPr="00C03BBD" w:rsidRDefault="00C03BBD" w:rsidP="00C03BBD">
            <w:pPr>
              <w:jc w:val="both"/>
              <w:rPr>
                <w:lang w:val="en-BE"/>
              </w:rPr>
            </w:pPr>
            <w:r w:rsidRPr="00C03BBD">
              <w:rPr>
                <w:lang w:val="en-BE"/>
              </w:rPr>
              <w:t>20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CBF2E" w14:textId="77777777" w:rsidR="00C03BBD" w:rsidRPr="00C03BBD" w:rsidRDefault="00C03BBD" w:rsidP="00C03BBD">
            <w:pPr>
              <w:jc w:val="both"/>
              <w:rPr>
                <w:lang w:val="en-BE"/>
              </w:rPr>
            </w:pPr>
            <w:r w:rsidRPr="00C03BBD">
              <w:rPr>
                <w:lang w:val="en-BE"/>
              </w:rPr>
              <w:t>8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BF2227" w14:textId="77777777" w:rsidR="00C03BBD" w:rsidRPr="00C03BBD" w:rsidRDefault="00C03BBD" w:rsidP="00C03BBD">
            <w:pPr>
              <w:jc w:val="both"/>
              <w:rPr>
                <w:lang w:val="en-BE"/>
              </w:rPr>
            </w:pPr>
            <w:r w:rsidRPr="00C03BBD">
              <w:rPr>
                <w:lang w:val="en-BE"/>
              </w:rPr>
              <w:t>2977</w:t>
            </w:r>
          </w:p>
        </w:tc>
      </w:tr>
      <w:tr w:rsidR="00C03BBD" w:rsidRPr="00C03BBD" w14:paraId="75A9C01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114CB5" w14:textId="77777777" w:rsidR="00C03BBD" w:rsidRPr="00C03BBD" w:rsidRDefault="00C03BBD" w:rsidP="00C03BBD">
            <w:pPr>
              <w:jc w:val="both"/>
              <w:rPr>
                <w:lang w:val="en-BE"/>
              </w:rPr>
            </w:pPr>
            <w:r w:rsidRPr="00C03BBD">
              <w:rPr>
                <w:lang w:val="en-BE"/>
              </w:rPr>
              <w:t>Quaranti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B88CF9" w14:textId="77777777" w:rsidR="00C03BBD" w:rsidRPr="00C03BBD" w:rsidRDefault="00C03BBD" w:rsidP="00C03BBD">
            <w:pPr>
              <w:jc w:val="both"/>
              <w:rPr>
                <w:lang w:val="en-BE"/>
              </w:rPr>
            </w:pPr>
            <w:r w:rsidRPr="00C03BBD">
              <w:rPr>
                <w:lang w:val="en-BE"/>
              </w:rPr>
              <w:t>186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528C4" w14:textId="77777777" w:rsidR="00C03BBD" w:rsidRPr="00C03BBD" w:rsidRDefault="00C03BBD" w:rsidP="00C03BBD">
            <w:pPr>
              <w:jc w:val="both"/>
              <w:rPr>
                <w:lang w:val="en-BE"/>
              </w:rPr>
            </w:pPr>
            <w:r w:rsidRPr="00C03BBD">
              <w:rPr>
                <w:lang w:val="en-BE"/>
              </w:rPr>
              <w:t>7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9A7DE" w14:textId="77777777" w:rsidR="00C03BBD" w:rsidRPr="00C03BBD" w:rsidRDefault="00C03BBD" w:rsidP="00C03BBD">
            <w:pPr>
              <w:jc w:val="both"/>
              <w:rPr>
                <w:lang w:val="en-BE"/>
              </w:rPr>
            </w:pPr>
            <w:r w:rsidRPr="00C03BBD">
              <w:rPr>
                <w:lang w:val="en-BE"/>
              </w:rPr>
              <w:t>2662</w:t>
            </w:r>
          </w:p>
        </w:tc>
      </w:tr>
      <w:tr w:rsidR="00C03BBD" w:rsidRPr="00C03BBD" w14:paraId="54D6EEA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3C4240" w14:textId="77777777" w:rsidR="00C03BBD" w:rsidRPr="00C03BBD" w:rsidRDefault="00C03BBD" w:rsidP="00C03BBD">
            <w:pPr>
              <w:jc w:val="both"/>
              <w:rPr>
                <w:lang w:val="en-BE"/>
              </w:rPr>
            </w:pPr>
            <w:r w:rsidRPr="00C03BBD">
              <w:rPr>
                <w:lang w:val="en-BE"/>
              </w:rPr>
              <w:t>Social Distanc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654C2" w14:textId="77777777" w:rsidR="00C03BBD" w:rsidRPr="00C03BBD" w:rsidRDefault="00C03BBD" w:rsidP="00C03BBD">
            <w:pPr>
              <w:jc w:val="both"/>
              <w:rPr>
                <w:lang w:val="en-BE"/>
              </w:rPr>
            </w:pPr>
            <w:r w:rsidRPr="00C03BBD">
              <w:rPr>
                <w:lang w:val="en-BE"/>
              </w:rPr>
              <w:t>184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AE8992" w14:textId="77777777" w:rsidR="00C03BBD" w:rsidRPr="00C03BBD" w:rsidRDefault="00C03BBD" w:rsidP="00C03BBD">
            <w:pPr>
              <w:jc w:val="both"/>
              <w:rPr>
                <w:lang w:val="en-BE"/>
              </w:rPr>
            </w:pPr>
            <w:r w:rsidRPr="00C03BBD">
              <w:rPr>
                <w:lang w:val="en-BE"/>
              </w:rPr>
              <w:t>78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05983" w14:textId="77777777" w:rsidR="00C03BBD" w:rsidRPr="00C03BBD" w:rsidRDefault="00C03BBD" w:rsidP="00C03BBD">
            <w:pPr>
              <w:jc w:val="both"/>
              <w:rPr>
                <w:lang w:val="en-BE"/>
              </w:rPr>
            </w:pPr>
            <w:r w:rsidRPr="00C03BBD">
              <w:rPr>
                <w:lang w:val="en-BE"/>
              </w:rPr>
              <w:t>2630</w:t>
            </w:r>
          </w:p>
        </w:tc>
      </w:tr>
      <w:tr w:rsidR="00C03BBD" w:rsidRPr="00C03BBD" w14:paraId="3B0B0649"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8D4983" w14:textId="77777777" w:rsidR="00C03BBD" w:rsidRPr="00C03BBD" w:rsidRDefault="00C03BBD" w:rsidP="00C03BBD">
            <w:pPr>
              <w:jc w:val="both"/>
              <w:rPr>
                <w:lang w:val="en-BE"/>
              </w:rPr>
            </w:pPr>
            <w:r w:rsidRPr="00C03BBD">
              <w:rPr>
                <w:lang w:val="en-BE"/>
              </w:rPr>
              <w:t>Closure and Regulation of School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A1B2E" w14:textId="77777777" w:rsidR="00C03BBD" w:rsidRPr="00C03BBD" w:rsidRDefault="00C03BBD" w:rsidP="00C03BBD">
            <w:pPr>
              <w:jc w:val="both"/>
              <w:rPr>
                <w:lang w:val="en-BE"/>
              </w:rPr>
            </w:pPr>
            <w:r w:rsidRPr="00C03BBD">
              <w:rPr>
                <w:lang w:val="en-BE"/>
              </w:rPr>
              <w:t>183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7F76" w14:textId="77777777" w:rsidR="00C03BBD" w:rsidRPr="00C03BBD" w:rsidRDefault="00C03BBD" w:rsidP="00C03BBD">
            <w:pPr>
              <w:jc w:val="both"/>
              <w:rPr>
                <w:lang w:val="en-BE"/>
              </w:rPr>
            </w:pPr>
            <w:r w:rsidRPr="00C03BBD">
              <w:rPr>
                <w:lang w:val="en-BE"/>
              </w:rPr>
              <w:t>78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435" w14:textId="77777777" w:rsidR="00C03BBD" w:rsidRPr="00C03BBD" w:rsidRDefault="00C03BBD" w:rsidP="00C03BBD">
            <w:pPr>
              <w:jc w:val="both"/>
              <w:rPr>
                <w:lang w:val="en-BE"/>
              </w:rPr>
            </w:pPr>
            <w:r w:rsidRPr="00C03BBD">
              <w:rPr>
                <w:lang w:val="en-BE"/>
              </w:rPr>
              <w:t>2626</w:t>
            </w:r>
          </w:p>
        </w:tc>
      </w:tr>
      <w:tr w:rsidR="00C03BBD" w:rsidRPr="00C03BBD" w14:paraId="3A88D53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FD00FA" w14:textId="77777777" w:rsidR="00C03BBD" w:rsidRPr="00C03BBD" w:rsidRDefault="00C03BBD" w:rsidP="00C03BBD">
            <w:pPr>
              <w:jc w:val="both"/>
              <w:rPr>
                <w:lang w:val="en-BE"/>
              </w:rPr>
            </w:pPr>
            <w:r w:rsidRPr="00C03BBD">
              <w:rPr>
                <w:lang w:val="en-BE"/>
              </w:rPr>
              <w:t>Other Policy Not Listed Abov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1B4438" w14:textId="77777777" w:rsidR="00C03BBD" w:rsidRPr="00C03BBD" w:rsidRDefault="00C03BBD" w:rsidP="00C03BBD">
            <w:pPr>
              <w:jc w:val="both"/>
              <w:rPr>
                <w:lang w:val="en-BE"/>
              </w:rPr>
            </w:pPr>
            <w:r w:rsidRPr="00C03BBD">
              <w:rPr>
                <w:lang w:val="en-BE"/>
              </w:rPr>
              <w:t>180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0A89" w14:textId="77777777" w:rsidR="00C03BBD" w:rsidRPr="00C03BBD" w:rsidRDefault="00C03BBD" w:rsidP="00C03BBD">
            <w:pPr>
              <w:jc w:val="both"/>
              <w:rPr>
                <w:lang w:val="en-BE"/>
              </w:rPr>
            </w:pPr>
            <w:r w:rsidRPr="00C03BBD">
              <w:rPr>
                <w:lang w:val="en-BE"/>
              </w:rPr>
              <w:t>7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1FCB6" w14:textId="77777777" w:rsidR="00C03BBD" w:rsidRPr="00C03BBD" w:rsidRDefault="00C03BBD" w:rsidP="00C03BBD">
            <w:pPr>
              <w:jc w:val="both"/>
              <w:rPr>
                <w:lang w:val="en-BE"/>
              </w:rPr>
            </w:pPr>
            <w:r w:rsidRPr="00C03BBD">
              <w:rPr>
                <w:lang w:val="en-BE"/>
              </w:rPr>
              <w:t>2581</w:t>
            </w:r>
          </w:p>
        </w:tc>
      </w:tr>
      <w:tr w:rsidR="00C03BBD" w:rsidRPr="00C03BBD" w14:paraId="630CC302"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698092" w14:textId="77777777" w:rsidR="00C03BBD" w:rsidRPr="00C03BBD" w:rsidRDefault="00C03BBD" w:rsidP="00C03BBD">
            <w:pPr>
              <w:jc w:val="both"/>
              <w:rPr>
                <w:lang w:val="en-BE"/>
              </w:rPr>
            </w:pPr>
            <w:r w:rsidRPr="00C03BBD">
              <w:rPr>
                <w:lang w:val="en-BE"/>
              </w:rPr>
              <w:t>Lockdow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1ABC" w14:textId="77777777" w:rsidR="00C03BBD" w:rsidRPr="00C03BBD" w:rsidRDefault="00C03BBD" w:rsidP="00C03BBD">
            <w:pPr>
              <w:jc w:val="both"/>
              <w:rPr>
                <w:lang w:val="en-BE"/>
              </w:rPr>
            </w:pPr>
            <w:r w:rsidRPr="00C03BBD">
              <w:rPr>
                <w:lang w:val="en-BE"/>
              </w:rPr>
              <w:t>1497</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72E3" w14:textId="77777777" w:rsidR="00C03BBD" w:rsidRPr="00C03BBD" w:rsidRDefault="00C03BBD" w:rsidP="00C03BBD">
            <w:pPr>
              <w:jc w:val="both"/>
              <w:rPr>
                <w:lang w:val="en-BE"/>
              </w:rPr>
            </w:pPr>
            <w:r w:rsidRPr="00C03BBD">
              <w:rPr>
                <w:lang w:val="en-BE"/>
              </w:rPr>
              <w:t>64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7171" w14:textId="77777777" w:rsidR="00C03BBD" w:rsidRPr="00C03BBD" w:rsidRDefault="00C03BBD" w:rsidP="00C03BBD">
            <w:pPr>
              <w:jc w:val="both"/>
              <w:rPr>
                <w:lang w:val="en-BE"/>
              </w:rPr>
            </w:pPr>
            <w:r w:rsidRPr="00C03BBD">
              <w:rPr>
                <w:lang w:val="en-BE"/>
              </w:rPr>
              <w:t>2139</w:t>
            </w:r>
          </w:p>
        </w:tc>
      </w:tr>
      <w:tr w:rsidR="00C03BBD" w:rsidRPr="00C03BBD" w14:paraId="6BE5F68C"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A1FE16" w14:textId="77777777" w:rsidR="00C03BBD" w:rsidRPr="00C03BBD" w:rsidRDefault="00C03BBD" w:rsidP="00C03BBD">
            <w:pPr>
              <w:jc w:val="both"/>
              <w:rPr>
                <w:lang w:val="en-BE"/>
              </w:rPr>
            </w:pPr>
            <w:r w:rsidRPr="00C03BBD">
              <w:rPr>
                <w:lang w:val="en-BE"/>
              </w:rPr>
              <w:t>Health Test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D9472" w14:textId="77777777" w:rsidR="00C03BBD" w:rsidRPr="00C03BBD" w:rsidRDefault="00C03BBD" w:rsidP="00C03BBD">
            <w:pPr>
              <w:jc w:val="both"/>
              <w:rPr>
                <w:lang w:val="en-BE"/>
              </w:rPr>
            </w:pPr>
            <w:r w:rsidRPr="00C03BBD">
              <w:rPr>
                <w:lang w:val="en-BE"/>
              </w:rPr>
              <w:t>122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549609" w14:textId="77777777" w:rsidR="00C03BBD" w:rsidRPr="00C03BBD" w:rsidRDefault="00C03BBD" w:rsidP="00C03BBD">
            <w:pPr>
              <w:jc w:val="both"/>
              <w:rPr>
                <w:lang w:val="en-BE"/>
              </w:rPr>
            </w:pPr>
            <w:r w:rsidRPr="00C03BBD">
              <w:rPr>
                <w:lang w:val="en-BE"/>
              </w:rPr>
              <w:t>52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C88B9" w14:textId="77777777" w:rsidR="00C03BBD" w:rsidRPr="00C03BBD" w:rsidRDefault="00C03BBD" w:rsidP="00C03BBD">
            <w:pPr>
              <w:jc w:val="both"/>
              <w:rPr>
                <w:lang w:val="en-BE"/>
              </w:rPr>
            </w:pPr>
            <w:r w:rsidRPr="00C03BBD">
              <w:rPr>
                <w:lang w:val="en-BE"/>
              </w:rPr>
              <w:t>1749</w:t>
            </w:r>
          </w:p>
        </w:tc>
      </w:tr>
      <w:tr w:rsidR="00C03BBD" w:rsidRPr="00C03BBD" w14:paraId="50B18B06"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3054CA" w14:textId="77777777" w:rsidR="00C03BBD" w:rsidRPr="00C03BBD" w:rsidRDefault="00C03BBD" w:rsidP="00C03BBD">
            <w:pPr>
              <w:jc w:val="both"/>
              <w:rPr>
                <w:lang w:val="en-BE"/>
              </w:rPr>
            </w:pPr>
            <w:r w:rsidRPr="00C03BBD">
              <w:rPr>
                <w:lang w:val="en-BE"/>
              </w:rPr>
              <w:t>Internal Border Restriction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1B402" w14:textId="77777777" w:rsidR="00C03BBD" w:rsidRPr="00C03BBD" w:rsidRDefault="00C03BBD" w:rsidP="00C03BBD">
            <w:pPr>
              <w:jc w:val="both"/>
              <w:rPr>
                <w:lang w:val="en-BE"/>
              </w:rPr>
            </w:pPr>
            <w:r w:rsidRPr="00C03BBD">
              <w:rPr>
                <w:lang w:val="en-BE"/>
              </w:rPr>
              <w:t>109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3767C" w14:textId="77777777" w:rsidR="00C03BBD" w:rsidRPr="00C03BBD" w:rsidRDefault="00C03BBD" w:rsidP="00C03BBD">
            <w:pPr>
              <w:jc w:val="both"/>
              <w:rPr>
                <w:lang w:val="en-BE"/>
              </w:rPr>
            </w:pPr>
            <w:r w:rsidRPr="00C03BBD">
              <w:rPr>
                <w:lang w:val="en-BE"/>
              </w:rPr>
              <w:t>46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55103" w14:textId="77777777" w:rsidR="00C03BBD" w:rsidRPr="00C03BBD" w:rsidRDefault="00C03BBD" w:rsidP="00C03BBD">
            <w:pPr>
              <w:jc w:val="both"/>
              <w:rPr>
                <w:lang w:val="en-BE"/>
              </w:rPr>
            </w:pPr>
            <w:r w:rsidRPr="00C03BBD">
              <w:rPr>
                <w:lang w:val="en-BE"/>
              </w:rPr>
              <w:t>1565</w:t>
            </w:r>
          </w:p>
        </w:tc>
      </w:tr>
      <w:tr w:rsidR="00C03BBD" w:rsidRPr="00C03BBD" w14:paraId="5A2442E8"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62F4217" w14:textId="77777777" w:rsidR="00C03BBD" w:rsidRPr="00C03BBD" w:rsidRDefault="00C03BBD" w:rsidP="00C03BBD">
            <w:pPr>
              <w:jc w:val="both"/>
              <w:rPr>
                <w:lang w:val="en-BE"/>
              </w:rPr>
            </w:pPr>
            <w:r w:rsidRPr="00C03BBD">
              <w:rPr>
                <w:lang w:val="en-BE"/>
              </w:rPr>
              <w:t>Health Monitoring</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4F30" w14:textId="77777777" w:rsidR="00C03BBD" w:rsidRPr="00C03BBD" w:rsidRDefault="00C03BBD" w:rsidP="00C03BBD">
            <w:pPr>
              <w:jc w:val="both"/>
              <w:rPr>
                <w:lang w:val="en-BE"/>
              </w:rPr>
            </w:pPr>
            <w:r w:rsidRPr="00C03BBD">
              <w:rPr>
                <w:lang w:val="en-BE"/>
              </w:rPr>
              <w:t>107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5AE52" w14:textId="77777777" w:rsidR="00C03BBD" w:rsidRPr="00C03BBD" w:rsidRDefault="00C03BBD" w:rsidP="00C03BBD">
            <w:pPr>
              <w:jc w:val="both"/>
              <w:rPr>
                <w:lang w:val="en-BE"/>
              </w:rPr>
            </w:pPr>
            <w:r w:rsidRPr="00C03BBD">
              <w:rPr>
                <w:lang w:val="en-BE"/>
              </w:rPr>
              <w:t>46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D3703" w14:textId="77777777" w:rsidR="00C03BBD" w:rsidRPr="00C03BBD" w:rsidRDefault="00C03BBD" w:rsidP="00C03BBD">
            <w:pPr>
              <w:jc w:val="both"/>
              <w:rPr>
                <w:lang w:val="en-BE"/>
              </w:rPr>
            </w:pPr>
            <w:r w:rsidRPr="00C03BBD">
              <w:rPr>
                <w:lang w:val="en-BE"/>
              </w:rPr>
              <w:t>1534</w:t>
            </w:r>
          </w:p>
        </w:tc>
      </w:tr>
      <w:tr w:rsidR="00C03BBD" w:rsidRPr="00C03BBD" w14:paraId="54C5D19C" w14:textId="77777777" w:rsidTr="00C03BBD">
        <w:trPr>
          <w:trHeight w:val="180"/>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7AFCC" w14:textId="77777777" w:rsidR="00C03BBD" w:rsidRPr="00C03BBD" w:rsidRDefault="00C03BBD" w:rsidP="00C03BBD">
            <w:pPr>
              <w:jc w:val="both"/>
              <w:rPr>
                <w:lang w:val="en-BE"/>
              </w:rPr>
            </w:pPr>
            <w:r w:rsidRPr="00C03BBD">
              <w:rPr>
                <w:lang w:val="en-BE"/>
              </w:rPr>
              <w:t>Hygiene</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00611" w14:textId="77777777" w:rsidR="00C03BBD" w:rsidRPr="00C03BBD" w:rsidRDefault="00C03BBD" w:rsidP="00C03BBD">
            <w:pPr>
              <w:jc w:val="both"/>
              <w:rPr>
                <w:lang w:val="en-BE"/>
              </w:rPr>
            </w:pPr>
            <w:r w:rsidRPr="00C03BBD">
              <w:rPr>
                <w:lang w:val="en-BE"/>
              </w:rPr>
              <w:t>930</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595AB" w14:textId="77777777" w:rsidR="00C03BBD" w:rsidRPr="00C03BBD" w:rsidRDefault="00C03BBD" w:rsidP="00C03BBD">
            <w:pPr>
              <w:jc w:val="both"/>
              <w:rPr>
                <w:lang w:val="en-BE"/>
              </w:rPr>
            </w:pPr>
            <w:r w:rsidRPr="00C03BBD">
              <w:rPr>
                <w:lang w:val="en-BE"/>
              </w:rPr>
              <w:t>39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B6C47" w14:textId="77777777" w:rsidR="00C03BBD" w:rsidRPr="00C03BBD" w:rsidRDefault="00C03BBD" w:rsidP="00C03BBD">
            <w:pPr>
              <w:jc w:val="both"/>
              <w:rPr>
                <w:lang w:val="en-BE"/>
              </w:rPr>
            </w:pPr>
            <w:r w:rsidRPr="00C03BBD">
              <w:rPr>
                <w:lang w:val="en-BE"/>
              </w:rPr>
              <w:t>1329</w:t>
            </w:r>
          </w:p>
        </w:tc>
      </w:tr>
      <w:tr w:rsidR="00C03BBD" w:rsidRPr="00C03BBD" w14:paraId="5AAB6A0A"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072424" w14:textId="77777777" w:rsidR="00C03BBD" w:rsidRPr="00C03BBD" w:rsidRDefault="00C03BBD" w:rsidP="00C03BBD">
            <w:pPr>
              <w:jc w:val="both"/>
              <w:rPr>
                <w:lang w:val="en-BE"/>
              </w:rPr>
            </w:pPr>
            <w:r w:rsidRPr="00C03BBD">
              <w:rPr>
                <w:lang w:val="en-BE"/>
              </w:rPr>
              <w:t>COVID-19 Vaccin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024414" w14:textId="77777777" w:rsidR="00C03BBD" w:rsidRPr="00C03BBD" w:rsidRDefault="00C03BBD" w:rsidP="00C03BBD">
            <w:pPr>
              <w:jc w:val="both"/>
              <w:rPr>
                <w:lang w:val="en-BE"/>
              </w:rPr>
            </w:pPr>
            <w:r w:rsidRPr="00C03BBD">
              <w:rPr>
                <w:lang w:val="en-BE"/>
              </w:rPr>
              <w:t>929</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AACA7" w14:textId="77777777" w:rsidR="00C03BBD" w:rsidRPr="00C03BBD" w:rsidRDefault="00C03BBD" w:rsidP="00C03BBD">
            <w:pPr>
              <w:jc w:val="both"/>
              <w:rPr>
                <w:lang w:val="en-BE"/>
              </w:rPr>
            </w:pPr>
            <w:r w:rsidRPr="00C03BBD">
              <w:rPr>
                <w:lang w:val="en-BE"/>
              </w:rPr>
              <w:t>398</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BE4008" w14:textId="77777777" w:rsidR="00C03BBD" w:rsidRPr="00C03BBD" w:rsidRDefault="00C03BBD" w:rsidP="00C03BBD">
            <w:pPr>
              <w:jc w:val="both"/>
              <w:rPr>
                <w:lang w:val="en-BE"/>
              </w:rPr>
            </w:pPr>
            <w:r w:rsidRPr="00C03BBD">
              <w:rPr>
                <w:lang w:val="en-BE"/>
              </w:rPr>
              <w:t>1327</w:t>
            </w:r>
          </w:p>
        </w:tc>
      </w:tr>
      <w:tr w:rsidR="00C03BBD" w:rsidRPr="00C03BBD" w14:paraId="5750763F"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D0FFA7D" w14:textId="77777777" w:rsidR="00C03BBD" w:rsidRPr="00C03BBD" w:rsidRDefault="00C03BBD" w:rsidP="00C03BBD">
            <w:pPr>
              <w:jc w:val="both"/>
              <w:rPr>
                <w:lang w:val="en-BE"/>
              </w:rPr>
            </w:pPr>
            <w:r w:rsidRPr="00C03BBD">
              <w:rPr>
                <w:lang w:val="en-BE"/>
              </w:rPr>
              <w:t>New Task Force, Bureau or Administrative Configuration</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98D16" w14:textId="77777777" w:rsidR="00C03BBD" w:rsidRPr="00C03BBD" w:rsidRDefault="00C03BBD" w:rsidP="00C03BBD">
            <w:pPr>
              <w:jc w:val="both"/>
              <w:rPr>
                <w:lang w:val="en-BE"/>
              </w:rPr>
            </w:pPr>
            <w:r w:rsidRPr="00C03BBD">
              <w:rPr>
                <w:lang w:val="en-BE"/>
              </w:rPr>
              <w:t>895</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76729D" w14:textId="77777777" w:rsidR="00C03BBD" w:rsidRPr="00C03BBD" w:rsidRDefault="00C03BBD" w:rsidP="00C03BBD">
            <w:pPr>
              <w:jc w:val="both"/>
              <w:rPr>
                <w:lang w:val="en-BE"/>
              </w:rPr>
            </w:pPr>
            <w:r w:rsidRPr="00C03BBD">
              <w:rPr>
                <w:lang w:val="en-BE"/>
              </w:rPr>
              <w:t>384</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7C0E9" w14:textId="77777777" w:rsidR="00C03BBD" w:rsidRPr="00C03BBD" w:rsidRDefault="00C03BBD" w:rsidP="00C03BBD">
            <w:pPr>
              <w:jc w:val="both"/>
              <w:rPr>
                <w:lang w:val="en-BE"/>
              </w:rPr>
            </w:pPr>
            <w:r w:rsidRPr="00C03BBD">
              <w:rPr>
                <w:lang w:val="en-BE"/>
              </w:rPr>
              <w:t>1279</w:t>
            </w:r>
          </w:p>
        </w:tc>
      </w:tr>
      <w:tr w:rsidR="00C03BBD" w:rsidRPr="00C03BBD" w14:paraId="20940395"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D5334A" w14:textId="77777777" w:rsidR="00C03BBD" w:rsidRPr="00C03BBD" w:rsidRDefault="00C03BBD" w:rsidP="00C03BBD">
            <w:pPr>
              <w:jc w:val="both"/>
              <w:rPr>
                <w:lang w:val="en-BE"/>
              </w:rPr>
            </w:pPr>
            <w:r w:rsidRPr="00C03BBD">
              <w:rPr>
                <w:lang w:val="en-BE"/>
              </w:rPr>
              <w:t>Curfew</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8702" w14:textId="77777777" w:rsidR="00C03BBD" w:rsidRPr="00C03BBD" w:rsidRDefault="00C03BBD" w:rsidP="00C03BBD">
            <w:pPr>
              <w:jc w:val="both"/>
              <w:rPr>
                <w:lang w:val="en-BE"/>
              </w:rPr>
            </w:pPr>
            <w:r w:rsidRPr="00C03BBD">
              <w:rPr>
                <w:lang w:val="en-BE"/>
              </w:rPr>
              <w:t>68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12B80" w14:textId="77777777" w:rsidR="00C03BBD" w:rsidRPr="00C03BBD" w:rsidRDefault="00C03BBD" w:rsidP="00C03BBD">
            <w:pPr>
              <w:jc w:val="both"/>
              <w:rPr>
                <w:lang w:val="en-BE"/>
              </w:rPr>
            </w:pPr>
            <w:r w:rsidRPr="00C03BBD">
              <w:rPr>
                <w:lang w:val="en-BE"/>
              </w:rPr>
              <w:t>292</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E83D3" w14:textId="77777777" w:rsidR="00C03BBD" w:rsidRPr="00C03BBD" w:rsidRDefault="00C03BBD" w:rsidP="00C03BBD">
            <w:pPr>
              <w:jc w:val="both"/>
              <w:rPr>
                <w:lang w:val="en-BE"/>
              </w:rPr>
            </w:pPr>
            <w:r w:rsidRPr="00C03BBD">
              <w:rPr>
                <w:lang w:val="en-BE"/>
              </w:rPr>
              <w:t>974</w:t>
            </w:r>
          </w:p>
        </w:tc>
      </w:tr>
      <w:tr w:rsidR="00C03BBD" w:rsidRPr="00C03BBD" w14:paraId="42D18CD0"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5A3202" w14:textId="77777777" w:rsidR="00C03BBD" w:rsidRPr="00C03BBD" w:rsidRDefault="00C03BBD" w:rsidP="00C03BBD">
            <w:pPr>
              <w:jc w:val="both"/>
              <w:rPr>
                <w:lang w:val="en-BE"/>
              </w:rPr>
            </w:pPr>
            <w:r w:rsidRPr="00C03BBD">
              <w:rPr>
                <w:lang w:val="en-BE"/>
              </w:rPr>
              <w:t>Declaration of Emergency</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D707C" w14:textId="77777777" w:rsidR="00C03BBD" w:rsidRPr="00C03BBD" w:rsidRDefault="00C03BBD" w:rsidP="00C03BBD">
            <w:pPr>
              <w:jc w:val="both"/>
              <w:rPr>
                <w:lang w:val="en-BE"/>
              </w:rPr>
            </w:pPr>
            <w:r w:rsidRPr="00C03BBD">
              <w:rPr>
                <w:lang w:val="en-BE"/>
              </w:rPr>
              <w:t>63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12542" w14:textId="77777777" w:rsidR="00C03BBD" w:rsidRPr="00C03BBD" w:rsidRDefault="00C03BBD" w:rsidP="00C03BBD">
            <w:pPr>
              <w:jc w:val="both"/>
              <w:rPr>
                <w:lang w:val="en-BE"/>
              </w:rPr>
            </w:pPr>
            <w:r w:rsidRPr="00C03BBD">
              <w:rPr>
                <w:lang w:val="en-BE"/>
              </w:rPr>
              <w:t>271</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1125" w14:textId="77777777" w:rsidR="00C03BBD" w:rsidRPr="00C03BBD" w:rsidRDefault="00C03BBD" w:rsidP="00C03BBD">
            <w:pPr>
              <w:jc w:val="both"/>
              <w:rPr>
                <w:lang w:val="en-BE"/>
              </w:rPr>
            </w:pPr>
            <w:r w:rsidRPr="00C03BBD">
              <w:rPr>
                <w:lang w:val="en-BE"/>
              </w:rPr>
              <w:t>902</w:t>
            </w:r>
          </w:p>
        </w:tc>
      </w:tr>
      <w:tr w:rsidR="00C03BBD" w:rsidRPr="00C03BBD" w14:paraId="30942D7E" w14:textId="77777777" w:rsidTr="00C03BBD">
        <w:trPr>
          <w:trHeight w:val="165"/>
          <w:jc w:val="center"/>
        </w:trPr>
        <w:tc>
          <w:tcPr>
            <w:tcW w:w="5603"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13CF44" w14:textId="77777777" w:rsidR="00C03BBD" w:rsidRPr="00C03BBD" w:rsidRDefault="00C03BBD" w:rsidP="00C03BBD">
            <w:pPr>
              <w:jc w:val="both"/>
              <w:rPr>
                <w:lang w:val="en-BE"/>
              </w:rPr>
            </w:pPr>
            <w:r w:rsidRPr="00C03BBD">
              <w:rPr>
                <w:lang w:val="en-BE"/>
              </w:rPr>
              <w:t>Anti-Disinformation Measures</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35D64" w14:textId="77777777" w:rsidR="00C03BBD" w:rsidRPr="00C03BBD" w:rsidRDefault="00C03BBD" w:rsidP="00C03BBD">
            <w:pPr>
              <w:jc w:val="both"/>
              <w:rPr>
                <w:lang w:val="en-BE"/>
              </w:rPr>
            </w:pPr>
            <w:r w:rsidRPr="00C03BBD">
              <w:rPr>
                <w:lang w:val="en-BE"/>
              </w:rPr>
              <w:t>293</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27834" w14:textId="77777777" w:rsidR="00C03BBD" w:rsidRPr="00C03BBD" w:rsidRDefault="00C03BBD" w:rsidP="00C03BBD">
            <w:pPr>
              <w:jc w:val="both"/>
              <w:rPr>
                <w:lang w:val="en-BE"/>
              </w:rPr>
            </w:pPr>
            <w:r w:rsidRPr="00C03BBD">
              <w:rPr>
                <w:lang w:val="en-BE"/>
              </w:rPr>
              <w:t>126</w:t>
            </w:r>
          </w:p>
        </w:tc>
        <w:tc>
          <w:tcPr>
            <w:tcW w:w="60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A498B" w14:textId="77777777" w:rsidR="00C03BBD" w:rsidRPr="00C03BBD" w:rsidRDefault="00C03BBD" w:rsidP="00C03BBD">
            <w:pPr>
              <w:jc w:val="both"/>
              <w:rPr>
                <w:lang w:val="en-BE"/>
              </w:rPr>
            </w:pPr>
            <w:r w:rsidRPr="00C03BBD">
              <w:rPr>
                <w:lang w:val="en-BE"/>
              </w:rPr>
              <w:t>419</w:t>
            </w:r>
          </w:p>
        </w:tc>
      </w:tr>
    </w:tbl>
    <w:p w14:paraId="1E54ABB2" w14:textId="314B885B" w:rsidR="00504509" w:rsidRDefault="00504509" w:rsidP="006106F9">
      <w:pPr>
        <w:spacing w:line="480" w:lineRule="auto"/>
        <w:jc w:val="both"/>
      </w:pPr>
    </w:p>
    <w:p w14:paraId="10D33213" w14:textId="77777777" w:rsidR="00521E97" w:rsidRDefault="00521E97">
      <w:pPr>
        <w:rPr>
          <w:b/>
          <w:sz w:val="32"/>
          <w:szCs w:val="32"/>
        </w:rPr>
      </w:pPr>
      <w:r>
        <w:rPr>
          <w:sz w:val="32"/>
          <w:szCs w:val="32"/>
        </w:rPr>
        <w:br w:type="page"/>
      </w:r>
    </w:p>
    <w:p w14:paraId="7CC3BEC2" w14:textId="4C09035F" w:rsidR="00504509" w:rsidRPr="00C86150" w:rsidRDefault="00FA2D74" w:rsidP="00C86150">
      <w:pPr>
        <w:pStyle w:val="Heading1"/>
        <w:spacing w:line="480" w:lineRule="auto"/>
        <w:rPr>
          <w:b w:val="0"/>
          <w:sz w:val="32"/>
          <w:szCs w:val="32"/>
        </w:rPr>
      </w:pPr>
      <w:bookmarkStart w:id="2" w:name="_Toc108516113"/>
      <w:r>
        <w:rPr>
          <w:sz w:val="32"/>
          <w:szCs w:val="32"/>
        </w:rPr>
        <w:lastRenderedPageBreak/>
        <w:t>Appendix</w:t>
      </w:r>
      <w:r w:rsidR="00504509" w:rsidRPr="00D50373">
        <w:rPr>
          <w:sz w:val="32"/>
          <w:szCs w:val="32"/>
        </w:rPr>
        <w:t xml:space="preserve"> </w:t>
      </w:r>
      <w:r w:rsidR="006B43E8">
        <w:rPr>
          <w:sz w:val="32"/>
          <w:szCs w:val="32"/>
        </w:rPr>
        <w:t>B</w:t>
      </w:r>
      <w:r w:rsidR="00504509" w:rsidRPr="00D50373">
        <w:rPr>
          <w:sz w:val="32"/>
          <w:szCs w:val="32"/>
        </w:rPr>
        <w:t xml:space="preserve">: </w:t>
      </w:r>
      <w:r w:rsidR="00504509">
        <w:rPr>
          <w:sz w:val="32"/>
          <w:szCs w:val="32"/>
        </w:rPr>
        <w:t>Additional details on BERT and BERT-</w:t>
      </w:r>
      <w:r w:rsidR="007749CF">
        <w:rPr>
          <w:sz w:val="32"/>
          <w:szCs w:val="32"/>
        </w:rPr>
        <w:t>NLI</w:t>
      </w:r>
      <w:bookmarkEnd w:id="2"/>
    </w:p>
    <w:p w14:paraId="02BD9ABC" w14:textId="7648E212" w:rsidR="00504509" w:rsidRPr="00C86150" w:rsidRDefault="007749CF" w:rsidP="00C86150">
      <w:pPr>
        <w:spacing w:line="480" w:lineRule="auto"/>
        <w:rPr>
          <w:b/>
          <w:bCs/>
          <w:sz w:val="28"/>
          <w:szCs w:val="28"/>
        </w:rPr>
      </w:pPr>
      <w:r w:rsidRPr="00C86150">
        <w:rPr>
          <w:b/>
          <w:bCs/>
          <w:sz w:val="28"/>
          <w:szCs w:val="28"/>
        </w:rPr>
        <w:t>BERT-base</w:t>
      </w:r>
    </w:p>
    <w:p w14:paraId="4E800E19" w14:textId="26F8A9A9" w:rsidR="007749CF" w:rsidRDefault="007749CF" w:rsidP="006106F9">
      <w:pPr>
        <w:spacing w:line="480" w:lineRule="auto"/>
        <w:jc w:val="both"/>
      </w:pPr>
      <w:r>
        <w:t xml:space="preserve">In BERT-like Transformer algorithms, </w:t>
      </w:r>
      <w:r w:rsidR="00C86150">
        <w:t>the</w:t>
      </w:r>
      <w:r>
        <w:t xml:space="preserve"> internal </w:t>
      </w:r>
      <w:r w:rsidR="00C86150">
        <w:t>parameters are</w:t>
      </w:r>
      <w:r>
        <w:t xml:space="preserve"> organised in three main layers </w:t>
      </w:r>
      <w:r w:rsidR="00C86150">
        <w:fldChar w:fldCharType="begin"/>
      </w:r>
      <w:r w:rsidR="00C86150">
        <w:instrText xml:space="preserve"> ADDIN ZOTERO_ITEM CSL_CITATION {"citationID":"HYLHDC8I","properties":{"formattedCitation":"(Devlin et al. 2019)","plainCitation":"(Devlin et al. 2019)","noteIndex":0},"citationItems":[{"id":110,"uris":["http://zotero.org/users/9255699/items/B973Q2U2"],"itemData":{"id":110,"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1",6,26]]},"issued":{"date-parts":[["2019",5,24]]}}}],"schema":"https://github.com/citation-style-language/schema/raw/master/csl-citation.json"} </w:instrText>
      </w:r>
      <w:r w:rsidR="00C86150">
        <w:fldChar w:fldCharType="separate"/>
      </w:r>
      <w:r w:rsidR="00C86150">
        <w:rPr>
          <w:noProof/>
        </w:rPr>
        <w:t>(Devlin et al. 2019)</w:t>
      </w:r>
      <w:r w:rsidR="00C86150">
        <w:fldChar w:fldCharType="end"/>
      </w:r>
      <w:r>
        <w:t xml:space="preserve">: The vocabulary, the main trunk, and the classification head. Every input text is fed through these layers successively to produce the final output - a class prediction. (1) The algorithm’s </w:t>
      </w:r>
      <w:r>
        <w:rPr>
          <w:i/>
        </w:rPr>
        <w:t>vocabulary</w:t>
      </w:r>
      <w:r>
        <w:t xml:space="preserve">: For a Transformer, a (sub-)word is a list of around 768 numbers, a vector, like the well-known word embeddings. The vocabulary layer stores around 50,000 of these vectors, one for each (sub-)word (called token) in the model’s vocabulary. In this first vocabulary layer, a raw input text of </w:t>
      </w:r>
      <w:proofErr w:type="gramStart"/>
      <w:r>
        <w:t>e.g.</w:t>
      </w:r>
      <w:proofErr w:type="gramEnd"/>
      <w:r>
        <w:t xml:space="preserve"> 20 tokens is converted into their corresponding 20 vectors. Unknown words are broken into known sub-units. A Transformer might not have the word “fundamentalism” in its vocabulary, but the tokens “fundamental” and “ism”. (2) The </w:t>
      </w:r>
      <w:r>
        <w:rPr>
          <w:i/>
        </w:rPr>
        <w:t>main trunk</w:t>
      </w:r>
      <w:r>
        <w:t>, where the vector of the word “capital” is adapted depending on its surrounding words (</w:t>
      </w:r>
      <w:proofErr w:type="gramStart"/>
      <w:r>
        <w:t>e.g.</w:t>
      </w:r>
      <w:proofErr w:type="gramEnd"/>
      <w:r>
        <w:t xml:space="preserve"> “punishment” or “city”). Each tokens’ vector is fed through around 12 layers and multiplied with the vectors of its surrounding tokens and other parameters in each layer. (3) The </w:t>
      </w:r>
      <w:r>
        <w:rPr>
          <w:i/>
        </w:rPr>
        <w:t>task-specific classification head</w:t>
      </w:r>
      <w:r>
        <w:t xml:space="preserve">, which condenses the internal vector representations to exactly </w:t>
      </w:r>
      <w:r>
        <w:rPr>
          <w:i/>
        </w:rPr>
        <w:t>N</w:t>
      </w:r>
      <w:r>
        <w:t xml:space="preserve"> numbers: The predicted probability for each of </w:t>
      </w:r>
      <w:r>
        <w:rPr>
          <w:i/>
        </w:rPr>
        <w:t>N</w:t>
      </w:r>
      <w:r>
        <w:t xml:space="preserve"> classes for a specific classification task. This last task-specific layer is deleted and randomly reinitialised for each new task (loss of ‘task knowledge’) while the other two layers are maintained (storage of ‘knowledge’).</w:t>
      </w:r>
    </w:p>
    <w:p w14:paraId="7FCBBF77" w14:textId="21415E26" w:rsidR="00C86150" w:rsidRDefault="00C86150" w:rsidP="006106F9">
      <w:pPr>
        <w:spacing w:line="480" w:lineRule="auto"/>
        <w:jc w:val="both"/>
      </w:pPr>
      <w:r w:rsidRPr="00C86150">
        <w:t>Note that the vectors in all three main layers can be tuned for monolingual or multilingual tasks. The vocabulary layer can be extended to cover tokens from many languages and scripts. Popular multilingual Transformers increase the size of the vocabulary to 250,000 tokens, and pretrain it on hundreds of GB of online texts from 100 languages at the same time</w:t>
      </w:r>
      <w:r>
        <w:t xml:space="preserve"> </w:t>
      </w:r>
      <w:r>
        <w:fldChar w:fldCharType="begin"/>
      </w:r>
      <w:r>
        <w:instrText xml:space="preserve"> ADDIN ZOTERO_ITEM CSL_CITATION {"citationID":"qvF8z6EA","properties":{"formattedCitation":"(Conneau et al. 2020; He, Gao, and Chen 2021)","plainCitation":"(Conneau et al. 2020; He, Gao, and Chen 2021)","noteIndex":0},"citationItems":[{"id":315,"uris":["http://zotero.org/users/9255699/items/S3WGQ3HM"],"itemData":{"id":315,"type":"article-journal","abstract":"This paper shows that pretraining multilingual language models at scale leads to significant performance gains for a wide range of cross-lingual transfer tasks. We train a Transformer-based masked language model on one hundred languages, using more than two terabytes of filtered CommonCrawl data. Our model, dubbed XLM-R, significantly outperforms multilingual BERT (mBERT) on a variety of cross-lingual benchmarks, including +14.6% average accuracy on XNLI, +13% average F1 score on MLQA, and +2.4% F1 score on NER. XLM-R performs particularly well on low-resource languages, improving 15.7% in XNLI accuracy for Swahili and 11.4% for Urdu over previous XLM models. We also present a detailed empirical analysis of the key factors that are required to achieve these gains, including the trade-offs between (1) positive transfer and capacity dilution and (2) the performance of high and low resource languages at scale. Finally, we show, for the first time, the possibility of multilingual modeling without sacrificing per-language performance; XLM-R is very competitive with strong monolingual models on the GLUE and XNLI benchmarks. We will make our code, data and models publicly available.","container-title":"arXiv:1911.02116 [cs]","note":"arXiv: 1911.02116","source":"arXiv.org","title":"Unsupervised Cross-lingual Representation Learning at Scale","URL":"http://arxiv.org/abs/1911.02116","author":[{"family":"Conneau","given":"Alexis"},{"family":"Khandelwal","given":"Kartikay"},{"family":"Goyal","given":"Naman"},{"family":"Chaudhary","given":"Vishrav"},{"family":"Wenzek","given":"Guillaume"},{"family":"Guzmán","given":"Francisco"},{"family":"Grave","given":"Edouard"},{"family":"Ott","given":"Myle"},{"family":"Zettlemoyer","given":"Luke"},{"family":"Stoyanov","given":"Veselin"}],"accessed":{"date-parts":[["2022",1,5]]},"issued":{"date-parts":[["2020",4,7]]}}},{"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fldChar w:fldCharType="separate"/>
      </w:r>
      <w:r>
        <w:rPr>
          <w:noProof/>
        </w:rPr>
        <w:t xml:space="preserve">(Conneau </w:t>
      </w:r>
      <w:r>
        <w:rPr>
          <w:noProof/>
        </w:rPr>
        <w:lastRenderedPageBreak/>
        <w:t>et al. 2020; He, Gao, and Chen 2021)</w:t>
      </w:r>
      <w:r>
        <w:fldChar w:fldCharType="end"/>
      </w:r>
      <w:r w:rsidRPr="00C86150">
        <w:t>. The basic architecture remains the same, only that the representations in each layer are now multilingual. These Transformers can classify texts in 100+ languages with a performance drop of several percentage points compared to monolingual Transformers (ibid.).</w:t>
      </w:r>
    </w:p>
    <w:p w14:paraId="0311E32F" w14:textId="77777777" w:rsidR="007749CF" w:rsidRDefault="007749CF" w:rsidP="006106F9">
      <w:pPr>
        <w:spacing w:line="480" w:lineRule="auto"/>
        <w:jc w:val="both"/>
      </w:pPr>
    </w:p>
    <w:p w14:paraId="2DF907E8" w14:textId="1AAB2829" w:rsidR="007749CF" w:rsidRPr="00C86150" w:rsidRDefault="007749CF" w:rsidP="00C86150">
      <w:pPr>
        <w:spacing w:line="480" w:lineRule="auto"/>
        <w:rPr>
          <w:b/>
          <w:bCs/>
          <w:sz w:val="28"/>
          <w:szCs w:val="28"/>
        </w:rPr>
      </w:pPr>
      <w:r w:rsidRPr="00C86150">
        <w:rPr>
          <w:b/>
          <w:bCs/>
          <w:sz w:val="28"/>
          <w:szCs w:val="28"/>
        </w:rPr>
        <w:t>BERT-NLI</w:t>
      </w:r>
    </w:p>
    <w:p w14:paraId="7988FD82" w14:textId="597152DC" w:rsidR="00C20E03" w:rsidRDefault="00F05393" w:rsidP="006106F9">
      <w:pPr>
        <w:spacing w:line="480" w:lineRule="auto"/>
        <w:jc w:val="both"/>
      </w:pPr>
      <w:r>
        <w:t>Examples for Natural Language Inference (NLI) datasets are:</w:t>
      </w:r>
      <w:r w:rsidR="001F3AA9">
        <w:t xml:space="preserve"> SNLI with 570k examples</w:t>
      </w:r>
      <w:r>
        <w:t xml:space="preserve"> </w:t>
      </w:r>
      <w:r>
        <w:fldChar w:fldCharType="begin"/>
      </w:r>
      <w:r>
        <w:instrText xml:space="preserve"> ADDIN ZOTERO_ITEM CSL_CITATION {"citationID":"m962C257","properties":{"formattedCitation":"(Bowman et al. 2015)","plainCitation":"(Bowman et al. 2015)","noteIndex":0},"citationItems":[{"id":277,"uris":["http://zotero.org/users/9255699/items/MAZPHKCH"],"itemData":{"id":277,"type":"article-journal","abstract":"Understanding entailment and contradiction is fundamental to understanding natural language, and inference about entailment and contradiction is a valuable testing ground for the development of semantic representations. However, machine learning research in this area has been dramatically limited by the lack of large-scale resources. To address this, we introduce the Stanford Natural Language Inference corpus, a new, freely available collection of labeled sentence pairs, written by humans doing a novel grounded task based on image captioning. At 570K pairs, it is two orders of magnitude larger than all other resources of its type. This increase in scale allows lexicalized classifiers to outperform some sophisticated existing entailment models, and it allows a neural network-based model to perform competitively on natural language inference benchmarks for the first time.","container-title":"arXiv:1508.05326 [cs]","note":"arXiv: 1508.05326","source":"arXiv.org","title":"A large annotated corpus for learning natural language inference","URL":"http://arxiv.org/abs/1508.05326","author":[{"family":"Bowman","given":"Samuel R."},{"family":"Angeli","given":"Gabor"},{"family":"Potts","given":"Christopher"},{"family":"Manning","given":"Christopher D."}],"accessed":{"date-parts":[["2021",12,24]]},"issued":{"date-parts":[["2015",8,21]]}}}],"schema":"https://github.com/citation-style-language/schema/raw/master/csl-citation.json"} </w:instrText>
      </w:r>
      <w:r>
        <w:fldChar w:fldCharType="separate"/>
      </w:r>
      <w:r>
        <w:rPr>
          <w:noProof/>
        </w:rPr>
        <w:t>(Bowman et al. 2015)</w:t>
      </w:r>
      <w:r>
        <w:fldChar w:fldCharType="end"/>
      </w:r>
      <w:r w:rsidR="001F3AA9">
        <w:t xml:space="preserve">, </w:t>
      </w:r>
      <w:proofErr w:type="spellStart"/>
      <w:r w:rsidR="001F3AA9">
        <w:t>MultiNLI</w:t>
      </w:r>
      <w:proofErr w:type="spellEnd"/>
      <w:r w:rsidR="001F3AA9">
        <w:t xml:space="preserve"> with 433k </w:t>
      </w:r>
      <w:r w:rsidR="001F3AA9">
        <w:fldChar w:fldCharType="begin"/>
      </w:r>
      <w:r w:rsidR="001F3AA9">
        <w:instrText xml:space="preserve"> ADDIN ZOTERO_ITEM CSL_CITATION {"citationID":"eSi6NnMx","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1F3AA9">
        <w:fldChar w:fldCharType="separate"/>
      </w:r>
      <w:r w:rsidR="001F3AA9">
        <w:rPr>
          <w:noProof/>
        </w:rPr>
        <w:t>(Williams, Nangia, and Bowman 2018)</w:t>
      </w:r>
      <w:r w:rsidR="001F3AA9">
        <w:fldChar w:fldCharType="end"/>
      </w:r>
      <w:r w:rsidR="001F3AA9">
        <w:t xml:space="preserve">, or ANLI with 162k and FEVER-NLI with 208k </w:t>
      </w:r>
      <w:r w:rsidR="001F3AA9">
        <w:fldChar w:fldCharType="begin"/>
      </w:r>
      <w:r w:rsidR="001F3AA9">
        <w:instrText xml:space="preserve"> ADDIN ZOTERO_ITEM CSL_CITATION {"citationID":"5fgplZK5","properties":{"formattedCitation":"(Nie et al. 2020)","plainCitation":"(Nie et al. 2020)","noteIndex":0},"citationItems":[{"id":154,"uris":["http://zotero.org/users/9255699/items/H9KIHYN2"],"itemData":{"id":154,"type":"article-journal","abstract":"We introduce a new large-scale NLI benchmark dataset, collected via an iterative, adversarial human-and-model-in-the-loop procedure. We show that training models on this new dataset leads to state-of-the-art performance on a variety of popular NLI benchmarks, while posing a more difﬁcult challenge with its new test set. Our analysis sheds light on the shortcomings of current state-of-theart models, and shows that non-expert annotators are successful at ﬁnding their weaknesses. The data collection method can be applied in a never-ending learning scenario, becoming a moving target for NLU, rather than a static benchmark that will quickly saturate.","container-title":"arXiv:1910.14599 [cs]","language":"en","note":"arXiv: 1910.14599","source":"arXiv.org","title":"Adversarial NLI: A New Benchmark for Natural Language Understanding","title-short":"Adversarial NLI","URL":"http://arxiv.org/abs/1910.14599","author":[{"family":"Nie","given":"Yixin"},{"family":"Williams","given":"Adina"},{"family":"Dinan","given":"Emily"},{"family":"Bansal","given":"Mohit"},{"family":"Weston","given":"Jason"},{"family":"Kiela","given":"Douwe"}],"accessed":{"date-parts":[["2021",11,5]]},"issued":{"date-parts":[["2020",5,6]]}}}],"schema":"https://github.com/citation-style-language/schema/raw/master/csl-citation.json"} </w:instrText>
      </w:r>
      <w:r w:rsidR="001F3AA9">
        <w:fldChar w:fldCharType="separate"/>
      </w:r>
      <w:r w:rsidR="001F3AA9">
        <w:rPr>
          <w:noProof/>
        </w:rPr>
        <w:t>(Nie et al. 2020)</w:t>
      </w:r>
      <w:r w:rsidR="001F3AA9">
        <w:fldChar w:fldCharType="end"/>
      </w:r>
      <w:r w:rsidR="001F3AA9">
        <w:t xml:space="preserve">. These datasets cover domains like news articles, fictional literature, government documents, telephone conversations or image captions. While English data is dominant, multilingual NLI data exists as well </w:t>
      </w:r>
      <w:r w:rsidR="001F3AA9">
        <w:fldChar w:fldCharType="begin"/>
      </w:r>
      <w:r w:rsidR="001F3AA9">
        <w:instrText xml:space="preserve"> ADDIN ZOTERO_ITEM CSL_CITATION {"citationID":"Y31rglMd","properties":{"formattedCitation":"(Conneau et al. 2018)","plainCitation":"(Conneau et al. 2018)","noteIndex":0},"citationItems":[{"id":313,"uris":["http://zotero.org/users/9255699/items/NYB9Y5T9"],"itemData":{"id":313,"type":"article-journal","abstract":"State-of-the-art natural language processing systems rely on supervision in the form of annotated data to learn competent models. These models are generally trained on data in a single language (usually English), and cannot be directly used beyond that language. Since collecting data in every language is not realistic, there has been a growing interest in crosslingual language understanding (XLU) and low-resource cross-language transfer. In this work, we construct an evaluation set for XLU by extending the development and test sets of the Multi-Genre Natural Language Inference Corpus (MultiNLI) to 15 languages, including low-resource languages such as Swahili and Urdu. We hope that our dataset, dubbed XNLI, will catalyze research in cross-lingual sentence understanding by providing an informative standard evaluation task. In addition, we provide several baselines for multilingual sentence understanding, including two based on machine translation systems, and two that use parallel data to train aligned multilingual bag-of-words and LSTM encoders. We ﬁnd that XNLI represents a practical and challenging evaluation suite, and that directly translating the test data yields the best performance among available baselines.","container-title":"arXiv:1809.05053 [cs]","language":"en","note":"arXiv: 1809.05053","source":"arXiv.org","title":"XNLI: Evaluating Cross-lingual Sentence Representations","title-short":"XNLI","URL":"http://arxiv.org/abs/1809.05053","author":[{"family":"Conneau","given":"Alexis"},{"family":"Lample","given":"Guillaume"},{"family":"Rinott","given":"Ruty"},{"family":"Williams","given":"Adina"},{"family":"Bowman","given":"Samuel R."},{"family":"Schwenk","given":"Holger"},{"family":"Stoyanov","given":"Veselin"}],"accessed":{"date-parts":[["2022",1,5]]},"issued":{"date-parts":[["2018",9,13]]}}}],"schema":"https://github.com/citation-style-language/schema/raw/master/csl-citation.json"} </w:instrText>
      </w:r>
      <w:r w:rsidR="001F3AA9">
        <w:fldChar w:fldCharType="separate"/>
      </w:r>
      <w:r w:rsidR="001F3AA9">
        <w:rPr>
          <w:noProof/>
        </w:rPr>
        <w:t>(Conneau et al. 2018)</w:t>
      </w:r>
      <w:r w:rsidR="001F3AA9">
        <w:fldChar w:fldCharType="end"/>
      </w:r>
      <w:r w:rsidR="001F3AA9">
        <w:t>.</w:t>
      </w:r>
      <w:r>
        <w:t xml:space="preserve"> </w:t>
      </w:r>
      <w:r w:rsidRPr="00F05393">
        <w:t xml:space="preserve">Note that a multilingually pretrained Transformer which is then fine-tuned </w:t>
      </w:r>
      <w:r w:rsidRPr="00F05393">
        <w:rPr>
          <w:i/>
        </w:rPr>
        <w:t>only</w:t>
      </w:r>
      <w:r w:rsidRPr="00F05393">
        <w:t xml:space="preserve"> on English NLI data still obtains 79.8% average NLI accuracy on 14 other languages from Chinese to Urdu compared to 88.2% on English. 33% is the random and majority baseline and performance can be increased by including multilingual NLI data </w:t>
      </w:r>
      <w:r w:rsidRPr="00F05393">
        <w:fldChar w:fldCharType="begin"/>
      </w:r>
      <w:r w:rsidR="00555467">
        <w:instrText xml:space="preserve"> ADDIN ZOTERO_ITEM CSL_CITATION {"citationID":"qARU8lVg","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Pr="00F05393">
        <w:fldChar w:fldCharType="separate"/>
      </w:r>
      <w:r w:rsidRPr="00F05393">
        <w:t>(He, Gao, and Chen 2021)</w:t>
      </w:r>
      <w:r w:rsidRPr="00F05393">
        <w:fldChar w:fldCharType="end"/>
      </w:r>
      <w:r w:rsidRPr="00F05393">
        <w:t>.</w:t>
      </w:r>
    </w:p>
    <w:p w14:paraId="53A24FE1" w14:textId="074AD916" w:rsidR="001F3AA9" w:rsidRDefault="001F3AA9" w:rsidP="006106F9">
      <w:pPr>
        <w:spacing w:line="480" w:lineRule="auto"/>
        <w:jc w:val="both"/>
      </w:pPr>
    </w:p>
    <w:p w14:paraId="16FFEA44" w14:textId="574AAA3D" w:rsidR="00C20E03" w:rsidRDefault="00C20E03" w:rsidP="006106F9">
      <w:pPr>
        <w:spacing w:line="480" w:lineRule="auto"/>
        <w:jc w:val="both"/>
      </w:pPr>
      <w:r w:rsidRPr="00C20E03">
        <w:t>During the training process</w:t>
      </w:r>
      <w:r w:rsidR="00F05393">
        <w:t xml:space="preserve"> for the NLI task</w:t>
      </w:r>
      <w:r w:rsidRPr="00C20E03">
        <w:t xml:space="preserve">, the input is always a unique context-hypothesis pair, which is fed into the Transformer as one string only separated by a separator token “[SEP]”. Some examples from a popular NLI dataset are: “I am a lacto-vegetarian [SEP] I enjoy eating cheese too much to abstain from dairy” (class: neutral); or “8 million in relief in the form of emergency housing [SEP] The 8 million dollars for emergency housing was still not enough to solve the problem” (class: neutral); or “At 8:23, the Boston </w:t>
      </w:r>
      <w:proofErr w:type="spellStart"/>
      <w:r w:rsidRPr="00C20E03">
        <w:t>Center</w:t>
      </w:r>
      <w:proofErr w:type="spellEnd"/>
      <w:r w:rsidRPr="00C20E03">
        <w:t xml:space="preserve"> controller received a third transmission from American 11 [SEP] The Boston </w:t>
      </w:r>
      <w:proofErr w:type="spellStart"/>
      <w:r w:rsidRPr="00C20E03">
        <w:t>Center</w:t>
      </w:r>
      <w:proofErr w:type="spellEnd"/>
      <w:r w:rsidRPr="00C20E03">
        <w:t xml:space="preserve"> controller got a third transmission from American 11” (</w:t>
      </w:r>
      <w:r w:rsidR="00F05393">
        <w:t xml:space="preserve">class: </w:t>
      </w:r>
      <w:r w:rsidRPr="00C20E03">
        <w:t xml:space="preserve">true); or “Met my first girlfriend that way [SEP] I didn’t </w:t>
      </w:r>
      <w:r w:rsidRPr="00C20E03">
        <w:lastRenderedPageBreak/>
        <w:t>meet my first girlfriend until later” (</w:t>
      </w:r>
      <w:r w:rsidR="00F05393">
        <w:t xml:space="preserve">class: </w:t>
      </w:r>
      <w:r w:rsidRPr="00C20E03">
        <w:t>false)</w:t>
      </w:r>
      <w:r w:rsidR="00555467">
        <w:t xml:space="preserve"> </w:t>
      </w:r>
      <w:r w:rsidR="00555467">
        <w:fldChar w:fldCharType="begin"/>
      </w:r>
      <w:r w:rsidR="00555467">
        <w:instrText xml:space="preserve"> ADDIN ZOTERO_ITEM CSL_CITATION {"citationID":"0bRPCp1t","properties":{"formattedCitation":"(Williams, Nangia, and Bowman 2018)","plainCitation":"(Williams, Nangia, and Bowman 2018)","noteIndex":0},"citationItems":[{"id":151,"uris":["http://zotero.org/users/9255699/items/LZ6D2UEQ"],"itemData":{"id":151,"type":"article-journal","abstract":"This paper introduces the Multi-Genre Natural Language Inference (MultiNLI) corpus, a dataset designed for use in the development and evaluation of machine learning models for sentence understanding. At 433k examples, this resource is one of the largest corpora available for natural language inference (a.k.a. recognizing textual entailment), improving upon available resources in both its coverage and difﬁculty. MultiNLI accomplishes this by offering data from ten distinct genres of written and spoken English, making it possible to evaluate systems on nearly the full complexity of the language, while supplying an explicit setting for evaluating cross-genre domain adaptation. In addition, an evaluation using existing machine learning models designed for the Stanford NLI corpus shows that it represents a substantially more difﬁcult task than does that corpus, despite the two showing similar levels of inter-annotator agreement.","container-title":"arXiv:1704.05426 [cs]","language":"en","note":"arXiv: 1704.05426","source":"arXiv.org","title":"A Broad-Coverage Challenge Corpus for Sentence Understanding through Inference","URL":"http://arxiv.org/abs/1704.05426","author":[{"family":"Williams","given":"Adina"},{"family":"Nangia","given":"Nikita"},{"family":"Bowman","given":"Samuel R."}],"accessed":{"date-parts":[["2021",11,5]]},"issued":{"date-parts":[["2018",2,19]]}}}],"schema":"https://github.com/citation-style-language/schema/raw/master/csl-citation.json"} </w:instrText>
      </w:r>
      <w:r w:rsidR="00555467">
        <w:fldChar w:fldCharType="separate"/>
      </w:r>
      <w:r w:rsidR="00555467">
        <w:rPr>
          <w:noProof/>
        </w:rPr>
        <w:t>(Williams, Nangia, and Bowman 2018)</w:t>
      </w:r>
      <w:r w:rsidR="00555467">
        <w:fldChar w:fldCharType="end"/>
      </w:r>
      <w:r w:rsidRPr="00C20E03">
        <w:t>. Note that the transformer will not learn anything about ‘truth’ in a deeper sense. It will learn language patterns which make it likely for a hypothesis to be True/False/Neutral, given a context.</w:t>
      </w:r>
    </w:p>
    <w:p w14:paraId="5AC7ED0B" w14:textId="5A18F0D8" w:rsidR="00F05393" w:rsidRDefault="00F05393" w:rsidP="00F05393">
      <w:pPr>
        <w:spacing w:line="480" w:lineRule="auto"/>
        <w:jc w:val="both"/>
      </w:pPr>
      <w:r>
        <w:t xml:space="preserve">Note that there is a relevant literature on the mixed quality of existing NLI datasets. Widely used datasets contain artefacts such as a high correlation between negation words and the False class, or lexical overlap and the True class, which enables algorithms to solve the task without a deeper understanding of the texts </w:t>
      </w:r>
      <w:r>
        <w:fldChar w:fldCharType="begin"/>
      </w:r>
      <w:r w:rsidR="00555467">
        <w:instrText xml:space="preserve"> ADDIN ZOTERO_ITEM CSL_CITATION {"citationID":"GEzR46hu","properties":{"formattedCitation":"(Gururangan et al. 2018)","plainCitation":"(Gururangan et al. 2018)","noteIndex":0},"citationItems":[{"id":459,"uris":["http://zotero.org/users/9255699/items/78AVF656"],"itemData":{"id":459,"type":"paper-conference","abstract":"Large-scale datasets for natural language inference are created by presenting crowd workers with a sentence (premise), and asking them to generate three new sentences (hypotheses) that it entails, contradicts, or is logically neutral with respect to. We show that, in a significant portion of such data, this protocol leaves clues that make it possible to identify the label by looking only at the hypothesis, without observing the premise. Speciﬁcally, we show that a simple text categorization model can correctly classify the hypothesis alone in about 67% of SNLI (Bowman et al., 2015) and 53% of MultiNLI (Williams et al., 2018). Our analysis reveals that speciﬁc linguistic phenomena such as negation and vagueness are highly correlated with certain inference classes. Our ﬁndings suggest that the success of natural language inference models to date has been overestimated, and that the task remains a hard open problem.","container-title":"Proceedings of the 2018 Conference of the North American Chapter of           the Association for Computational Linguistics: Human Language           Technologies, Volume 2 (Short Papers)","DOI":"10.18653/v1/N18-2017","event":"Proceedings of the 2018 Conference of the North American Chapter of           the Association for Computational Linguistics: Human Language           Technologies, Volume 2 (Short Papers)","event-place":"New Orleans, Louisiana","language":"en","page":"107-112","publisher":"Association for Computational Linguistics","publisher-place":"New Orleans, Louisiana","source":"DOI.org (Crossref)","title":"Annotation Artifacts in Natural Language Inference Data","URL":"http://aclweb.org/anthology/N18-2017","author":[{"family":"Gururangan","given":"Suchin"},{"family":"Swayamdipta","given":"Swabha"},{"family":"Levy","given":"Omer"},{"family":"Schwartz","given":"Roy"},{"family":"Bowman","given":"Samuel"},{"family":"Smith","given":"Noah A."}],"accessed":{"date-parts":[["2022",2,10]]},"issued":{"date-parts":[["2018"]]}}}],"schema":"https://github.com/citation-style-language/schema/raw/master/csl-citation.json"} </w:instrText>
      </w:r>
      <w:r>
        <w:fldChar w:fldCharType="separate"/>
      </w:r>
      <w:r w:rsidR="00555467">
        <w:rPr>
          <w:noProof/>
        </w:rPr>
        <w:t>(Gururangan et al. 2018)</w:t>
      </w:r>
      <w:r>
        <w:fldChar w:fldCharType="end"/>
      </w:r>
      <w:r>
        <w:t xml:space="preserve">. Note that the negative impact of these quality issues is less pressing for our use-case, as we do not try to optimise general reasoning abilities, but general-purpose classification (where the hypothesis does not need to be </w:t>
      </w:r>
      <w:proofErr w:type="gramStart"/>
      <w:r>
        <w:t>actually true</w:t>
      </w:r>
      <w:proofErr w:type="gramEnd"/>
      <w:r>
        <w:t xml:space="preserve">). </w:t>
      </w:r>
    </w:p>
    <w:p w14:paraId="5352FBC8" w14:textId="4504A938" w:rsidR="00827FC4" w:rsidRDefault="00555467" w:rsidP="006106F9">
      <w:pPr>
        <w:spacing w:line="480" w:lineRule="auto"/>
        <w:jc w:val="both"/>
      </w:pPr>
      <w:r>
        <w:t>Another disadvantage of the universal NLI task</w:t>
      </w:r>
      <w:r w:rsidR="00E13429">
        <w:t xml:space="preserve"> is the linearly increasing computational costs per additional class in the target task.</w:t>
      </w:r>
      <w:sdt>
        <w:sdtPr>
          <w:tag w:val="goog_rdk_30"/>
          <w:id w:val="470250864"/>
        </w:sdtPr>
        <w:sdtContent>
          <w:sdt>
            <w:sdtPr>
              <w:tag w:val="goog_rdk_31"/>
              <w:id w:val="965479365"/>
            </w:sdtPr>
            <w:sdtContent/>
          </w:sdt>
        </w:sdtContent>
      </w:sdt>
      <w:r w:rsidR="00E13429">
        <w:t xml:space="preserve"> Each context-hypothesis pair is fed through BERT-NLI separately, multiplying the required computation by the number of classes</w:t>
      </w:r>
      <w:r>
        <w:t xml:space="preserve"> during inference</w:t>
      </w:r>
      <w:r w:rsidR="00E13429">
        <w:t xml:space="preserve">. Moreover, </w:t>
      </w:r>
      <w:sdt>
        <w:sdtPr>
          <w:tag w:val="goog_rdk_35"/>
          <w:id w:val="-1858794067"/>
        </w:sdtPr>
        <w:sdtContent>
          <w:r w:rsidR="00E13429">
            <w:t xml:space="preserve">each </w:t>
          </w:r>
        </w:sdtContent>
      </w:sdt>
      <w:r w:rsidR="00E13429">
        <w:t>class-hypothes</w:t>
      </w:r>
      <w:sdt>
        <w:sdtPr>
          <w:tag w:val="goog_rdk_36"/>
          <w:id w:val="8497828"/>
        </w:sdtPr>
        <w:sdtContent>
          <w:r w:rsidR="00E13429">
            <w:t>i</w:t>
          </w:r>
        </w:sdtContent>
      </w:sdt>
      <w:r w:rsidR="00E13429">
        <w:t>s</w:t>
      </w:r>
      <w:sdt>
        <w:sdtPr>
          <w:tag w:val="goog_rdk_38"/>
          <w:id w:val="2037469848"/>
        </w:sdtPr>
        <w:sdtContent>
          <w:r w:rsidR="00E13429">
            <w:t xml:space="preserve"> needs to be formulated manually and</w:t>
          </w:r>
        </w:sdtContent>
      </w:sdt>
      <w:r w:rsidR="00E13429">
        <w:t xml:space="preserve"> </w:t>
      </w:r>
      <w:sdt>
        <w:sdtPr>
          <w:tag w:val="goog_rdk_39"/>
          <w:id w:val="-712342103"/>
        </w:sdtPr>
        <w:sdtContent>
          <w:r w:rsidR="00E13429">
            <w:t>different formulations can lead to changes in performance</w:t>
          </w:r>
        </w:sdtContent>
      </w:sdt>
      <w:r>
        <w:t xml:space="preserve">. </w:t>
      </w:r>
      <w:proofErr w:type="gramStart"/>
      <w:r>
        <w:t>Interestingly enough, we</w:t>
      </w:r>
      <w:proofErr w:type="gramEnd"/>
      <w:r>
        <w:t xml:space="preserve"> noticed, that training a BERT-NLI model is faster than training a BERT-base model, as less epochs (iterations over the entire training set) are required to achieve the best performance (see the appendix on training times below). This means that BERT-NLI is slower during inference, but faster during training. </w:t>
      </w:r>
    </w:p>
    <w:p w14:paraId="20CB05D2" w14:textId="4703D117" w:rsidR="00827FC4" w:rsidRDefault="00827FC4" w:rsidP="00827FC4">
      <w:pPr>
        <w:spacing w:line="480" w:lineRule="auto"/>
        <w:jc w:val="both"/>
      </w:pPr>
      <w:r>
        <w:t xml:space="preserve">Moreover, note that, while the NLI task generally includes three classes (True / False / Neutral), we actually use a classifier that only predicts two classes (True / </w:t>
      </w:r>
      <w:proofErr w:type="gramStart"/>
      <w:r>
        <w:t>Not-True</w:t>
      </w:r>
      <w:proofErr w:type="gramEnd"/>
      <w:r>
        <w:t xml:space="preserve">). Our use-case only requires the probabilities of the True class and the difference between False and Neutral is irrelevant for our purposes. We therefore merge False and Neutral data during the NLI pre-fine-tuning step into the same “Not-True” class. This has the additional benefit that </w:t>
      </w:r>
      <w:r>
        <w:lastRenderedPageBreak/>
        <w:t xml:space="preserve">binary NLI data can be added to our NLI pre-fine-tuning step. Initial tests were conducted with a three class NLI model, but no meaningful performance differences were observed. </w:t>
      </w:r>
    </w:p>
    <w:p w14:paraId="6026526E" w14:textId="77777777" w:rsidR="00092405" w:rsidRPr="007749CF" w:rsidRDefault="00092405" w:rsidP="006106F9">
      <w:pPr>
        <w:spacing w:line="480" w:lineRule="auto"/>
        <w:jc w:val="both"/>
      </w:pPr>
    </w:p>
    <w:p w14:paraId="3EE5C7E2" w14:textId="48205CE4" w:rsidR="00504509" w:rsidRPr="00555467" w:rsidRDefault="00555467" w:rsidP="006106F9">
      <w:pPr>
        <w:spacing w:line="480" w:lineRule="auto"/>
        <w:jc w:val="both"/>
        <w:rPr>
          <w:b/>
          <w:bCs/>
          <w:sz w:val="28"/>
          <w:szCs w:val="28"/>
        </w:rPr>
      </w:pPr>
      <w:r w:rsidRPr="00555467">
        <w:rPr>
          <w:b/>
          <w:bCs/>
          <w:sz w:val="28"/>
          <w:szCs w:val="28"/>
        </w:rPr>
        <w:t>H</w:t>
      </w:r>
      <w:r w:rsidR="00504509" w:rsidRPr="00555467">
        <w:rPr>
          <w:b/>
          <w:bCs/>
          <w:sz w:val="28"/>
          <w:szCs w:val="28"/>
        </w:rPr>
        <w:t>ypothesis formulation</w:t>
      </w:r>
      <w:r w:rsidRPr="00555467">
        <w:rPr>
          <w:b/>
          <w:bCs/>
          <w:sz w:val="28"/>
          <w:szCs w:val="28"/>
        </w:rPr>
        <w:t xml:space="preserve"> and context</w:t>
      </w:r>
    </w:p>
    <w:p w14:paraId="1031FBAE" w14:textId="7743E4A1" w:rsidR="00504509" w:rsidRDefault="00504509" w:rsidP="006106F9">
      <w:pPr>
        <w:spacing w:line="480" w:lineRule="auto"/>
        <w:jc w:val="both"/>
      </w:pPr>
      <w:r>
        <w:t>Our tests showed, that BERT-NLI’s performance can be increased with specific pre-processing steps. To increase the natural language fit between the target sentence and the class-hypotheses, we format the target sentence as follows: ‘The quote: “{target-sentence}”</w:t>
      </w:r>
      <w:proofErr w:type="gramStart"/>
      <w:r>
        <w:t>.‘</w:t>
      </w:r>
      <w:proofErr w:type="gramEnd"/>
      <w:r>
        <w:t xml:space="preserve">. This enables us to formulate hypotheses referring to ‘The quote’, such as ‘The quote is about </w:t>
      </w:r>
      <w:r w:rsidR="00827FC4">
        <w:t>{</w:t>
      </w:r>
      <w:r>
        <w:t>X</w:t>
      </w:r>
      <w:r w:rsidR="00827FC4">
        <w:t>}</w:t>
      </w:r>
      <w:r>
        <w:t xml:space="preserve">’. </w:t>
      </w:r>
    </w:p>
    <w:p w14:paraId="6890ECC5" w14:textId="260BBC5A" w:rsidR="00504509" w:rsidRDefault="00504509" w:rsidP="006106F9">
      <w:pPr>
        <w:spacing w:line="480" w:lineRule="auto"/>
        <w:jc w:val="both"/>
      </w:pPr>
      <w:r>
        <w:t xml:space="preserve">Moreover, this enables us to target the classifiers’ attention specifically on the target sentence, in cases where we added the preceding and following sentence for additional context. The quotation mark strings provide a clear natural language delimiter for the target sentence, to distinguish it from the surrounding sentences. Note that for most classical classifiers word order does not matter, and punctuation is removed. For </w:t>
      </w:r>
      <w:r w:rsidR="00827FC4">
        <w:t>BERT</w:t>
      </w:r>
      <w:r>
        <w:t xml:space="preserve">, on the other hand, word order and punctuation are explicitly </w:t>
      </w:r>
      <w:proofErr w:type="gramStart"/>
      <w:r>
        <w:t>taken into account</w:t>
      </w:r>
      <w:proofErr w:type="gramEnd"/>
      <w:r>
        <w:t>. See the table below for a concrete example.</w:t>
      </w:r>
    </w:p>
    <w:p w14:paraId="1AD82200" w14:textId="77777777" w:rsidR="00504509" w:rsidRDefault="00504509" w:rsidP="00504509">
      <w:pPr>
        <w:jc w:val="both"/>
      </w:pPr>
    </w:p>
    <w:p w14:paraId="709D2B12" w14:textId="4C31A02B" w:rsidR="00504509" w:rsidRDefault="00504509" w:rsidP="00504509">
      <w:pPr>
        <w:keepNext/>
        <w:pBdr>
          <w:top w:val="nil"/>
          <w:left w:val="nil"/>
          <w:bottom w:val="nil"/>
          <w:right w:val="nil"/>
          <w:between w:val="nil"/>
        </w:pBdr>
        <w:spacing w:after="200"/>
        <w:jc w:val="center"/>
        <w:rPr>
          <w:i/>
          <w:color w:val="1F497D"/>
        </w:rPr>
      </w:pPr>
      <w:r>
        <w:rPr>
          <w:i/>
          <w:color w:val="1F497D"/>
        </w:rPr>
        <w:t xml:space="preserve">Table </w:t>
      </w:r>
      <w:r w:rsidR="00827FC4">
        <w:rPr>
          <w:i/>
          <w:color w:val="1F497D"/>
        </w:rPr>
        <w:t>X</w:t>
      </w:r>
      <w:r>
        <w:rPr>
          <w:i/>
          <w:color w:val="1F497D"/>
        </w:rPr>
        <w:t>. Examples for pre-processing and input for BERT-NLI</w:t>
      </w:r>
    </w:p>
    <w:tbl>
      <w:tblPr>
        <w:tblStyle w:val="af8"/>
        <w:tblW w:w="901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261"/>
        <w:gridCol w:w="1701"/>
        <w:gridCol w:w="2638"/>
        <w:gridCol w:w="1415"/>
      </w:tblGrid>
      <w:tr w:rsidR="00504509" w14:paraId="50A89332" w14:textId="77777777" w:rsidTr="00A81254">
        <w:tc>
          <w:tcPr>
            <w:tcW w:w="3261" w:type="dxa"/>
          </w:tcPr>
          <w:p w14:paraId="588A3FE8" w14:textId="77777777" w:rsidR="00504509" w:rsidRDefault="00504509" w:rsidP="00167A51">
            <w:pPr>
              <w:jc w:val="both"/>
              <w:rPr>
                <w:b/>
              </w:rPr>
            </w:pPr>
            <w:r>
              <w:rPr>
                <w:b/>
              </w:rPr>
              <w:t>Text</w:t>
            </w:r>
          </w:p>
        </w:tc>
        <w:tc>
          <w:tcPr>
            <w:tcW w:w="1701" w:type="dxa"/>
          </w:tcPr>
          <w:p w14:paraId="4AC2968D" w14:textId="77777777" w:rsidR="00504509" w:rsidRDefault="00504509" w:rsidP="00167A51">
            <w:pPr>
              <w:jc w:val="both"/>
              <w:rPr>
                <w:b/>
              </w:rPr>
            </w:pPr>
            <w:r>
              <w:rPr>
                <w:b/>
              </w:rPr>
              <w:t>Class Options</w:t>
            </w:r>
          </w:p>
        </w:tc>
        <w:tc>
          <w:tcPr>
            <w:tcW w:w="2638" w:type="dxa"/>
          </w:tcPr>
          <w:p w14:paraId="26166EF3" w14:textId="77777777" w:rsidR="00504509" w:rsidRDefault="00504509" w:rsidP="00167A51">
            <w:pPr>
              <w:jc w:val="both"/>
              <w:rPr>
                <w:b/>
              </w:rPr>
            </w:pPr>
            <w:r>
              <w:rPr>
                <w:b/>
              </w:rPr>
              <w:t>Hypothesis string</w:t>
            </w:r>
          </w:p>
        </w:tc>
        <w:tc>
          <w:tcPr>
            <w:tcW w:w="1415" w:type="dxa"/>
          </w:tcPr>
          <w:p w14:paraId="45AB1DF1" w14:textId="77777777" w:rsidR="00504509" w:rsidRDefault="00504509" w:rsidP="00167A51">
            <w:pPr>
              <w:jc w:val="both"/>
              <w:rPr>
                <w:b/>
              </w:rPr>
            </w:pPr>
            <w:r>
              <w:rPr>
                <w:b/>
              </w:rPr>
              <w:t>Class gold</w:t>
            </w:r>
          </w:p>
        </w:tc>
      </w:tr>
      <w:tr w:rsidR="00504509" w14:paraId="7CD4E9E2" w14:textId="77777777" w:rsidTr="00A81254">
        <w:tc>
          <w:tcPr>
            <w:tcW w:w="3261" w:type="dxa"/>
            <w:vMerge w:val="restart"/>
            <w:vAlign w:val="center"/>
          </w:tcPr>
          <w:p w14:paraId="6E23CD89" w14:textId="77777777" w:rsidR="00504509" w:rsidRDefault="00504509" w:rsidP="00167A51">
            <w:pPr>
              <w:jc w:val="both"/>
            </w:pPr>
            <w:r>
              <w:t>We will invest more in combating climate change.</w:t>
            </w:r>
          </w:p>
          <w:p w14:paraId="6E9101F2" w14:textId="77777777" w:rsidR="00504509" w:rsidRDefault="00504509" w:rsidP="00167A51">
            <w:pPr>
              <w:jc w:val="both"/>
              <w:rPr>
                <w:b/>
                <w:sz w:val="22"/>
                <w:szCs w:val="22"/>
              </w:rPr>
            </w:pPr>
            <w:r>
              <w:rPr>
                <w:i/>
                <w:sz w:val="22"/>
                <w:szCs w:val="22"/>
              </w:rPr>
              <w:t>The quote:</w:t>
            </w:r>
            <w:r>
              <w:rPr>
                <w:sz w:val="22"/>
                <w:szCs w:val="22"/>
              </w:rPr>
              <w:t xml:space="preserve"> </w:t>
            </w:r>
            <w:r>
              <w:rPr>
                <w:i/>
                <w:sz w:val="22"/>
                <w:szCs w:val="22"/>
              </w:rPr>
              <w:t>“</w:t>
            </w:r>
            <w:r>
              <w:rPr>
                <w:b/>
                <w:sz w:val="22"/>
                <w:szCs w:val="22"/>
              </w:rPr>
              <w:t>We would: Ensure that adequate government funding goes to research on major environmental issues such as climate change, pollution and biodiversity loss,”</w:t>
            </w:r>
          </w:p>
          <w:p w14:paraId="4C048072" w14:textId="77777777" w:rsidR="00504509" w:rsidRDefault="00504509" w:rsidP="00167A51">
            <w:pPr>
              <w:jc w:val="both"/>
            </w:pPr>
            <w:r>
              <w:t>and less is spent on military research.</w:t>
            </w:r>
          </w:p>
          <w:p w14:paraId="63C08608" w14:textId="77777777" w:rsidR="00504509" w:rsidRDefault="00504509" w:rsidP="00167A51">
            <w:pPr>
              <w:jc w:val="both"/>
              <w:rPr>
                <w:sz w:val="22"/>
                <w:szCs w:val="22"/>
              </w:rPr>
            </w:pPr>
          </w:p>
        </w:tc>
        <w:tc>
          <w:tcPr>
            <w:tcW w:w="1701" w:type="dxa"/>
          </w:tcPr>
          <w:p w14:paraId="6BE2BAF8" w14:textId="77777777" w:rsidR="00504509" w:rsidRDefault="00504509" w:rsidP="00167A51">
            <w:pPr>
              <w:jc w:val="both"/>
            </w:pPr>
            <w:r>
              <w:t>Other</w:t>
            </w:r>
          </w:p>
        </w:tc>
        <w:tc>
          <w:tcPr>
            <w:tcW w:w="2638" w:type="dxa"/>
          </w:tcPr>
          <w:p w14:paraId="742BA2AB" w14:textId="77777777" w:rsidR="00504509" w:rsidRDefault="00504509" w:rsidP="00167A51">
            <w:pPr>
              <w:jc w:val="both"/>
            </w:pPr>
            <w:r>
              <w:t xml:space="preserve">The quote is not about military or </w:t>
            </w:r>
            <w:proofErr w:type="spellStart"/>
            <w:r>
              <w:t>defense</w:t>
            </w:r>
            <w:proofErr w:type="spellEnd"/>
          </w:p>
        </w:tc>
        <w:tc>
          <w:tcPr>
            <w:tcW w:w="1415" w:type="dxa"/>
            <w:vMerge w:val="restart"/>
            <w:vAlign w:val="center"/>
          </w:tcPr>
          <w:p w14:paraId="490C6D96" w14:textId="77777777" w:rsidR="00504509" w:rsidRDefault="00504509" w:rsidP="00167A51">
            <w:pPr>
              <w:jc w:val="center"/>
            </w:pPr>
            <w:r>
              <w:t>Other</w:t>
            </w:r>
          </w:p>
        </w:tc>
      </w:tr>
      <w:tr w:rsidR="00504509" w14:paraId="2F31D2BE" w14:textId="77777777" w:rsidTr="00A81254">
        <w:tc>
          <w:tcPr>
            <w:tcW w:w="3261" w:type="dxa"/>
            <w:vMerge/>
            <w:vAlign w:val="center"/>
          </w:tcPr>
          <w:p w14:paraId="0F1D6D81" w14:textId="77777777" w:rsidR="00504509" w:rsidRDefault="00504509" w:rsidP="00167A51">
            <w:pPr>
              <w:widowControl w:val="0"/>
              <w:pBdr>
                <w:top w:val="nil"/>
                <w:left w:val="nil"/>
                <w:bottom w:val="nil"/>
                <w:right w:val="nil"/>
                <w:between w:val="nil"/>
              </w:pBdr>
              <w:spacing w:line="276" w:lineRule="auto"/>
            </w:pPr>
          </w:p>
        </w:tc>
        <w:tc>
          <w:tcPr>
            <w:tcW w:w="1701" w:type="dxa"/>
          </w:tcPr>
          <w:p w14:paraId="76FE9EA3" w14:textId="77777777" w:rsidR="00504509" w:rsidRDefault="00504509" w:rsidP="00167A51">
            <w:pPr>
              <w:jc w:val="both"/>
            </w:pPr>
            <w:r>
              <w:t>Military: Positive</w:t>
            </w:r>
          </w:p>
        </w:tc>
        <w:tc>
          <w:tcPr>
            <w:tcW w:w="2638" w:type="dxa"/>
          </w:tcPr>
          <w:p w14:paraId="2118DCEF" w14:textId="77777777" w:rsidR="00504509" w:rsidRDefault="00504509" w:rsidP="00167A51">
            <w:pPr>
              <w:jc w:val="both"/>
            </w:pPr>
            <w:r>
              <w:t>The quote is positive towards the military</w:t>
            </w:r>
          </w:p>
        </w:tc>
        <w:tc>
          <w:tcPr>
            <w:tcW w:w="1415" w:type="dxa"/>
            <w:vMerge/>
            <w:vAlign w:val="center"/>
          </w:tcPr>
          <w:p w14:paraId="51E09145" w14:textId="77777777" w:rsidR="00504509" w:rsidRDefault="00504509" w:rsidP="00167A51">
            <w:pPr>
              <w:widowControl w:val="0"/>
              <w:pBdr>
                <w:top w:val="nil"/>
                <w:left w:val="nil"/>
                <w:bottom w:val="nil"/>
                <w:right w:val="nil"/>
                <w:between w:val="nil"/>
              </w:pBdr>
              <w:spacing w:line="276" w:lineRule="auto"/>
            </w:pPr>
          </w:p>
        </w:tc>
      </w:tr>
      <w:tr w:rsidR="00504509" w14:paraId="45A7D3BA" w14:textId="77777777" w:rsidTr="00A81254">
        <w:tc>
          <w:tcPr>
            <w:tcW w:w="3261" w:type="dxa"/>
            <w:vMerge/>
            <w:vAlign w:val="center"/>
          </w:tcPr>
          <w:p w14:paraId="256E9239" w14:textId="77777777" w:rsidR="00504509" w:rsidRDefault="00504509" w:rsidP="00167A51">
            <w:pPr>
              <w:widowControl w:val="0"/>
              <w:pBdr>
                <w:top w:val="nil"/>
                <w:left w:val="nil"/>
                <w:bottom w:val="nil"/>
                <w:right w:val="nil"/>
                <w:between w:val="nil"/>
              </w:pBdr>
              <w:spacing w:line="276" w:lineRule="auto"/>
            </w:pPr>
          </w:p>
        </w:tc>
        <w:tc>
          <w:tcPr>
            <w:tcW w:w="1701" w:type="dxa"/>
          </w:tcPr>
          <w:p w14:paraId="1DEC6E53" w14:textId="77777777" w:rsidR="00504509" w:rsidRDefault="00504509" w:rsidP="00167A51">
            <w:pPr>
              <w:jc w:val="both"/>
            </w:pPr>
            <w:r>
              <w:t>Military: Negative</w:t>
            </w:r>
          </w:p>
        </w:tc>
        <w:tc>
          <w:tcPr>
            <w:tcW w:w="2638" w:type="dxa"/>
          </w:tcPr>
          <w:p w14:paraId="125122EC" w14:textId="77777777" w:rsidR="00504509" w:rsidRDefault="00504509" w:rsidP="00167A51">
            <w:pPr>
              <w:jc w:val="both"/>
            </w:pPr>
            <w:r>
              <w:t>The quote is negative towards the military</w:t>
            </w:r>
          </w:p>
        </w:tc>
        <w:tc>
          <w:tcPr>
            <w:tcW w:w="1415" w:type="dxa"/>
            <w:vMerge/>
            <w:vAlign w:val="center"/>
          </w:tcPr>
          <w:p w14:paraId="4DB57720" w14:textId="77777777" w:rsidR="00504509" w:rsidRDefault="00504509" w:rsidP="00167A51">
            <w:pPr>
              <w:widowControl w:val="0"/>
              <w:pBdr>
                <w:top w:val="nil"/>
                <w:left w:val="nil"/>
                <w:bottom w:val="nil"/>
                <w:right w:val="nil"/>
                <w:between w:val="nil"/>
              </w:pBdr>
              <w:spacing w:line="276" w:lineRule="auto"/>
            </w:pPr>
          </w:p>
        </w:tc>
      </w:tr>
    </w:tbl>
    <w:p w14:paraId="52725CE3" w14:textId="5AB91C54" w:rsidR="00504509" w:rsidRDefault="00504509" w:rsidP="00504509">
      <w:pPr>
        <w:jc w:val="center"/>
        <w:rPr>
          <w:sz w:val="21"/>
          <w:szCs w:val="21"/>
        </w:rPr>
      </w:pPr>
      <w:r>
        <w:rPr>
          <w:sz w:val="21"/>
          <w:szCs w:val="21"/>
        </w:rPr>
        <w:t xml:space="preserve">Note: In the text column, bolded text represents the original target sentence which should be classified, italicised text represents delimiter strings which were added during pre-processing to focus the NLI classifier’s attention on the target sentence. In this example from (Burst et al. 2020), the target sentence </w:t>
      </w:r>
      <w:r>
        <w:rPr>
          <w:sz w:val="21"/>
          <w:szCs w:val="21"/>
        </w:rPr>
        <w:lastRenderedPageBreak/>
        <w:t>was classified as unrelated to the military (</w:t>
      </w:r>
      <w:r w:rsidR="00827FC4">
        <w:rPr>
          <w:sz w:val="21"/>
          <w:szCs w:val="21"/>
        </w:rPr>
        <w:t xml:space="preserve">class </w:t>
      </w:r>
      <w:r>
        <w:rPr>
          <w:sz w:val="21"/>
          <w:szCs w:val="21"/>
        </w:rPr>
        <w:t xml:space="preserve">‘environmental protection’), while the following sentence is ‘military: negative’. </w:t>
      </w:r>
    </w:p>
    <w:p w14:paraId="22745EA2" w14:textId="64181BC2" w:rsidR="00827FC4" w:rsidRDefault="00827FC4" w:rsidP="00617C10">
      <w:pPr>
        <w:spacing w:line="480" w:lineRule="auto"/>
        <w:jc w:val="both"/>
        <w:rPr>
          <w:b/>
        </w:rPr>
      </w:pPr>
    </w:p>
    <w:p w14:paraId="0BEDBFF7" w14:textId="77777777" w:rsidR="00FD3D3C" w:rsidRDefault="00FD3D3C" w:rsidP="00617C10">
      <w:pPr>
        <w:spacing w:line="480" w:lineRule="auto"/>
        <w:jc w:val="both"/>
        <w:rPr>
          <w:b/>
        </w:rPr>
      </w:pPr>
    </w:p>
    <w:p w14:paraId="5A44C75D" w14:textId="15272426" w:rsidR="00521E97" w:rsidRPr="00521E97" w:rsidRDefault="00521E97" w:rsidP="00617C10">
      <w:pPr>
        <w:spacing w:line="480" w:lineRule="auto"/>
        <w:jc w:val="both"/>
        <w:rPr>
          <w:b/>
          <w:sz w:val="28"/>
          <w:szCs w:val="28"/>
        </w:rPr>
      </w:pPr>
      <w:r w:rsidRPr="00521E97">
        <w:rPr>
          <w:b/>
          <w:sz w:val="28"/>
          <w:szCs w:val="28"/>
        </w:rPr>
        <w:t>NLI hypotheses tested per dataset</w:t>
      </w:r>
    </w:p>
    <w:p w14:paraId="479DDBB7" w14:textId="499E5CC9" w:rsidR="00E800AB" w:rsidRDefault="00E800AB" w:rsidP="00617C10">
      <w:pPr>
        <w:spacing w:line="480" w:lineRule="auto"/>
        <w:jc w:val="both"/>
        <w:rPr>
          <w:bCs/>
        </w:rPr>
      </w:pPr>
      <w:r>
        <w:rPr>
          <w:bCs/>
        </w:rPr>
        <w:t xml:space="preserve">We formulated our hypotheses by reading the codebook of the respective dataset and verbalising the description of each class in a class-hypothesis. </w:t>
      </w:r>
      <w:r w:rsidR="00617C10">
        <w:rPr>
          <w:bCs/>
        </w:rPr>
        <w:t xml:space="preserve">During initial tests, we tried several different ways of formulating hypotheses and in the end, we decided to test two formulations during hyperparameter search: a long hypothesis and a short hypothesis. The hypotheses tested during hyperparameter search for each dataset are available in the tables below. </w:t>
      </w:r>
      <w:r w:rsidR="00D4494F">
        <w:rPr>
          <w:bCs/>
        </w:rPr>
        <w:t xml:space="preserve">The best hypotheses based on the hyperparameter search are available in the hyperparameter tables in appendix E. </w:t>
      </w:r>
      <w:r w:rsidR="00617C10">
        <w:rPr>
          <w:bCs/>
        </w:rPr>
        <w:t xml:space="preserve">In general, we noticed that shorter hypotheses worked better for smaller sample sizes, while longer hypotheses worked better for larger sample sizes. </w:t>
      </w:r>
    </w:p>
    <w:p w14:paraId="1E7C33EE" w14:textId="77777777" w:rsidR="00E800AB" w:rsidRDefault="00E800AB" w:rsidP="00617C10">
      <w:pPr>
        <w:spacing w:line="480" w:lineRule="auto"/>
        <w:jc w:val="both"/>
        <w:rPr>
          <w:bCs/>
        </w:rPr>
      </w:pPr>
    </w:p>
    <w:p w14:paraId="171D5F15" w14:textId="09FFCD09" w:rsidR="00521E97" w:rsidRPr="00521E97" w:rsidRDefault="00521E97" w:rsidP="008A1C9A">
      <w:pPr>
        <w:spacing w:line="480" w:lineRule="auto"/>
        <w:rPr>
          <w:bCs/>
        </w:rPr>
      </w:pPr>
      <w:r>
        <w:rPr>
          <w:bCs/>
        </w:rPr>
        <w:t>Manifesto-8</w:t>
      </w:r>
    </w:p>
    <w:tbl>
      <w:tblPr>
        <w:tblW w:w="0" w:type="auto"/>
        <w:jc w:val="center"/>
        <w:tblCellMar>
          <w:left w:w="0" w:type="dxa"/>
          <w:right w:w="0" w:type="dxa"/>
        </w:tblCellMar>
        <w:tblLook w:val="04A0" w:firstRow="1" w:lastRow="0" w:firstColumn="1" w:lastColumn="0" w:noHBand="0" w:noVBand="1"/>
      </w:tblPr>
      <w:tblGrid>
        <w:gridCol w:w="1070"/>
        <w:gridCol w:w="3758"/>
        <w:gridCol w:w="4176"/>
      </w:tblGrid>
      <w:tr w:rsidR="00521E97" w:rsidRPr="00521E97" w14:paraId="58979B73"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30A86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1264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B9DEA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69F4E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541D22B9" w14:textId="77777777" w:rsidTr="00A87B52">
        <w:trPr>
          <w:trHeight w:val="180"/>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370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conomy</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DFEA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or technology, or infrastructure, or free market.</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E8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conomy, free market economy, incentives, market regulation, economic planning, cooperation of government, employers and unions, protectionism, economic growth, technology and infrastructure, nationalisation, neoliberalism, marxism, sustainability.</w:t>
            </w:r>
          </w:p>
        </w:tc>
      </w:tr>
      <w:tr w:rsidR="00521E97" w:rsidRPr="00521E97" w14:paraId="51E0EA37"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9F1F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xternal Relations</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556E7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or foreign policy, or militar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CD4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relations, foreign policy, anti-imperialism, military, peace, internationalism, European Union.</w:t>
            </w:r>
          </w:p>
        </w:tc>
      </w:tr>
      <w:tr w:rsidR="00521E97" w:rsidRPr="00521E97" w14:paraId="32B1E852"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62FD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abric of Society</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678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order, or multiculturalism, or national way of life, or traditional moralit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A78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ety, national way of life, immigration, traditional morality, law and order, civic mindedness, solidarity, multiculturalism, diversity.</w:t>
            </w:r>
          </w:p>
        </w:tc>
      </w:tr>
      <w:tr w:rsidR="00521E97" w:rsidRPr="00521E97" w14:paraId="666FBF25"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A4EA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reedom and Democracy</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7633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or freedom, or human rights, or constitutionalism.</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5D7A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mocracy, freedom, human rights, constitutionalism, representative or direct democracy.</w:t>
            </w:r>
          </w:p>
        </w:tc>
      </w:tr>
      <w:tr w:rsidR="00521E97" w:rsidRPr="00521E97" w14:paraId="63D58A47"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4CA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olitical System</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F007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al efficiency, or political authority, or decentralisation, or corrup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B6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olitical system, centralisation, governmental and administrative efficiency, political corruption, political authority.</w:t>
            </w:r>
          </w:p>
        </w:tc>
      </w:tr>
      <w:tr w:rsidR="00521E97" w:rsidRPr="00521E97" w14:paraId="27BA6364"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26A91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Social Groups</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310B3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or social groups, or labour groups, or minoriti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889B4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groups, labour groups, agriculture and farmers, middle class and professional groups, minority groups, women, students, old people.</w:t>
            </w:r>
          </w:p>
        </w:tc>
      </w:tr>
      <w:tr w:rsidR="00521E97" w:rsidRPr="00521E97" w14:paraId="7DB6375F"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3B05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Welfare and Quality of Life</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00E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or education, or environment, or equality, or cultu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F922B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welfare and quality of life, environmental protection, culture, equality, welfare state, education.</w:t>
            </w:r>
          </w:p>
        </w:tc>
      </w:tr>
      <w:tr w:rsidR="00521E97" w:rsidRPr="00521E97" w14:paraId="5C8FF1A1" w14:textId="77777777" w:rsidTr="00A87B52">
        <w:trPr>
          <w:trHeight w:val="165"/>
          <w:jc w:val="center"/>
        </w:trPr>
        <w:tc>
          <w:tcPr>
            <w:tcW w:w="17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736D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No other category applies</w:t>
            </w:r>
          </w:p>
        </w:tc>
        <w:tc>
          <w:tcPr>
            <w:tcW w:w="1264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EBAC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4FB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mething other than the topics economy, international relations, society, freedom and democracy, political system, social groups, welfare. It is about non of these topics.</w:t>
            </w:r>
          </w:p>
        </w:tc>
      </w:tr>
    </w:tbl>
    <w:p w14:paraId="0A4FC29B" w14:textId="35698153" w:rsidR="00521E97" w:rsidRPr="00521E97" w:rsidRDefault="00521E97" w:rsidP="008A1C9A">
      <w:pPr>
        <w:spacing w:line="480" w:lineRule="auto"/>
        <w:rPr>
          <w:bCs/>
        </w:rPr>
      </w:pPr>
    </w:p>
    <w:p w14:paraId="2B9329B1" w14:textId="30A9BD78" w:rsidR="00521E97" w:rsidRPr="00521E97" w:rsidRDefault="00521E97" w:rsidP="008A1C9A">
      <w:pPr>
        <w:spacing w:line="480" w:lineRule="auto"/>
        <w:rPr>
          <w:bCs/>
        </w:rPr>
      </w:pPr>
      <w:r w:rsidRPr="00521E97">
        <w:rPr>
          <w:bCs/>
        </w:rPr>
        <w:t>Manifesto-military</w:t>
      </w:r>
    </w:p>
    <w:tbl>
      <w:tblPr>
        <w:tblW w:w="0" w:type="auto"/>
        <w:jc w:val="center"/>
        <w:tblCellMar>
          <w:left w:w="0" w:type="dxa"/>
          <w:right w:w="0" w:type="dxa"/>
        </w:tblCellMar>
        <w:tblLook w:val="04A0" w:firstRow="1" w:lastRow="0" w:firstColumn="1" w:lastColumn="0" w:noHBand="0" w:noVBand="1"/>
      </w:tblPr>
      <w:tblGrid>
        <w:gridCol w:w="1001"/>
        <w:gridCol w:w="2304"/>
        <w:gridCol w:w="5699"/>
      </w:tblGrid>
      <w:tr w:rsidR="00521E97" w:rsidRPr="00521E97" w14:paraId="7C05A3C0" w14:textId="77777777" w:rsidTr="00A87B52">
        <w:trPr>
          <w:trHeight w:val="165"/>
          <w:jc w:val="center"/>
        </w:trPr>
        <w:tc>
          <w:tcPr>
            <w:tcW w:w="11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6662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27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EDE49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80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0A9C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4DEE771D" w14:textId="77777777" w:rsidTr="00A87B52">
        <w:trPr>
          <w:trHeight w:val="180"/>
          <w:jc w:val="center"/>
        </w:trPr>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7FF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Positive</w:t>
            </w:r>
          </w:p>
        </w:tc>
        <w:tc>
          <w:tcPr>
            <w:tcW w:w="27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489E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w:t>
            </w:r>
          </w:p>
        </w:tc>
        <w:tc>
          <w:tcPr>
            <w:tcW w:w="80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C867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the military, for example for military spending, defense, military treaty obligations.</w:t>
            </w:r>
          </w:p>
        </w:tc>
      </w:tr>
      <w:tr w:rsidR="00521E97" w:rsidRPr="00521E97" w14:paraId="743BA0F1" w14:textId="77777777" w:rsidTr="00A87B52">
        <w:trPr>
          <w:trHeight w:val="165"/>
          <w:jc w:val="center"/>
        </w:trPr>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C7A1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ilitary: Negative</w:t>
            </w:r>
          </w:p>
        </w:tc>
        <w:tc>
          <w:tcPr>
            <w:tcW w:w="27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5779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w:t>
            </w:r>
          </w:p>
        </w:tc>
        <w:tc>
          <w:tcPr>
            <w:tcW w:w="80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89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the military, for example against military spending, for disarmament, against conscription.</w:t>
            </w:r>
          </w:p>
        </w:tc>
      </w:tr>
      <w:tr w:rsidR="00521E97" w:rsidRPr="00521E97" w14:paraId="4DF50519" w14:textId="77777777" w:rsidTr="00A87B52">
        <w:trPr>
          <w:trHeight w:val="165"/>
          <w:jc w:val="center"/>
        </w:trPr>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A3EC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27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8250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c>
          <w:tcPr>
            <w:tcW w:w="80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30C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military or defense</w:t>
            </w:r>
          </w:p>
        </w:tc>
      </w:tr>
    </w:tbl>
    <w:p w14:paraId="063C5051" w14:textId="77777777" w:rsidR="00521E97" w:rsidRPr="00521E97" w:rsidRDefault="00521E97" w:rsidP="008A1C9A">
      <w:pPr>
        <w:spacing w:line="480" w:lineRule="auto"/>
        <w:rPr>
          <w:b/>
          <w:lang w:val="en-BE"/>
        </w:rPr>
      </w:pPr>
    </w:p>
    <w:p w14:paraId="13B40A42" w14:textId="65A32ED8" w:rsidR="00827FC4" w:rsidRDefault="00521E97" w:rsidP="008A1C9A">
      <w:pPr>
        <w:spacing w:line="480" w:lineRule="auto"/>
        <w:rPr>
          <w:bCs/>
        </w:rPr>
      </w:pPr>
      <w:r>
        <w:rPr>
          <w:bCs/>
        </w:rPr>
        <w:t>Manifesto-protectionism</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5C53C038"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29C7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7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C7924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95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C42737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213024D8" w14:textId="77777777" w:rsidTr="00521E97">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01FC1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30A6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B3DD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4539E6B"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22DB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1792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1068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38313843"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125A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FC5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56CF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40490696" w14:textId="082CEE91" w:rsidR="00521E97" w:rsidRDefault="00521E97" w:rsidP="008A1C9A">
      <w:pPr>
        <w:spacing w:line="480" w:lineRule="auto"/>
        <w:rPr>
          <w:bCs/>
          <w:lang w:val="en-BE"/>
        </w:rPr>
      </w:pPr>
    </w:p>
    <w:p w14:paraId="3EC8F4F0" w14:textId="3E2F1E5C" w:rsidR="00521E97" w:rsidRDefault="00521E97" w:rsidP="008A1C9A">
      <w:pPr>
        <w:spacing w:line="480" w:lineRule="auto"/>
        <w:rPr>
          <w:bCs/>
          <w:lang w:val="en-US"/>
        </w:rPr>
      </w:pPr>
      <w:r>
        <w:rPr>
          <w:bCs/>
          <w:lang w:val="en-US"/>
        </w:rPr>
        <w:t>Manifesto-morality</w:t>
      </w:r>
    </w:p>
    <w:tbl>
      <w:tblPr>
        <w:tblW w:w="0" w:type="auto"/>
        <w:tblCellMar>
          <w:left w:w="0" w:type="dxa"/>
          <w:right w:w="0" w:type="dxa"/>
        </w:tblCellMar>
        <w:tblLook w:val="04A0" w:firstRow="1" w:lastRow="0" w:firstColumn="1" w:lastColumn="0" w:noHBand="0" w:noVBand="1"/>
      </w:tblPr>
      <w:tblGrid>
        <w:gridCol w:w="1268"/>
        <w:gridCol w:w="3551"/>
        <w:gridCol w:w="4185"/>
      </w:tblGrid>
      <w:tr w:rsidR="00521E97" w:rsidRPr="00521E97" w14:paraId="3CC1DEC8"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A8BBE5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label</w:t>
            </w:r>
          </w:p>
        </w:tc>
        <w:tc>
          <w:tcPr>
            <w:tcW w:w="7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12EE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95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4BA9E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16A24E0C" w14:textId="77777777" w:rsidTr="00521E97">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C6CA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Posi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3146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protection of internal markets through tariffs or subsidie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090DD"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positive towards protectionism, for example in favour of protection of internal markets through tariffs or export subsidies or quotas</w:t>
            </w:r>
          </w:p>
        </w:tc>
      </w:tr>
      <w:tr w:rsidR="00521E97" w:rsidRPr="00521E97" w14:paraId="057886FA"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8DB1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rotectionism: Negative</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97B5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markets</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9E643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egative towards protectionism, for example in favour of free trade or open international markets</w:t>
            </w:r>
          </w:p>
        </w:tc>
      </w:tr>
      <w:tr w:rsidR="00521E97" w:rsidRPr="00521E97" w14:paraId="0EC00A95" w14:textId="77777777" w:rsidTr="00521E97">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E03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7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D5F9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c>
          <w:tcPr>
            <w:tcW w:w="95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854F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not about protectionism or free trade</w:t>
            </w:r>
          </w:p>
        </w:tc>
      </w:tr>
    </w:tbl>
    <w:p w14:paraId="7538174F" w14:textId="03E326F7" w:rsidR="00A87B52" w:rsidRDefault="00A87B52" w:rsidP="008A1C9A">
      <w:pPr>
        <w:spacing w:line="480" w:lineRule="auto"/>
        <w:rPr>
          <w:bCs/>
          <w:lang w:val="en-BE"/>
        </w:rPr>
      </w:pPr>
    </w:p>
    <w:p w14:paraId="49D579B1" w14:textId="0E4FC9C4" w:rsidR="00A87B52" w:rsidRDefault="00A87B52" w:rsidP="008A1C9A">
      <w:pPr>
        <w:spacing w:line="480" w:lineRule="auto"/>
        <w:rPr>
          <w:bCs/>
          <w:lang w:val="en-US"/>
        </w:rPr>
      </w:pPr>
      <w:r>
        <w:rPr>
          <w:bCs/>
          <w:lang w:val="en-US"/>
        </w:rPr>
        <w:t>Sentiment Economy News</w:t>
      </w:r>
    </w:p>
    <w:tbl>
      <w:tblPr>
        <w:tblW w:w="0" w:type="auto"/>
        <w:jc w:val="center"/>
        <w:tblCellMar>
          <w:left w:w="0" w:type="dxa"/>
          <w:right w:w="0" w:type="dxa"/>
        </w:tblCellMar>
        <w:tblLook w:val="04A0" w:firstRow="1" w:lastRow="0" w:firstColumn="1" w:lastColumn="0" w:noHBand="0" w:noVBand="1"/>
      </w:tblPr>
      <w:tblGrid>
        <w:gridCol w:w="687"/>
        <w:gridCol w:w="1920"/>
        <w:gridCol w:w="2715"/>
      </w:tblGrid>
      <w:tr w:rsidR="00A87B52" w:rsidRPr="00A87B52" w14:paraId="32464F54" w14:textId="77777777" w:rsidTr="00A87B52">
        <w:trPr>
          <w:trHeight w:val="165"/>
          <w:jc w:val="center"/>
        </w:trPr>
        <w:tc>
          <w:tcPr>
            <w:tcW w:w="5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435F8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9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8976A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quote</w:t>
            </w:r>
          </w:p>
        </w:tc>
        <w:tc>
          <w:tcPr>
            <w:tcW w:w="27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59A79F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complex</w:t>
            </w:r>
          </w:p>
        </w:tc>
      </w:tr>
      <w:tr w:rsidR="00A87B52" w:rsidRPr="00A87B52" w14:paraId="2A66B346" w14:textId="77777777" w:rsidTr="00A87B52">
        <w:trPr>
          <w:trHeight w:val="180"/>
          <w:jc w:val="center"/>
        </w:trPr>
        <w:tc>
          <w:tcPr>
            <w:tcW w:w="5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5E056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osi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015F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posi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80A0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well overall</w:t>
            </w:r>
          </w:p>
        </w:tc>
      </w:tr>
      <w:tr w:rsidR="00A87B52" w:rsidRPr="00A87B52" w14:paraId="4C93F7A1" w14:textId="77777777" w:rsidTr="00A87B52">
        <w:trPr>
          <w:trHeight w:val="165"/>
          <w:jc w:val="center"/>
        </w:trPr>
        <w:tc>
          <w:tcPr>
            <w:tcW w:w="5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8456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gative</w:t>
            </w:r>
          </w:p>
        </w:tc>
        <w:tc>
          <w:tcPr>
            <w:tcW w:w="19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AF9A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overall negative</w:t>
            </w:r>
          </w:p>
        </w:tc>
        <w:tc>
          <w:tcPr>
            <w:tcW w:w="27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92E5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economy is performing badly overall</w:t>
            </w:r>
          </w:p>
        </w:tc>
      </w:tr>
    </w:tbl>
    <w:p w14:paraId="2300D151" w14:textId="77777777" w:rsidR="00A87B52" w:rsidRPr="00A87B52" w:rsidRDefault="00A87B52" w:rsidP="008A1C9A">
      <w:pPr>
        <w:spacing w:line="480" w:lineRule="auto"/>
        <w:rPr>
          <w:bCs/>
          <w:lang w:val="en-US"/>
        </w:rPr>
      </w:pPr>
    </w:p>
    <w:p w14:paraId="03711D45" w14:textId="01941955" w:rsidR="00521E97" w:rsidRDefault="00521E97" w:rsidP="008A1C9A">
      <w:pPr>
        <w:spacing w:line="480" w:lineRule="auto"/>
        <w:rPr>
          <w:bCs/>
        </w:rPr>
      </w:pPr>
      <w:r>
        <w:rPr>
          <w:bCs/>
        </w:rPr>
        <w:t>Comparative Agendas – US State of the Union Speeches</w:t>
      </w:r>
    </w:p>
    <w:tbl>
      <w:tblPr>
        <w:tblW w:w="0" w:type="auto"/>
        <w:jc w:val="center"/>
        <w:tblCellMar>
          <w:left w:w="0" w:type="dxa"/>
          <w:right w:w="0" w:type="dxa"/>
        </w:tblCellMar>
        <w:tblLook w:val="04A0" w:firstRow="1" w:lastRow="0" w:firstColumn="1" w:lastColumn="0" w:noHBand="0" w:noVBand="1"/>
      </w:tblPr>
      <w:tblGrid>
        <w:gridCol w:w="1364"/>
        <w:gridCol w:w="2275"/>
        <w:gridCol w:w="5365"/>
      </w:tblGrid>
      <w:tr w:rsidR="00521E97" w:rsidRPr="00521E97" w14:paraId="5CA53F64"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A13C8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lastRenderedPageBreak/>
              <w:t>label</w:t>
            </w:r>
          </w:p>
        </w:tc>
        <w:tc>
          <w:tcPr>
            <w:tcW w:w="487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9D27B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short</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5099B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b/>
                <w:bCs/>
                <w:color w:val="000000"/>
                <w:sz w:val="15"/>
                <w:szCs w:val="15"/>
                <w:lang w:val="en-BE"/>
              </w:rPr>
              <w:t>hypotheses_long</w:t>
            </w:r>
          </w:p>
        </w:tc>
      </w:tr>
      <w:tr w:rsidR="00521E97" w:rsidRPr="00521E97" w14:paraId="0C431344" w14:textId="77777777" w:rsidTr="00A87B52">
        <w:trPr>
          <w:trHeight w:val="180"/>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CFF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Agricultur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92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221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521E97" w:rsidRPr="00521E97" w14:paraId="4CCF5342"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6BF4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ultur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469F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01455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ultural policy.</w:t>
            </w:r>
          </w:p>
        </w:tc>
      </w:tr>
      <w:tr w:rsidR="00521E97" w:rsidRPr="00521E97" w14:paraId="6601F39B"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9ED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Civil Right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F285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or minorities, or civil liberti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B511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521E97" w:rsidRPr="00521E97" w14:paraId="2986267A"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B79D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efens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1D7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or militar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09C2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521E97" w:rsidRPr="00521E97" w14:paraId="6412F46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EF02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Domestic Commerc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0269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banking, or finance, or commerc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4621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521E97" w:rsidRPr="00521E97" w14:paraId="57F687C5"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6DF2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ducation</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C66F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6CC4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521E97" w:rsidRPr="00521E97" w14:paraId="23260447"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36636"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ergy</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F0B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or electricity, or fossil fuel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2B6A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521E97" w:rsidRPr="00521E97" w14:paraId="5B602C3E"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EE8F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Environment</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348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or water, or waste, or pollu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E3C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521E97" w:rsidRPr="00521E97" w14:paraId="24D0A29E"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E2B2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Foreign Trad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A4ED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F2F2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521E97" w:rsidRPr="00521E97" w14:paraId="1CEC8CB5"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B4AC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Government Operation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FD9A2"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or administ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D7B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521E97" w:rsidRPr="00521E97" w14:paraId="597EDB4A"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EAD9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ealth</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5FEF4"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2979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521E97" w:rsidRPr="00521E97" w14:paraId="6E6EE5EF"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F98B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Housing</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83C2A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community development, or housing issu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0919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521E97" w:rsidRPr="00521E97" w14:paraId="44F9C4CA"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7800F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mmigration</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5A1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F64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igration, for example: immigration, or refugees, or citizenship.</w:t>
            </w:r>
          </w:p>
        </w:tc>
      </w:tr>
      <w:tr w:rsidR="00521E97" w:rsidRPr="00521E97" w14:paraId="4A21CC3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F50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International Affair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BE282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or foreign aid.</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7ABA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521E97" w:rsidRPr="00521E97" w14:paraId="0D18EA22" w14:textId="77777777" w:rsidTr="00A87B52">
        <w:trPr>
          <w:trHeight w:val="180"/>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40EA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bor</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3111B"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employment, or labour.</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41CF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521E97" w:rsidRPr="00521E97" w14:paraId="410731C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AD420"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Law and Crim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884D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crime, or family issu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C6B2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521E97" w:rsidRPr="00521E97" w14:paraId="2B8C3957"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D4F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Macroeconomic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A266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06EEC"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521E97" w:rsidRPr="00521E97" w14:paraId="689FBDA4"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07DC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Other</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5CD2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miscellaneou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274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other things, miscellaneous.</w:t>
            </w:r>
          </w:p>
        </w:tc>
      </w:tr>
      <w:tr w:rsidR="00521E97" w:rsidRPr="00521E97" w14:paraId="2DBB6422"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226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Public Lands</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3C3DA"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or water management.</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D5465"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521E97" w:rsidRPr="00521E97" w14:paraId="2C001CF5"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D441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lastRenderedPageBreak/>
              <w:t>Social Welfare</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A1B17"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E4169"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521E97" w:rsidRPr="00521E97" w14:paraId="01C9FBF4"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3A53E"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echnology</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704E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space, or science, or technology, or communica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2FEE8"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521E97" w:rsidRPr="00521E97" w14:paraId="0B8E04A6" w14:textId="77777777" w:rsidTr="00A87B52">
        <w:trPr>
          <w:trHeight w:val="165"/>
          <w:jc w:val="center"/>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D361CF"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ransportation</w:t>
            </w:r>
          </w:p>
        </w:tc>
        <w:tc>
          <w:tcPr>
            <w:tcW w:w="487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C1573"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F9FB1" w14:textId="77777777" w:rsidR="00521E97" w:rsidRPr="00521E97" w:rsidRDefault="00521E97" w:rsidP="00521E97">
            <w:pPr>
              <w:rPr>
                <w:rFonts w:ascii="Times New Roman" w:eastAsia="Times New Roman" w:hAnsi="Times New Roman" w:cs="Times New Roman"/>
                <w:lang w:val="en-BE"/>
              </w:rPr>
            </w:pPr>
            <w:r w:rsidRPr="00521E97">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156ABECC" w14:textId="3B2667C2" w:rsidR="00521E97" w:rsidRPr="00521E97" w:rsidRDefault="00521E97" w:rsidP="008A1C9A">
      <w:pPr>
        <w:spacing w:line="480" w:lineRule="auto"/>
        <w:rPr>
          <w:bCs/>
          <w:lang w:val="en-BE"/>
        </w:rPr>
      </w:pPr>
    </w:p>
    <w:p w14:paraId="4B675A8A" w14:textId="1F0C1DB6" w:rsidR="00521E97" w:rsidRDefault="00A87B52" w:rsidP="008A1C9A">
      <w:pPr>
        <w:spacing w:line="480" w:lineRule="auto"/>
        <w:rPr>
          <w:bCs/>
        </w:rPr>
      </w:pPr>
      <w:r>
        <w:rPr>
          <w:bCs/>
        </w:rPr>
        <w:t>Comparative Agendas Project – US Court Cases</w:t>
      </w:r>
    </w:p>
    <w:tbl>
      <w:tblPr>
        <w:tblW w:w="0" w:type="auto"/>
        <w:tblCellMar>
          <w:left w:w="0" w:type="dxa"/>
          <w:right w:w="0" w:type="dxa"/>
        </w:tblCellMar>
        <w:tblLook w:val="04A0" w:firstRow="1" w:lastRow="0" w:firstColumn="1" w:lastColumn="0" w:noHBand="0" w:noVBand="1"/>
      </w:tblPr>
      <w:tblGrid>
        <w:gridCol w:w="1420"/>
        <w:gridCol w:w="7584"/>
      </w:tblGrid>
      <w:tr w:rsidR="00A87B52" w:rsidRPr="00A87B52" w14:paraId="59E94D69"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3295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9B5A6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6299368" w14:textId="77777777" w:rsidTr="00A87B52">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94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gricultu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9C28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griculture, for example: agricultural foreign trade, or subsidies to farmers, or food inspection and safety, or agricultural marketing, or animal and crop disease, or fisheries, or R&amp;D.</w:t>
            </w:r>
          </w:p>
        </w:tc>
      </w:tr>
      <w:tr w:rsidR="00A87B52" w:rsidRPr="00A87B52" w14:paraId="2C5BE709"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08E41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ivil Right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3CC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ivil rights, for example: minority/gender/age/handicap discrimination, or voting rights, or freedom of speech, or privacy.</w:t>
            </w:r>
          </w:p>
        </w:tc>
      </w:tr>
      <w:tr w:rsidR="00A87B52" w:rsidRPr="00A87B52" w14:paraId="1E20755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B093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fens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CEDE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fense, for example: defense alliances, or military intelligence, or military readiness, or nuclear arms, or military aid, or military personnel issues, or military procurement, or reserve forces, or hazardous waste, or civil defense and terrorism, or contractors, or foreign operations, or R&amp;D.</w:t>
            </w:r>
          </w:p>
        </w:tc>
      </w:tr>
      <w:tr w:rsidR="00A87B52" w:rsidRPr="00A87B52" w14:paraId="4C487A07"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3499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omestic Commerc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A6F9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omestic commerce, for example: banking, or securities and commodities, or consumer finance, or insurance regulation, or bankruptcy, or corporate management, or small businesses, or copyrights and patents, or disaster relief, or tourism, or consumer safety, or sports regulation, or R&amp;D.</w:t>
            </w:r>
          </w:p>
        </w:tc>
      </w:tr>
      <w:tr w:rsidR="00A87B52" w:rsidRPr="00A87B52" w14:paraId="6F9DE270"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E4D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duc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7ED42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ducation, for example: higher education, or education finance, or schools, or education of underprivileged, or vocational education, or education for handicapped, or excellence, or R&amp;D.</w:t>
            </w:r>
          </w:p>
        </w:tc>
      </w:tr>
      <w:tr w:rsidR="00A87B52" w:rsidRPr="00A87B52" w14:paraId="79E201BF"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4CFB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erg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137A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nergy, for example: nuclear energy and safety, or electricity, or natural gas &amp; oil, or coal, or alternative and renewable energy, or conservation, or R&amp;D.</w:t>
            </w:r>
          </w:p>
        </w:tc>
      </w:tr>
      <w:tr w:rsidR="00A87B52" w:rsidRPr="00A87B52" w14:paraId="7EDA4158"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A000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nvironment</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038A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he environment, for example: drinking water, or waste disposal, or hazardous waste, or air pollution, or recycling, or species and forest protection, or conservation, or R&amp;D.</w:t>
            </w:r>
          </w:p>
        </w:tc>
      </w:tr>
      <w:tr w:rsidR="00A87B52" w:rsidRPr="00A87B52" w14:paraId="6B3227D3"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D5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Foreign Trad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893F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foreign trade, for example: trade agreements, or exports, or private investments, or competitiveness, or tariff and imports, or exchange rates.</w:t>
            </w:r>
          </w:p>
        </w:tc>
      </w:tr>
      <w:tr w:rsidR="00A87B52" w:rsidRPr="00A87B52" w14:paraId="5B30B963"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EBE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Government Opera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DBBF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government operations, for example: intergovernmental relations, or agencies, or bureaucracy, or postal service, or civil employees, or appointments, or national currency, or government procurement, or government property management, or tax administration, or public scandals, or government branch relations, or political campaigns, or census, or capital city, or national holidays.</w:t>
            </w:r>
          </w:p>
        </w:tc>
      </w:tr>
      <w:tr w:rsidR="00A87B52" w:rsidRPr="00A87B52" w14:paraId="65F9169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44EFD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111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for example: health care reform, or health insurance, or drug industry, or medical facilities, or disease prevention, or infants and children, or mental health, or drug/alcohol/tobacco abuse, or R&amp;D.</w:t>
            </w:r>
          </w:p>
        </w:tc>
      </w:tr>
      <w:tr w:rsidR="00A87B52" w:rsidRPr="00A87B52" w14:paraId="4833CB2A"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5914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ous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0412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ousing, for example: community development, or urban development, or rural housing, low-income assistance for housing, housing for veterans/elderly/homeless, or R&amp;D.</w:t>
            </w:r>
          </w:p>
        </w:tc>
      </w:tr>
      <w:tr w:rsidR="00A87B52" w:rsidRPr="00A87B52" w14:paraId="07772E6B"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05EE7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mmig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912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igration, for example: immigration, or refugees, or citizenship.</w:t>
            </w:r>
          </w:p>
        </w:tc>
      </w:tr>
      <w:tr w:rsidR="00A87B52" w:rsidRPr="00A87B52" w14:paraId="2D708D3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3C741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tional Affair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AF0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tional affairs, for example: foreign aid, or international resources exploitation, or developing countries, or international finance, or western Europe, or specific countries, or human rights, or international organisations, or international terrorism, or diplomats.</w:t>
            </w:r>
          </w:p>
        </w:tc>
      </w:tr>
      <w:tr w:rsidR="00A87B52" w:rsidRPr="00A87B52" w14:paraId="646A2CAE"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74B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bor</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54A2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bour, for example: worker safety, or employment training, or employee benefits, or labor unions, or fair labor standards, or youth employment, or migrant and seasonal workers.</w:t>
            </w:r>
          </w:p>
        </w:tc>
      </w:tr>
      <w:tr w:rsidR="00A87B52" w:rsidRPr="00A87B52" w14:paraId="6175A806" w14:textId="77777777" w:rsidTr="00A87B52">
        <w:trPr>
          <w:trHeight w:val="180"/>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40F4B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aw and Crim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D53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law and crime, for example: law enforcement agencies, or white collar crime, or illegal drugs, or court administration, or prisons, or juvenile crime, or child abuse, or family issues, or criminal and civil code, or police.</w:t>
            </w:r>
          </w:p>
        </w:tc>
      </w:tr>
      <w:tr w:rsidR="00A87B52" w:rsidRPr="00A87B52" w14:paraId="0EC00786"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BD07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Macroeconom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A0AE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acroeconomics, for example: interest rates, or unemployment, or monetary policy, or national budget, or taxes, or industrial policy.</w:t>
            </w:r>
          </w:p>
        </w:tc>
      </w:tr>
      <w:tr w:rsidR="00A87B52" w:rsidRPr="00A87B52" w14:paraId="27EDA657"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D527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Land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2185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lands, for example: national parks, or indigenous affairs, or public lands, or water resources, or dependencies and territories.</w:t>
            </w:r>
          </w:p>
        </w:tc>
      </w:tr>
      <w:tr w:rsidR="00A87B52" w:rsidRPr="00A87B52" w14:paraId="52074714"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329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Welfar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921E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welfare, for example: low-income assistance, or elderly assistance, or disabled assistance, or volunteer associations, or child care, or social welfare.</w:t>
            </w:r>
          </w:p>
        </w:tc>
      </w:tr>
      <w:tr w:rsidR="00A87B52" w:rsidRPr="00A87B52" w14:paraId="55BB507C"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3EBD4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Technolog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0460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echnology, for example: government space programs, or commercial use of space, or science transfer, or telecommunications, or regulation of media, or weather science, or computers, or internet, or R&amp;D.</w:t>
            </w:r>
          </w:p>
        </w:tc>
      </w:tr>
      <w:tr w:rsidR="00A87B52" w:rsidRPr="00A87B52" w14:paraId="560826F8" w14:textId="77777777" w:rsidTr="00A87B52">
        <w:trPr>
          <w:trHeight w:val="165"/>
        </w:trPr>
        <w:tc>
          <w:tcPr>
            <w:tcW w:w="16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B8C0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ransport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6A58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transportation, for example: mass transportation, or highways, or air travel, or railroads, or maritime, or infrastructure, or R&amp;D.</w:t>
            </w:r>
          </w:p>
        </w:tc>
      </w:tr>
    </w:tbl>
    <w:p w14:paraId="2EDC94E0" w14:textId="77777777" w:rsidR="00A87B52" w:rsidRPr="00A87B52" w:rsidRDefault="00A87B52" w:rsidP="008A1C9A">
      <w:pPr>
        <w:spacing w:line="480" w:lineRule="auto"/>
        <w:rPr>
          <w:bCs/>
          <w:lang w:val="en-BE"/>
        </w:rPr>
      </w:pPr>
    </w:p>
    <w:p w14:paraId="37ED04E4" w14:textId="623BFF48" w:rsidR="00521E97" w:rsidRPr="00A87B52" w:rsidRDefault="00A87B52" w:rsidP="008A1C9A">
      <w:pPr>
        <w:spacing w:line="480" w:lineRule="auto"/>
        <w:rPr>
          <w:bCs/>
        </w:rPr>
      </w:pPr>
      <w:proofErr w:type="spellStart"/>
      <w:r>
        <w:rPr>
          <w:bCs/>
        </w:rPr>
        <w:t>CoronaNet</w:t>
      </w:r>
      <w:proofErr w:type="spellEnd"/>
    </w:p>
    <w:tbl>
      <w:tblPr>
        <w:tblW w:w="0" w:type="auto"/>
        <w:tblCellMar>
          <w:left w:w="0" w:type="dxa"/>
          <w:right w:w="0" w:type="dxa"/>
        </w:tblCellMar>
        <w:tblLook w:val="04A0" w:firstRow="1" w:lastRow="0" w:firstColumn="1" w:lastColumn="0" w:noHBand="0" w:noVBand="1"/>
      </w:tblPr>
      <w:tblGrid>
        <w:gridCol w:w="1555"/>
        <w:gridCol w:w="3750"/>
        <w:gridCol w:w="3699"/>
      </w:tblGrid>
      <w:tr w:rsidR="00A87B52" w:rsidRPr="00A87B52" w14:paraId="02EC7C50"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7DA945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label</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77AE3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short</w:t>
            </w:r>
          </w:p>
        </w:tc>
        <w:tc>
          <w:tcPr>
            <w:tcW w:w="148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7350B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b/>
                <w:bCs/>
                <w:color w:val="000000"/>
                <w:sz w:val="15"/>
                <w:szCs w:val="15"/>
                <w:lang w:val="en-BE"/>
              </w:rPr>
              <w:t>hypotheses_long</w:t>
            </w:r>
          </w:p>
        </w:tc>
      </w:tr>
      <w:tr w:rsidR="00A87B52" w:rsidRPr="00A87B52" w14:paraId="613EC605" w14:textId="77777777" w:rsidTr="00A87B52">
        <w:trPr>
          <w:trHeight w:val="180"/>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69B7E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Anti-Disinformation Measur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093D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E90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measures against disinformation: Efforts by the government to limit the spread of false, inaccurate or harmful information.</w:t>
            </w:r>
          </w:p>
        </w:tc>
      </w:tr>
      <w:tr w:rsidR="00A87B52" w:rsidRPr="00A87B52" w14:paraId="30A195C6"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F94E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OVID-19 Vaccin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0D2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4E6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COVID-19 vaccines. A policy regarding the research and development, or regulation, or production, or purchase, or distribution of a vaccine..</w:t>
            </w:r>
          </w:p>
        </w:tc>
      </w:tr>
      <w:tr w:rsidR="00A87B52" w:rsidRPr="00A87B52" w14:paraId="5F2605C7"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B8F3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losure and Regulation of School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30DD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70CE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gulating schools and educational establishments. For example closing an educational institution, or allowing educational institutions to open with or without certain conditions..</w:t>
            </w:r>
          </w:p>
        </w:tc>
      </w:tr>
      <w:tr w:rsidR="00A87B52" w:rsidRPr="00A87B52" w14:paraId="50EA2D1E"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88ED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Curfew</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B48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884C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curfew: Domestic freedom of movement is limited during certain times of the day.</w:t>
            </w:r>
          </w:p>
        </w:tc>
      </w:tr>
      <w:tr w:rsidR="00A87B52" w:rsidRPr="00A87B52" w14:paraId="1D23590D"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B08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Declaration of Emergenc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736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emergenc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4E050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declaration of a state of national emergency.</w:t>
            </w:r>
          </w:p>
        </w:tc>
      </w:tr>
      <w:tr w:rsidR="00A87B52" w:rsidRPr="00A87B52" w14:paraId="3AE3D469"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C0A9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Ex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CF2C9D"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F7EE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external border restrictions: The ability to enter or exit country borders is reduced..</w:t>
            </w:r>
          </w:p>
        </w:tc>
      </w:tr>
      <w:tr w:rsidR="00A87B52" w:rsidRPr="00A87B52" w14:paraId="6EB13F79"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8830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Monitor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891CB"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DED3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monitoring of individuals who are likely to be infected..</w:t>
            </w:r>
          </w:p>
        </w:tc>
      </w:tr>
      <w:tr w:rsidR="00A87B52" w:rsidRPr="00A87B52" w14:paraId="6D434A7F"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CFA8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Resourc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39A0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materials, infrastructure, personnel, mask purchas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0276"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resources: For example medical equipment, number of hospitals, health infrastructure, personnel (e.g. doctors, nurses), mask purchases.</w:t>
            </w:r>
          </w:p>
        </w:tc>
      </w:tr>
      <w:tr w:rsidR="00A87B52" w:rsidRPr="00A87B52" w14:paraId="1B18E9A0"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DDDF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ealth Test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992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045F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ealth testing of large populations regardless of their likelihood of being infected..</w:t>
            </w:r>
          </w:p>
        </w:tc>
      </w:tr>
      <w:tr w:rsidR="00A87B52" w:rsidRPr="00A87B52" w14:paraId="5D744BB0"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C7714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Hygie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05AB8"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B5471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hygiene: Promotion of hygiene in public spaces, for example disinfection in subways or burials..</w:t>
            </w:r>
          </w:p>
        </w:tc>
      </w:tr>
      <w:tr w:rsidR="00A87B52" w:rsidRPr="00A87B52" w14:paraId="6960BE9A"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888A2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In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91DF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F42C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internal border restrictions: The ability to move freely within the borders of a country is reduced..</w:t>
            </w:r>
          </w:p>
        </w:tc>
      </w:tr>
      <w:tr w:rsidR="00A87B52" w:rsidRPr="00A87B52" w14:paraId="76BD0C42"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07A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Lockdow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9AF56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5F7B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lockdown: People are obliged shelter in place and are only allowed to leave their shelter for specific reasons.</w:t>
            </w:r>
          </w:p>
        </w:tc>
      </w:tr>
      <w:tr w:rsidR="00A87B52" w:rsidRPr="00A87B52" w14:paraId="67253484"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C259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New Task Force, Bureau or Administrative Configuration</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A844C"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020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a new administrative body, for example a new task force, bureau or administrative configuration..</w:t>
            </w:r>
          </w:p>
        </w:tc>
      </w:tr>
      <w:tr w:rsidR="00A87B52" w:rsidRPr="00A87B52" w14:paraId="5C82D77A"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C8E43"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Public Awareness Measur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A5FC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35E9"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public awareness measures or efforts to disseminate or gather reliable information, for example information on health prevention..</w:t>
            </w:r>
          </w:p>
        </w:tc>
      </w:tr>
      <w:tr w:rsidR="00A87B52" w:rsidRPr="00A87B52" w14:paraId="063C205F" w14:textId="77777777" w:rsidTr="00A87B52">
        <w:trPr>
          <w:trHeight w:val="180"/>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14720"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Quaranti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26E5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0DA8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quarantine. People are obliged to isolate themselves if they are infected..</w:t>
            </w:r>
          </w:p>
        </w:tc>
      </w:tr>
      <w:tr w:rsidR="00A87B52" w:rsidRPr="00A87B52" w14:paraId="29AAFFBF"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2A05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 and Regulation of Business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D526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0E8FA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businesses, private commercial activities: For example closing down commercial establishments, or allowing commercial establishments to open with or without certain conditions..</w:t>
            </w:r>
          </w:p>
        </w:tc>
      </w:tr>
      <w:tr w:rsidR="00A87B52" w:rsidRPr="00A87B52" w14:paraId="18DE5166"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220DB1"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lastRenderedPageBreak/>
              <w:t>Restriction and Regulation of Government Servic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7407D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D499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ng or regulating government services or public facilities: For example closing down government services, or allowing government services to operate with or without certain conditions..</w:t>
            </w:r>
          </w:p>
        </w:tc>
      </w:tr>
      <w:tr w:rsidR="00A87B52" w:rsidRPr="00A87B52" w14:paraId="08915916"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57A77"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Restrictions of Mass Gathering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FAD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F4BF2"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restrictions of mass gatherings: The number of people allowed to congregate in a place is limited.</w:t>
            </w:r>
          </w:p>
        </w:tc>
      </w:tr>
      <w:tr w:rsidR="00A87B52" w:rsidRPr="00A87B52" w14:paraId="6729762E"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3501F"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Social Distanc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598C4"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mask wearing.</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2796E"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cial distancing, reducing contact between individuals in public spaces, mask wearing..</w:t>
            </w:r>
          </w:p>
        </w:tc>
      </w:tr>
      <w:tr w:rsidR="00A87B52" w:rsidRPr="00A87B52" w14:paraId="72A2961D" w14:textId="77777777" w:rsidTr="00A87B52">
        <w:trPr>
          <w:trHeight w:val="165"/>
        </w:trPr>
        <w:tc>
          <w:tcPr>
            <w:tcW w:w="37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7C16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Other Policy Not Listed Above</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B3DF45"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 disinformation, schools, borders or travel, testing, resources. It is not about any of these topics..</w:t>
            </w:r>
          </w:p>
        </w:tc>
        <w:tc>
          <w:tcPr>
            <w:tcW w:w="148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912CA" w14:textId="77777777" w:rsidR="00A87B52" w:rsidRPr="00A87B52" w:rsidRDefault="00A87B52" w:rsidP="00A87B52">
            <w:pPr>
              <w:rPr>
                <w:rFonts w:ascii="Times New Roman" w:eastAsia="Times New Roman" w:hAnsi="Times New Roman" w:cs="Times New Roman"/>
                <w:lang w:val="en-BE"/>
              </w:rPr>
            </w:pPr>
            <w:r w:rsidRPr="00A87B52">
              <w:rPr>
                <w:rFonts w:ascii="Helvetica Neue" w:eastAsia="Times New Roman" w:hAnsi="Helvetica Neue" w:cs="Times New Roman"/>
                <w:color w:val="000000"/>
                <w:sz w:val="15"/>
                <w:szCs w:val="15"/>
                <w:lang w:val="en-BE"/>
              </w:rPr>
              <w:t>The quote is about something other than regulation of businesses, government, gatherings, distancing, quarantine, lockdown, curfew, emergency, vaccines, disinformation, schools, borders or travel, testing, health resources. It is not about any of these topics..</w:t>
            </w:r>
          </w:p>
        </w:tc>
      </w:tr>
    </w:tbl>
    <w:p w14:paraId="15A22EDA" w14:textId="6B6B614E" w:rsidR="00A87B52" w:rsidRDefault="00A87B52" w:rsidP="008A1C9A">
      <w:pPr>
        <w:spacing w:line="480" w:lineRule="auto"/>
        <w:rPr>
          <w:bCs/>
        </w:rPr>
      </w:pPr>
    </w:p>
    <w:p w14:paraId="412F78AA" w14:textId="77777777" w:rsidR="00A87B52" w:rsidRDefault="00A87B52" w:rsidP="008A1C9A">
      <w:pPr>
        <w:spacing w:line="480" w:lineRule="auto"/>
        <w:rPr>
          <w:bCs/>
        </w:rPr>
      </w:pPr>
    </w:p>
    <w:p w14:paraId="5785C24A" w14:textId="77777777" w:rsidR="00521E97" w:rsidRPr="00521E97" w:rsidRDefault="00521E97" w:rsidP="008A1C9A">
      <w:pPr>
        <w:spacing w:line="480" w:lineRule="auto"/>
        <w:rPr>
          <w:bCs/>
        </w:rPr>
      </w:pPr>
    </w:p>
    <w:p w14:paraId="3B4FB53A" w14:textId="77777777" w:rsidR="00827FC4" w:rsidRDefault="00827FC4">
      <w:pPr>
        <w:rPr>
          <w:b/>
          <w:sz w:val="32"/>
          <w:szCs w:val="32"/>
        </w:rPr>
      </w:pPr>
      <w:r>
        <w:rPr>
          <w:sz w:val="32"/>
          <w:szCs w:val="32"/>
        </w:rPr>
        <w:br w:type="page"/>
      </w:r>
    </w:p>
    <w:p w14:paraId="00000285" w14:textId="4AA79B54" w:rsidR="00E73B86" w:rsidRPr="004548CC" w:rsidRDefault="00FA2D74" w:rsidP="008A1C9A">
      <w:pPr>
        <w:pStyle w:val="Heading1"/>
        <w:spacing w:line="480" w:lineRule="auto"/>
        <w:rPr>
          <w:b w:val="0"/>
          <w:sz w:val="32"/>
          <w:szCs w:val="32"/>
        </w:rPr>
      </w:pPr>
      <w:bookmarkStart w:id="3" w:name="_Toc108516114"/>
      <w:r>
        <w:rPr>
          <w:sz w:val="32"/>
          <w:szCs w:val="32"/>
        </w:rPr>
        <w:lastRenderedPageBreak/>
        <w:t>Appendix</w:t>
      </w:r>
      <w:r w:rsidR="00CD08EF" w:rsidRPr="004548CC">
        <w:rPr>
          <w:sz w:val="32"/>
          <w:szCs w:val="32"/>
        </w:rPr>
        <w:t xml:space="preserve"> </w:t>
      </w:r>
      <w:r w:rsidR="006B43E8">
        <w:rPr>
          <w:sz w:val="32"/>
          <w:szCs w:val="32"/>
        </w:rPr>
        <w:t>C</w:t>
      </w:r>
      <w:r w:rsidR="00CD08EF" w:rsidRPr="004548CC">
        <w:rPr>
          <w:sz w:val="32"/>
          <w:szCs w:val="32"/>
        </w:rPr>
        <w:t xml:space="preserve">: </w:t>
      </w:r>
      <w:r w:rsidR="00DA6F34">
        <w:rPr>
          <w:sz w:val="32"/>
          <w:szCs w:val="32"/>
        </w:rPr>
        <w:t>Analysis Pipeline</w:t>
      </w:r>
      <w:bookmarkEnd w:id="3"/>
    </w:p>
    <w:p w14:paraId="454CDC8C" w14:textId="2D9D799A" w:rsidR="00DA6F34" w:rsidRDefault="00DA6F34" w:rsidP="008A1C9A">
      <w:pPr>
        <w:spacing w:line="480" w:lineRule="auto"/>
        <w:jc w:val="both"/>
      </w:pPr>
      <w:r>
        <w:t>To ensure comparability across algorithms and datasets as well as reproducibility, each dataset was analysed with the following overall steps.</w:t>
      </w:r>
      <w:r w:rsidRPr="001B24A0">
        <w:rPr>
          <w:rStyle w:val="FootnoteReference"/>
        </w:rPr>
        <w:footnoteReference w:id="8"/>
      </w:r>
      <w:r>
        <w:t xml:space="preserve"> </w:t>
      </w:r>
    </w:p>
    <w:p w14:paraId="0A44B267" w14:textId="3E277FED"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test-</w:t>
      </w:r>
      <w:proofErr w:type="gramStart"/>
      <w:r>
        <w:rPr>
          <w:color w:val="000000"/>
          <w:u w:val="single"/>
        </w:rPr>
        <w:t>split:</w:t>
      </w:r>
      <w:proofErr w:type="gramEnd"/>
      <w:r>
        <w:rPr>
          <w:color w:val="000000"/>
        </w:rPr>
        <w:t xml:space="preserve"> given a </w:t>
      </w:r>
      <w:r>
        <w:rPr>
          <w:i/>
        </w:rPr>
        <w:t xml:space="preserve">dataset, </w:t>
      </w:r>
      <w:r>
        <w:t>create</w:t>
      </w:r>
      <w:r>
        <w:rPr>
          <w:color w:val="000000"/>
        </w:rPr>
        <w:t xml:space="preserve"> a training set </w:t>
      </w:r>
      <w:proofErr w:type="spellStart"/>
      <w:r>
        <w:rPr>
          <w:i/>
          <w:color w:val="000000"/>
        </w:rPr>
        <w:t>data_train</w:t>
      </w:r>
      <w:proofErr w:type="spellEnd"/>
      <w:r>
        <w:rPr>
          <w:color w:val="000000"/>
        </w:rPr>
        <w:t xml:space="preserve"> and a held-out test set </w:t>
      </w:r>
      <w:proofErr w:type="spellStart"/>
      <w:r>
        <w:rPr>
          <w:i/>
          <w:color w:val="000000"/>
        </w:rPr>
        <w:t>data_test</w:t>
      </w:r>
      <w:proofErr w:type="spellEnd"/>
      <w:r>
        <w:rPr>
          <w:color w:val="000000"/>
        </w:rPr>
        <w:t xml:space="preserve">. The train-test-split proportions depend on the dataset, see </w:t>
      </w:r>
      <w:r w:rsidR="00827FC4">
        <w:rPr>
          <w:color w:val="000000"/>
        </w:rPr>
        <w:t>a</w:t>
      </w:r>
      <w:r w:rsidR="00FA2D74">
        <w:rPr>
          <w:color w:val="000000"/>
        </w:rPr>
        <w:t>ppendix</w:t>
      </w:r>
      <w:r>
        <w:rPr>
          <w:color w:val="000000"/>
        </w:rPr>
        <w:t xml:space="preserve"> </w:t>
      </w:r>
      <w:r w:rsidR="00827FC4">
        <w:rPr>
          <w:color w:val="000000"/>
        </w:rPr>
        <w:t>A</w:t>
      </w:r>
      <w:r>
        <w:rPr>
          <w:color w:val="000000"/>
        </w:rPr>
        <w:t>.</w:t>
      </w:r>
    </w:p>
    <w:p w14:paraId="087CDEBC"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andom sampling:</w:t>
      </w:r>
      <w:r>
        <w:rPr>
          <w:color w:val="000000"/>
        </w:rPr>
        <w:t xml:space="preserve"> From </w:t>
      </w:r>
      <w:proofErr w:type="spellStart"/>
      <w:r>
        <w:rPr>
          <w:i/>
          <w:color w:val="000000"/>
        </w:rPr>
        <w:t>data_train</w:t>
      </w:r>
      <w:proofErr w:type="spellEnd"/>
      <w:r>
        <w:rPr>
          <w:color w:val="000000"/>
        </w:rPr>
        <w:t xml:space="preserve">, take a fully random sample </w:t>
      </w:r>
      <w:proofErr w:type="spellStart"/>
      <w:r>
        <w:rPr>
          <w:i/>
          <w:color w:val="000000"/>
        </w:rPr>
        <w:t>data_train_samp</w:t>
      </w:r>
      <w:proofErr w:type="spellEnd"/>
      <w:r>
        <w:rPr>
          <w:iCs/>
          <w:color w:val="000000"/>
        </w:rPr>
        <w:t xml:space="preserve"> of size </w:t>
      </w:r>
      <w:r>
        <w:rPr>
          <w:i/>
          <w:color w:val="000000"/>
        </w:rPr>
        <w:t>N</w:t>
      </w:r>
      <w:r>
        <w:rPr>
          <w:color w:val="000000"/>
        </w:rPr>
        <w:t xml:space="preserve">. </w:t>
      </w:r>
    </w:p>
    <w:p w14:paraId="39797714" w14:textId="31DB465C"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Hyperparameter tuning with cross-validation:</w:t>
      </w:r>
      <w:r>
        <w:rPr>
          <w:color w:val="000000"/>
        </w:rPr>
        <w:t xml:space="preserve"> Determine the best hyperparameters </w:t>
      </w:r>
      <w:proofErr w:type="spellStart"/>
      <w:r>
        <w:rPr>
          <w:i/>
          <w:color w:val="000000"/>
        </w:rPr>
        <w:t>hyperparam_best</w:t>
      </w:r>
      <w:proofErr w:type="spellEnd"/>
      <w:r>
        <w:rPr>
          <w:color w:val="000000"/>
        </w:rPr>
        <w:t xml:space="preserve"> for the algorithm on </w:t>
      </w:r>
      <w:proofErr w:type="spellStart"/>
      <w:r>
        <w:rPr>
          <w:i/>
          <w:color w:val="000000"/>
        </w:rPr>
        <w:t>data_train_samp</w:t>
      </w:r>
      <w:proofErr w:type="spellEnd"/>
      <w:r>
        <w:rPr>
          <w:color w:val="000000"/>
        </w:rPr>
        <w:t xml:space="preserve">. We do not assume access to a development/validation set and therefore use two-fold cross-validation to find </w:t>
      </w:r>
      <w:proofErr w:type="spellStart"/>
      <w:r>
        <w:rPr>
          <w:i/>
          <w:color w:val="000000"/>
        </w:rPr>
        <w:t>hyperparam_best</w:t>
      </w:r>
      <w:proofErr w:type="spellEnd"/>
      <w:r>
        <w:rPr>
          <w:color w:val="000000"/>
        </w:rPr>
        <w:t xml:space="preserve">. We use the Python library </w:t>
      </w:r>
      <w:proofErr w:type="spellStart"/>
      <w:r>
        <w:rPr>
          <w:color w:val="000000"/>
        </w:rPr>
        <w:t>Optuna</w:t>
      </w:r>
      <w:proofErr w:type="spellEnd"/>
      <w:r w:rsidR="008E2CF3">
        <w:rPr>
          <w:rStyle w:val="FootnoteReference"/>
          <w:color w:val="000000"/>
        </w:rPr>
        <w:footnoteReference w:id="9"/>
      </w:r>
      <w:r>
        <w:rPr>
          <w:color w:val="000000"/>
        </w:rPr>
        <w:t xml:space="preserve"> for smart sampling of the best hyperparameters. We search over up to </w:t>
      </w:r>
      <w:r w:rsidR="008E2CF3">
        <w:rPr>
          <w:color w:val="000000"/>
        </w:rPr>
        <w:t>6</w:t>
      </w:r>
      <w:r>
        <w:rPr>
          <w:color w:val="000000"/>
        </w:rPr>
        <w:t xml:space="preserve">0 hyperparameter configurations for the classical algorithm and up to 15 for Transformers, given their high computational training costs. For each hyperparameter configuration, </w:t>
      </w:r>
      <w:proofErr w:type="gramStart"/>
      <w:r>
        <w:rPr>
          <w:color w:val="000000"/>
        </w:rPr>
        <w:t>step</w:t>
      </w:r>
      <w:proofErr w:type="gramEnd"/>
      <w:r>
        <w:rPr>
          <w:color w:val="000000"/>
        </w:rPr>
        <w:t xml:space="preserve"> 2 and 3 are repeated twice for two random seeds to account for randomness in sampling </w:t>
      </w:r>
      <w:proofErr w:type="spellStart"/>
      <w:r>
        <w:rPr>
          <w:i/>
          <w:color w:val="000000"/>
        </w:rPr>
        <w:t>data_train_samp</w:t>
      </w:r>
      <w:proofErr w:type="spellEnd"/>
      <w:r>
        <w:rPr>
          <w:color w:val="000000"/>
        </w:rPr>
        <w:t xml:space="preserve">. </w:t>
      </w:r>
    </w:p>
    <w:p w14:paraId="03DA0BF8"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raining:</w:t>
      </w:r>
      <w:r>
        <w:rPr>
          <w:color w:val="000000"/>
        </w:rPr>
        <w:t xml:space="preserve"> Use </w:t>
      </w:r>
      <w:proofErr w:type="spellStart"/>
      <w:r>
        <w:rPr>
          <w:i/>
          <w:color w:val="000000"/>
        </w:rPr>
        <w:t>data_train_samp</w:t>
      </w:r>
      <w:proofErr w:type="spellEnd"/>
      <w:r>
        <w:rPr>
          <w:color w:val="000000"/>
        </w:rPr>
        <w:t xml:space="preserve"> and </w:t>
      </w:r>
      <w:proofErr w:type="spellStart"/>
      <w:r>
        <w:rPr>
          <w:i/>
          <w:color w:val="000000"/>
        </w:rPr>
        <w:t>hyperparam_best</w:t>
      </w:r>
      <w:proofErr w:type="spellEnd"/>
      <w:r>
        <w:rPr>
          <w:color w:val="000000"/>
        </w:rPr>
        <w:t xml:space="preserve"> to train the algorithm </w:t>
      </w:r>
      <w:r>
        <w:rPr>
          <w:i/>
          <w:color w:val="000000"/>
        </w:rPr>
        <w:t>algo</w:t>
      </w:r>
      <w:r>
        <w:rPr>
          <w:color w:val="000000"/>
        </w:rPr>
        <w:t xml:space="preserve">. </w:t>
      </w:r>
    </w:p>
    <w:p w14:paraId="5F09E389" w14:textId="2FA10BF0"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Testing:</w:t>
      </w:r>
      <w:r>
        <w:rPr>
          <w:color w:val="000000"/>
        </w:rPr>
        <w:t xml:space="preserve"> Test </w:t>
      </w:r>
      <w:r>
        <w:rPr>
          <w:i/>
          <w:color w:val="000000"/>
        </w:rPr>
        <w:t xml:space="preserve">algo </w:t>
      </w:r>
      <w:r>
        <w:rPr>
          <w:color w:val="000000"/>
        </w:rPr>
        <w:t xml:space="preserve">on </w:t>
      </w:r>
      <w:proofErr w:type="spellStart"/>
      <w:r>
        <w:rPr>
          <w:i/>
          <w:color w:val="000000"/>
        </w:rPr>
        <w:t>data_test</w:t>
      </w:r>
      <w:proofErr w:type="spellEnd"/>
      <w:r>
        <w:rPr>
          <w:color w:val="000000"/>
        </w:rPr>
        <w:t xml:space="preserve"> using metrics F1-micro and F1-macro.</w:t>
      </w:r>
    </w:p>
    <w:p w14:paraId="196AF2B0"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Account for randomness:</w:t>
      </w:r>
      <w:r>
        <w:rPr>
          <w:color w:val="000000"/>
        </w:rPr>
        <w:t xml:space="preserve"> Repeat step 4 and 5 three times with three different random seeds for sampling </w:t>
      </w:r>
      <w:proofErr w:type="spellStart"/>
      <w:r>
        <w:rPr>
          <w:i/>
          <w:color w:val="000000"/>
        </w:rPr>
        <w:t>data_train_samp</w:t>
      </w:r>
      <w:proofErr w:type="spellEnd"/>
      <w:r>
        <w:rPr>
          <w:color w:val="000000"/>
        </w:rPr>
        <w:t>. Calculate the mean F1-micro and F1-macro as well as standard deviation to account for the impact of randomness on performance.</w:t>
      </w:r>
    </w:p>
    <w:p w14:paraId="36ECFD57" w14:textId="77777777"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sample sizes:</w:t>
      </w:r>
      <w:r>
        <w:rPr>
          <w:color w:val="000000"/>
        </w:rPr>
        <w:t xml:space="preserve"> Repeat steps 2 to 7 for each </w:t>
      </w:r>
      <w:r>
        <w:rPr>
          <w:i/>
          <w:color w:val="000000"/>
        </w:rPr>
        <w:t xml:space="preserve">N </w:t>
      </w:r>
      <w:r>
        <w:rPr>
          <w:color w:val="000000"/>
        </w:rPr>
        <w:t>in</w:t>
      </w:r>
      <w:r>
        <w:rPr>
          <w:i/>
          <w:color w:val="000000"/>
        </w:rPr>
        <w:t xml:space="preserve"> [0, 100, 500, 1000, 2500, 5000, 10 000]</w:t>
      </w:r>
      <w:r>
        <w:rPr>
          <w:color w:val="000000"/>
        </w:rPr>
        <w:t xml:space="preserve"> to test the performance of </w:t>
      </w:r>
      <w:r>
        <w:rPr>
          <w:i/>
          <w:color w:val="000000"/>
        </w:rPr>
        <w:t xml:space="preserve">algo </w:t>
      </w:r>
      <w:r>
        <w:rPr>
          <w:color w:val="000000"/>
        </w:rPr>
        <w:t>depending on the number of training examples.</w:t>
      </w:r>
    </w:p>
    <w:p w14:paraId="3CBFBD4F" w14:textId="554DC2DF" w:rsid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algorithms:</w:t>
      </w:r>
      <w:r>
        <w:rPr>
          <w:color w:val="000000"/>
        </w:rPr>
        <w:t xml:space="preserve"> Repeat steps 2 to 8 for each </w:t>
      </w:r>
      <w:r>
        <w:rPr>
          <w:i/>
          <w:color w:val="000000"/>
        </w:rPr>
        <w:t xml:space="preserve">algo </w:t>
      </w:r>
      <w:r>
        <w:rPr>
          <w:color w:val="000000"/>
        </w:rPr>
        <w:t>in</w:t>
      </w:r>
      <m:oMath>
        <m:r>
          <w:rPr>
            <w:rFonts w:ascii="Cambria Math" w:eastAsia="Cambria Math" w:hAnsi="Cambria Math" w:cs="Cambria Math"/>
            <w:color w:val="000000"/>
          </w:rPr>
          <m:t xml:space="preserve"> </m:t>
        </m:r>
      </m:oMath>
      <w:r>
        <w:rPr>
          <w:i/>
          <w:color w:val="000000"/>
        </w:rPr>
        <w:t>[SVM, Logistic Regression, BERT-base, BERT-</w:t>
      </w:r>
      <w:r w:rsidR="00237654">
        <w:rPr>
          <w:i/>
          <w:color w:val="000000"/>
        </w:rPr>
        <w:t>NLI</w:t>
      </w:r>
      <w:r>
        <w:rPr>
          <w:i/>
          <w:color w:val="000000"/>
        </w:rPr>
        <w:t>]</w:t>
      </w:r>
      <w:r w:rsidR="00182928">
        <w:rPr>
          <w:i/>
          <w:color w:val="000000"/>
        </w:rPr>
        <w:t>.</w:t>
      </w:r>
      <w:r w:rsidR="00182928">
        <w:rPr>
          <w:iCs/>
          <w:color w:val="000000"/>
        </w:rPr>
        <w:t xml:space="preserve"> The steps are repeated twice for SVM and Logistic Regression, once with TFIDF vectorization and once with averaged word embeddings (see details in appendix F on </w:t>
      </w:r>
      <w:r w:rsidR="00D4494F">
        <w:rPr>
          <w:iCs/>
          <w:color w:val="000000"/>
        </w:rPr>
        <w:t>pre-processing</w:t>
      </w:r>
      <w:r w:rsidR="00182928">
        <w:rPr>
          <w:iCs/>
          <w:color w:val="000000"/>
        </w:rPr>
        <w:t xml:space="preserve">). </w:t>
      </w:r>
    </w:p>
    <w:p w14:paraId="22CE5D36" w14:textId="31521F3C" w:rsidR="00DA6F34" w:rsidRPr="00DA6F34" w:rsidRDefault="00DA6F34" w:rsidP="00182928">
      <w:pPr>
        <w:numPr>
          <w:ilvl w:val="0"/>
          <w:numId w:val="2"/>
        </w:numPr>
        <w:pBdr>
          <w:top w:val="nil"/>
          <w:left w:val="nil"/>
          <w:bottom w:val="nil"/>
          <w:right w:val="nil"/>
          <w:between w:val="nil"/>
        </w:pBdr>
        <w:spacing w:line="300" w:lineRule="auto"/>
        <w:ind w:left="357" w:hanging="357"/>
        <w:jc w:val="both"/>
      </w:pPr>
      <w:r>
        <w:rPr>
          <w:color w:val="000000"/>
          <w:u w:val="single"/>
        </w:rPr>
        <w:t>Repeat for different datasets:</w:t>
      </w:r>
      <w:r>
        <w:rPr>
          <w:color w:val="000000"/>
        </w:rPr>
        <w:t xml:space="preserve"> Repeat steps 1 to 9 for each </w:t>
      </w:r>
      <w:r>
        <w:rPr>
          <w:i/>
          <w:color w:val="000000"/>
        </w:rPr>
        <w:t xml:space="preserve">dataset </w:t>
      </w:r>
      <w:r>
        <w:rPr>
          <w:color w:val="000000"/>
        </w:rPr>
        <w:t xml:space="preserve">in </w:t>
      </w:r>
      <w:r>
        <w:rPr>
          <w:i/>
          <w:color w:val="000000"/>
        </w:rPr>
        <w:t xml:space="preserve">[sentiment-economy, </w:t>
      </w:r>
      <w:proofErr w:type="spellStart"/>
      <w:r>
        <w:rPr>
          <w:i/>
          <w:color w:val="000000"/>
        </w:rPr>
        <w:t>CoronaNet</w:t>
      </w:r>
      <w:proofErr w:type="spellEnd"/>
      <w:r>
        <w:rPr>
          <w:i/>
          <w:color w:val="000000"/>
        </w:rPr>
        <w:t>, Manifesto-8-class, CAP-SOTU, CAP-US-Court, Manifesto-Military, Manifesto-Protectionism, Manifesto-Morality]</w:t>
      </w:r>
    </w:p>
    <w:p w14:paraId="41B5F873" w14:textId="77777777" w:rsidR="00182928" w:rsidRDefault="00182928">
      <w:pPr>
        <w:rPr>
          <w:b/>
          <w:bCs/>
          <w:sz w:val="32"/>
          <w:szCs w:val="32"/>
        </w:rPr>
      </w:pPr>
      <w:r>
        <w:rPr>
          <w:bCs/>
          <w:sz w:val="32"/>
          <w:szCs w:val="32"/>
        </w:rPr>
        <w:br w:type="page"/>
      </w:r>
    </w:p>
    <w:p w14:paraId="6AE9B1D9" w14:textId="7B77E5C0" w:rsidR="004548CC" w:rsidRPr="004548CC" w:rsidRDefault="00FA2D74" w:rsidP="007E630D">
      <w:pPr>
        <w:pStyle w:val="Heading1"/>
        <w:rPr>
          <w:b w:val="0"/>
          <w:bCs/>
          <w:sz w:val="32"/>
          <w:szCs w:val="32"/>
        </w:rPr>
      </w:pPr>
      <w:bookmarkStart w:id="4" w:name="_Toc108516115"/>
      <w:r>
        <w:rPr>
          <w:bCs/>
          <w:sz w:val="32"/>
          <w:szCs w:val="32"/>
        </w:rPr>
        <w:lastRenderedPageBreak/>
        <w:t>Appendix</w:t>
      </w:r>
      <w:r w:rsidR="004548CC" w:rsidRPr="004548CC">
        <w:rPr>
          <w:bCs/>
          <w:sz w:val="32"/>
          <w:szCs w:val="32"/>
        </w:rPr>
        <w:t xml:space="preserve"> </w:t>
      </w:r>
      <w:r w:rsidR="006B43E8">
        <w:rPr>
          <w:bCs/>
          <w:sz w:val="32"/>
          <w:szCs w:val="32"/>
        </w:rPr>
        <w:t>D</w:t>
      </w:r>
      <w:r w:rsidR="004548CC" w:rsidRPr="004548CC">
        <w:rPr>
          <w:bCs/>
          <w:sz w:val="32"/>
          <w:szCs w:val="32"/>
        </w:rPr>
        <w:t xml:space="preserve">: </w:t>
      </w:r>
      <w:r w:rsidR="003D0EA9">
        <w:rPr>
          <w:bCs/>
          <w:sz w:val="32"/>
          <w:szCs w:val="32"/>
        </w:rPr>
        <w:t>M</w:t>
      </w:r>
      <w:r w:rsidR="004548CC" w:rsidRPr="004548CC">
        <w:rPr>
          <w:bCs/>
          <w:sz w:val="32"/>
          <w:szCs w:val="32"/>
        </w:rPr>
        <w:t>etrics per algorithm per sample size</w:t>
      </w:r>
      <w:bookmarkEnd w:id="4"/>
    </w:p>
    <w:p w14:paraId="2258C11A" w14:textId="26323A2B" w:rsidR="004548CC" w:rsidRDefault="004548CC" w:rsidP="004548CC">
      <w:pPr>
        <w:jc w:val="both"/>
      </w:pPr>
    </w:p>
    <w:p w14:paraId="6FEE451B" w14:textId="01D3B4E4" w:rsidR="00C16890" w:rsidRDefault="00C16890" w:rsidP="004548CC">
      <w:pPr>
        <w:jc w:val="both"/>
      </w:pPr>
      <w:r>
        <w:t>Average F1-macro across all datasets</w:t>
      </w:r>
    </w:p>
    <w:tbl>
      <w:tblPr>
        <w:tblStyle w:val="TableGrid"/>
        <w:tblW w:w="9923"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0C2732" w14:paraId="245F402B" w14:textId="77777777" w:rsidTr="00C238F1">
        <w:trPr>
          <w:trHeight w:val="300"/>
        </w:trPr>
        <w:tc>
          <w:tcPr>
            <w:tcW w:w="2633" w:type="dxa"/>
            <w:shd w:val="clear" w:color="auto" w:fill="BFBFBF" w:themeFill="background1" w:themeFillShade="BF"/>
            <w:noWrap/>
            <w:hideMark/>
          </w:tcPr>
          <w:p w14:paraId="2A8FF517" w14:textId="77777777" w:rsidR="000C2732" w:rsidRPr="000C2732" w:rsidRDefault="000C2732" w:rsidP="000C2732">
            <w:pPr>
              <w:jc w:val="both"/>
              <w:rPr>
                <w:b/>
                <w:bCs/>
                <w:sz w:val="22"/>
                <w:szCs w:val="22"/>
              </w:rPr>
            </w:pPr>
            <w:r w:rsidRPr="000C2732">
              <w:rPr>
                <w:b/>
                <w:bCs/>
                <w:sz w:val="22"/>
                <w:szCs w:val="22"/>
              </w:rPr>
              <w:t>Sample size / Algorithm</w:t>
            </w:r>
          </w:p>
        </w:tc>
        <w:tc>
          <w:tcPr>
            <w:tcW w:w="1013" w:type="dxa"/>
            <w:shd w:val="clear" w:color="auto" w:fill="BFBFBF" w:themeFill="background1" w:themeFillShade="BF"/>
            <w:noWrap/>
            <w:hideMark/>
          </w:tcPr>
          <w:p w14:paraId="6FBA4B65" w14:textId="77777777" w:rsidR="000C2732" w:rsidRPr="000C2732" w:rsidRDefault="000C2732" w:rsidP="000C2732">
            <w:pPr>
              <w:jc w:val="both"/>
              <w:rPr>
                <w:b/>
                <w:bCs/>
                <w:sz w:val="22"/>
                <w:szCs w:val="22"/>
              </w:rPr>
            </w:pPr>
            <w:r w:rsidRPr="000C2732">
              <w:rPr>
                <w:b/>
                <w:bCs/>
                <w:sz w:val="22"/>
                <w:szCs w:val="22"/>
              </w:rPr>
              <w:t>0 (8 datasets)</w:t>
            </w:r>
          </w:p>
        </w:tc>
        <w:tc>
          <w:tcPr>
            <w:tcW w:w="1013" w:type="dxa"/>
            <w:shd w:val="clear" w:color="auto" w:fill="BFBFBF" w:themeFill="background1" w:themeFillShade="BF"/>
            <w:noWrap/>
            <w:hideMark/>
          </w:tcPr>
          <w:p w14:paraId="58EB4BF0" w14:textId="77777777" w:rsidR="000C2732" w:rsidRPr="000C2732" w:rsidRDefault="000C2732" w:rsidP="000C2732">
            <w:pPr>
              <w:jc w:val="both"/>
              <w:rPr>
                <w:b/>
                <w:bCs/>
                <w:sz w:val="22"/>
                <w:szCs w:val="22"/>
              </w:rPr>
            </w:pPr>
            <w:r w:rsidRPr="000C2732">
              <w:rPr>
                <w:b/>
                <w:bCs/>
                <w:sz w:val="22"/>
                <w:szCs w:val="22"/>
              </w:rPr>
              <w:t>100 (8 datasets)</w:t>
            </w:r>
          </w:p>
        </w:tc>
        <w:tc>
          <w:tcPr>
            <w:tcW w:w="1013" w:type="dxa"/>
            <w:shd w:val="clear" w:color="auto" w:fill="BFBFBF" w:themeFill="background1" w:themeFillShade="BF"/>
            <w:noWrap/>
            <w:hideMark/>
          </w:tcPr>
          <w:p w14:paraId="55CD25E8" w14:textId="77777777" w:rsidR="000C2732" w:rsidRPr="000C2732" w:rsidRDefault="000C2732" w:rsidP="000C2732">
            <w:pPr>
              <w:jc w:val="both"/>
              <w:rPr>
                <w:b/>
                <w:bCs/>
                <w:sz w:val="22"/>
                <w:szCs w:val="22"/>
              </w:rPr>
            </w:pPr>
            <w:r w:rsidRPr="000C2732">
              <w:rPr>
                <w:b/>
                <w:bCs/>
                <w:sz w:val="22"/>
                <w:szCs w:val="22"/>
              </w:rPr>
              <w:t>500 (8 datasets)</w:t>
            </w:r>
          </w:p>
        </w:tc>
        <w:tc>
          <w:tcPr>
            <w:tcW w:w="1013" w:type="dxa"/>
            <w:shd w:val="clear" w:color="auto" w:fill="BFBFBF" w:themeFill="background1" w:themeFillShade="BF"/>
            <w:noWrap/>
            <w:hideMark/>
          </w:tcPr>
          <w:p w14:paraId="3A340874" w14:textId="77777777" w:rsidR="000C2732" w:rsidRPr="000C2732" w:rsidRDefault="000C2732" w:rsidP="000C2732">
            <w:pPr>
              <w:jc w:val="both"/>
              <w:rPr>
                <w:b/>
                <w:bCs/>
                <w:sz w:val="22"/>
                <w:szCs w:val="22"/>
              </w:rPr>
            </w:pPr>
            <w:r w:rsidRPr="000C2732">
              <w:rPr>
                <w:b/>
                <w:bCs/>
                <w:sz w:val="22"/>
                <w:szCs w:val="22"/>
              </w:rPr>
              <w:t>1000 (8 datasets)</w:t>
            </w:r>
          </w:p>
        </w:tc>
        <w:tc>
          <w:tcPr>
            <w:tcW w:w="1013" w:type="dxa"/>
            <w:shd w:val="clear" w:color="auto" w:fill="BFBFBF" w:themeFill="background1" w:themeFillShade="BF"/>
            <w:noWrap/>
            <w:hideMark/>
          </w:tcPr>
          <w:p w14:paraId="79351571" w14:textId="77777777" w:rsidR="000C2732" w:rsidRPr="000C2732" w:rsidRDefault="000C2732" w:rsidP="000C2732">
            <w:pPr>
              <w:jc w:val="both"/>
              <w:rPr>
                <w:b/>
                <w:bCs/>
                <w:sz w:val="22"/>
                <w:szCs w:val="22"/>
              </w:rPr>
            </w:pPr>
            <w:r w:rsidRPr="000C2732">
              <w:rPr>
                <w:b/>
                <w:bCs/>
                <w:sz w:val="22"/>
                <w:szCs w:val="22"/>
              </w:rPr>
              <w:t>2500 (8 datasets)</w:t>
            </w:r>
          </w:p>
        </w:tc>
        <w:tc>
          <w:tcPr>
            <w:tcW w:w="1013" w:type="dxa"/>
            <w:shd w:val="clear" w:color="auto" w:fill="BFBFBF" w:themeFill="background1" w:themeFillShade="BF"/>
            <w:noWrap/>
            <w:hideMark/>
          </w:tcPr>
          <w:p w14:paraId="04847EF3" w14:textId="77777777" w:rsidR="000C2732" w:rsidRPr="000C2732" w:rsidRDefault="000C2732" w:rsidP="000C2732">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6A06DD28" w14:textId="77777777" w:rsidR="000C2732" w:rsidRPr="000C2732" w:rsidRDefault="000C2732" w:rsidP="000C2732">
            <w:pPr>
              <w:jc w:val="both"/>
              <w:rPr>
                <w:b/>
                <w:bCs/>
                <w:sz w:val="22"/>
                <w:szCs w:val="22"/>
              </w:rPr>
            </w:pPr>
            <w:r w:rsidRPr="000C2732">
              <w:rPr>
                <w:b/>
                <w:bCs/>
                <w:sz w:val="22"/>
                <w:szCs w:val="22"/>
              </w:rPr>
              <w:t>10000 (3 datasets)</w:t>
            </w:r>
          </w:p>
        </w:tc>
      </w:tr>
      <w:tr w:rsidR="000C2732" w:rsidRPr="000C2732" w14:paraId="14E11823" w14:textId="77777777" w:rsidTr="00C238F1">
        <w:trPr>
          <w:trHeight w:val="300"/>
        </w:trPr>
        <w:tc>
          <w:tcPr>
            <w:tcW w:w="2633" w:type="dxa"/>
            <w:shd w:val="clear" w:color="auto" w:fill="D9D9D9" w:themeFill="background1" w:themeFillShade="D9"/>
            <w:noWrap/>
            <w:hideMark/>
          </w:tcPr>
          <w:p w14:paraId="752D7607" w14:textId="77777777" w:rsidR="000C2732" w:rsidRPr="000C2732" w:rsidRDefault="000C2732" w:rsidP="000C2732">
            <w:pPr>
              <w:jc w:val="both"/>
              <w:rPr>
                <w:b/>
                <w:bCs/>
                <w:sz w:val="22"/>
                <w:szCs w:val="22"/>
              </w:rPr>
            </w:pPr>
            <w:proofErr w:type="spellStart"/>
            <w:r w:rsidRPr="000C2732">
              <w:rPr>
                <w:b/>
                <w:bCs/>
                <w:sz w:val="22"/>
                <w:szCs w:val="22"/>
              </w:rPr>
              <w:t>SVM_tfidf</w:t>
            </w:r>
            <w:proofErr w:type="spellEnd"/>
          </w:p>
        </w:tc>
        <w:tc>
          <w:tcPr>
            <w:tcW w:w="1013" w:type="dxa"/>
            <w:noWrap/>
            <w:hideMark/>
          </w:tcPr>
          <w:p w14:paraId="6C15E486"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1EECDDCC" w14:textId="77777777" w:rsidR="000C2732" w:rsidRPr="000C2732" w:rsidRDefault="000C2732" w:rsidP="000C2732">
            <w:pPr>
              <w:jc w:val="both"/>
              <w:rPr>
                <w:sz w:val="22"/>
                <w:szCs w:val="22"/>
              </w:rPr>
            </w:pPr>
            <w:r w:rsidRPr="000C2732">
              <w:rPr>
                <w:sz w:val="22"/>
                <w:szCs w:val="22"/>
              </w:rPr>
              <w:t>0,255</w:t>
            </w:r>
          </w:p>
        </w:tc>
        <w:tc>
          <w:tcPr>
            <w:tcW w:w="1013" w:type="dxa"/>
            <w:noWrap/>
            <w:hideMark/>
          </w:tcPr>
          <w:p w14:paraId="00058AFE" w14:textId="77777777" w:rsidR="000C2732" w:rsidRPr="000C2732" w:rsidRDefault="000C2732" w:rsidP="000C2732">
            <w:pPr>
              <w:jc w:val="both"/>
              <w:rPr>
                <w:sz w:val="22"/>
                <w:szCs w:val="22"/>
              </w:rPr>
            </w:pPr>
            <w:r w:rsidRPr="000C2732">
              <w:rPr>
                <w:sz w:val="22"/>
                <w:szCs w:val="22"/>
              </w:rPr>
              <w:t>0,412</w:t>
            </w:r>
          </w:p>
        </w:tc>
        <w:tc>
          <w:tcPr>
            <w:tcW w:w="1013" w:type="dxa"/>
            <w:noWrap/>
            <w:hideMark/>
          </w:tcPr>
          <w:p w14:paraId="6FB1E85E" w14:textId="77777777" w:rsidR="000C2732" w:rsidRPr="000C2732" w:rsidRDefault="000C2732" w:rsidP="000C2732">
            <w:pPr>
              <w:jc w:val="both"/>
              <w:rPr>
                <w:sz w:val="22"/>
                <w:szCs w:val="22"/>
              </w:rPr>
            </w:pPr>
            <w:r w:rsidRPr="000C2732">
              <w:rPr>
                <w:sz w:val="22"/>
                <w:szCs w:val="22"/>
              </w:rPr>
              <w:t>0,476</w:t>
            </w:r>
          </w:p>
        </w:tc>
        <w:tc>
          <w:tcPr>
            <w:tcW w:w="1013" w:type="dxa"/>
            <w:noWrap/>
            <w:hideMark/>
          </w:tcPr>
          <w:p w14:paraId="172C63E6" w14:textId="77777777" w:rsidR="000C2732" w:rsidRPr="000C2732" w:rsidRDefault="000C2732" w:rsidP="000C2732">
            <w:pPr>
              <w:jc w:val="both"/>
              <w:rPr>
                <w:sz w:val="22"/>
                <w:szCs w:val="22"/>
              </w:rPr>
            </w:pPr>
            <w:r w:rsidRPr="000C2732">
              <w:rPr>
                <w:sz w:val="22"/>
                <w:szCs w:val="22"/>
              </w:rPr>
              <w:t>0,521</w:t>
            </w:r>
          </w:p>
        </w:tc>
        <w:tc>
          <w:tcPr>
            <w:tcW w:w="1013" w:type="dxa"/>
            <w:noWrap/>
            <w:hideMark/>
          </w:tcPr>
          <w:p w14:paraId="1D0138A9"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52E77785" w14:textId="77777777" w:rsidR="000C2732" w:rsidRPr="000C2732" w:rsidRDefault="000C2732" w:rsidP="000C2732">
            <w:pPr>
              <w:jc w:val="both"/>
              <w:rPr>
                <w:sz w:val="22"/>
                <w:szCs w:val="22"/>
              </w:rPr>
            </w:pPr>
            <w:r w:rsidRPr="000C2732">
              <w:rPr>
                <w:sz w:val="22"/>
                <w:szCs w:val="22"/>
              </w:rPr>
              <w:t>0,461</w:t>
            </w:r>
          </w:p>
        </w:tc>
      </w:tr>
      <w:tr w:rsidR="000C2732" w:rsidRPr="000C2732" w14:paraId="0942AE37" w14:textId="77777777" w:rsidTr="00C238F1">
        <w:trPr>
          <w:trHeight w:val="300"/>
        </w:trPr>
        <w:tc>
          <w:tcPr>
            <w:tcW w:w="2633" w:type="dxa"/>
            <w:shd w:val="clear" w:color="auto" w:fill="D9D9D9" w:themeFill="background1" w:themeFillShade="D9"/>
            <w:noWrap/>
            <w:hideMark/>
          </w:tcPr>
          <w:p w14:paraId="1A67C2FF" w14:textId="77777777" w:rsidR="000C2732" w:rsidRPr="000C2732" w:rsidRDefault="000C2732" w:rsidP="000C2732">
            <w:pPr>
              <w:jc w:val="both"/>
              <w:rPr>
                <w:b/>
                <w:bCs/>
                <w:sz w:val="22"/>
                <w:szCs w:val="22"/>
              </w:rPr>
            </w:pPr>
            <w:proofErr w:type="spellStart"/>
            <w:r w:rsidRPr="000C2732">
              <w:rPr>
                <w:b/>
                <w:bCs/>
                <w:sz w:val="22"/>
                <w:szCs w:val="22"/>
              </w:rPr>
              <w:t>logistic_tfidf</w:t>
            </w:r>
            <w:proofErr w:type="spellEnd"/>
          </w:p>
        </w:tc>
        <w:tc>
          <w:tcPr>
            <w:tcW w:w="1013" w:type="dxa"/>
            <w:noWrap/>
            <w:hideMark/>
          </w:tcPr>
          <w:p w14:paraId="19B060AB"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1E794429" w14:textId="77777777" w:rsidR="000C2732" w:rsidRPr="000C2732" w:rsidRDefault="000C2732" w:rsidP="000C2732">
            <w:pPr>
              <w:jc w:val="both"/>
              <w:rPr>
                <w:sz w:val="22"/>
                <w:szCs w:val="22"/>
              </w:rPr>
            </w:pPr>
            <w:r w:rsidRPr="000C2732">
              <w:rPr>
                <w:sz w:val="22"/>
                <w:szCs w:val="22"/>
              </w:rPr>
              <w:t>0,325</w:t>
            </w:r>
          </w:p>
        </w:tc>
        <w:tc>
          <w:tcPr>
            <w:tcW w:w="1013" w:type="dxa"/>
            <w:noWrap/>
            <w:hideMark/>
          </w:tcPr>
          <w:p w14:paraId="2D3889AD" w14:textId="77777777" w:rsidR="000C2732" w:rsidRPr="000C2732" w:rsidRDefault="000C2732" w:rsidP="000C2732">
            <w:pPr>
              <w:jc w:val="both"/>
              <w:rPr>
                <w:sz w:val="22"/>
                <w:szCs w:val="22"/>
              </w:rPr>
            </w:pPr>
            <w:r w:rsidRPr="000C2732">
              <w:rPr>
                <w:sz w:val="22"/>
                <w:szCs w:val="22"/>
              </w:rPr>
              <w:t>0,429</w:t>
            </w:r>
          </w:p>
        </w:tc>
        <w:tc>
          <w:tcPr>
            <w:tcW w:w="1013" w:type="dxa"/>
            <w:noWrap/>
            <w:hideMark/>
          </w:tcPr>
          <w:p w14:paraId="6D066ED6" w14:textId="77777777" w:rsidR="000C2732" w:rsidRPr="000C2732" w:rsidRDefault="000C2732" w:rsidP="000C2732">
            <w:pPr>
              <w:jc w:val="both"/>
              <w:rPr>
                <w:sz w:val="22"/>
                <w:szCs w:val="22"/>
              </w:rPr>
            </w:pPr>
            <w:r w:rsidRPr="000C2732">
              <w:rPr>
                <w:sz w:val="22"/>
                <w:szCs w:val="22"/>
              </w:rPr>
              <w:t>0,453</w:t>
            </w:r>
          </w:p>
        </w:tc>
        <w:tc>
          <w:tcPr>
            <w:tcW w:w="1013" w:type="dxa"/>
            <w:noWrap/>
            <w:hideMark/>
          </w:tcPr>
          <w:p w14:paraId="2AD70267" w14:textId="77777777" w:rsidR="000C2732" w:rsidRPr="000C2732" w:rsidRDefault="000C2732" w:rsidP="000C2732">
            <w:pPr>
              <w:jc w:val="both"/>
              <w:rPr>
                <w:sz w:val="22"/>
                <w:szCs w:val="22"/>
              </w:rPr>
            </w:pPr>
            <w:r w:rsidRPr="000C2732">
              <w:rPr>
                <w:sz w:val="22"/>
                <w:szCs w:val="22"/>
              </w:rPr>
              <w:t>0,505</w:t>
            </w:r>
          </w:p>
        </w:tc>
        <w:tc>
          <w:tcPr>
            <w:tcW w:w="1013" w:type="dxa"/>
            <w:noWrap/>
            <w:hideMark/>
          </w:tcPr>
          <w:p w14:paraId="1583EA3C" w14:textId="77777777" w:rsidR="000C2732" w:rsidRPr="000C2732" w:rsidRDefault="000C2732" w:rsidP="000C2732">
            <w:pPr>
              <w:jc w:val="both"/>
              <w:rPr>
                <w:sz w:val="22"/>
                <w:szCs w:val="22"/>
              </w:rPr>
            </w:pPr>
            <w:r w:rsidRPr="000C2732">
              <w:rPr>
                <w:sz w:val="22"/>
                <w:szCs w:val="22"/>
              </w:rPr>
              <w:t>0,434</w:t>
            </w:r>
          </w:p>
        </w:tc>
        <w:tc>
          <w:tcPr>
            <w:tcW w:w="1212" w:type="dxa"/>
            <w:noWrap/>
            <w:hideMark/>
          </w:tcPr>
          <w:p w14:paraId="00BDB7D9" w14:textId="77777777" w:rsidR="000C2732" w:rsidRPr="000C2732" w:rsidRDefault="000C2732" w:rsidP="000C2732">
            <w:pPr>
              <w:jc w:val="both"/>
              <w:rPr>
                <w:sz w:val="22"/>
                <w:szCs w:val="22"/>
              </w:rPr>
            </w:pPr>
            <w:r w:rsidRPr="000C2732">
              <w:rPr>
                <w:sz w:val="22"/>
                <w:szCs w:val="22"/>
              </w:rPr>
              <w:t>0,45</w:t>
            </w:r>
          </w:p>
        </w:tc>
      </w:tr>
      <w:tr w:rsidR="000C2732" w:rsidRPr="000C2732" w14:paraId="0DDA09C6" w14:textId="77777777" w:rsidTr="00C238F1">
        <w:trPr>
          <w:trHeight w:val="300"/>
        </w:trPr>
        <w:tc>
          <w:tcPr>
            <w:tcW w:w="2633" w:type="dxa"/>
            <w:shd w:val="clear" w:color="auto" w:fill="D9D9D9" w:themeFill="background1" w:themeFillShade="D9"/>
            <w:noWrap/>
            <w:hideMark/>
          </w:tcPr>
          <w:p w14:paraId="5E22382A" w14:textId="77777777" w:rsidR="000C2732" w:rsidRPr="000C2732" w:rsidRDefault="000C2732" w:rsidP="000C2732">
            <w:pPr>
              <w:jc w:val="both"/>
              <w:rPr>
                <w:b/>
                <w:bCs/>
                <w:sz w:val="22"/>
                <w:szCs w:val="22"/>
              </w:rPr>
            </w:pPr>
            <w:proofErr w:type="spellStart"/>
            <w:r w:rsidRPr="000C2732">
              <w:rPr>
                <w:b/>
                <w:bCs/>
                <w:sz w:val="22"/>
                <w:szCs w:val="22"/>
              </w:rPr>
              <w:t>SVM_embeddings</w:t>
            </w:r>
            <w:proofErr w:type="spellEnd"/>
          </w:p>
        </w:tc>
        <w:tc>
          <w:tcPr>
            <w:tcW w:w="1013" w:type="dxa"/>
            <w:noWrap/>
            <w:hideMark/>
          </w:tcPr>
          <w:p w14:paraId="61D193D6"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4021628B" w14:textId="77777777" w:rsidR="000C2732" w:rsidRPr="000C2732" w:rsidRDefault="000C2732" w:rsidP="000C2732">
            <w:pPr>
              <w:jc w:val="both"/>
              <w:rPr>
                <w:sz w:val="22"/>
                <w:szCs w:val="22"/>
              </w:rPr>
            </w:pPr>
            <w:r w:rsidRPr="000C2732">
              <w:rPr>
                <w:sz w:val="22"/>
                <w:szCs w:val="22"/>
              </w:rPr>
              <w:t>0,335</w:t>
            </w:r>
          </w:p>
        </w:tc>
        <w:tc>
          <w:tcPr>
            <w:tcW w:w="1013" w:type="dxa"/>
            <w:noWrap/>
            <w:hideMark/>
          </w:tcPr>
          <w:p w14:paraId="5BCE3441" w14:textId="77777777" w:rsidR="000C2732" w:rsidRPr="000C2732" w:rsidRDefault="000C2732" w:rsidP="000C2732">
            <w:pPr>
              <w:jc w:val="both"/>
              <w:rPr>
                <w:sz w:val="22"/>
                <w:szCs w:val="22"/>
              </w:rPr>
            </w:pPr>
            <w:r w:rsidRPr="000C2732">
              <w:rPr>
                <w:sz w:val="22"/>
                <w:szCs w:val="22"/>
              </w:rPr>
              <w:t>0,435</w:t>
            </w:r>
          </w:p>
        </w:tc>
        <w:tc>
          <w:tcPr>
            <w:tcW w:w="1013" w:type="dxa"/>
            <w:noWrap/>
            <w:hideMark/>
          </w:tcPr>
          <w:p w14:paraId="10B77F94" w14:textId="77777777" w:rsidR="000C2732" w:rsidRPr="000C2732" w:rsidRDefault="000C2732" w:rsidP="000C2732">
            <w:pPr>
              <w:jc w:val="both"/>
              <w:rPr>
                <w:sz w:val="22"/>
                <w:szCs w:val="22"/>
              </w:rPr>
            </w:pPr>
            <w:r w:rsidRPr="000C2732">
              <w:rPr>
                <w:sz w:val="22"/>
                <w:szCs w:val="22"/>
              </w:rPr>
              <w:t>0,498</w:t>
            </w:r>
          </w:p>
        </w:tc>
        <w:tc>
          <w:tcPr>
            <w:tcW w:w="1013" w:type="dxa"/>
            <w:noWrap/>
            <w:hideMark/>
          </w:tcPr>
          <w:p w14:paraId="6AA5FBB2" w14:textId="77777777" w:rsidR="000C2732" w:rsidRPr="000C2732" w:rsidRDefault="000C2732" w:rsidP="000C2732">
            <w:pPr>
              <w:jc w:val="both"/>
              <w:rPr>
                <w:sz w:val="22"/>
                <w:szCs w:val="22"/>
              </w:rPr>
            </w:pPr>
            <w:r w:rsidRPr="000C2732">
              <w:rPr>
                <w:sz w:val="22"/>
                <w:szCs w:val="22"/>
              </w:rPr>
              <w:t>0,539</w:t>
            </w:r>
          </w:p>
        </w:tc>
        <w:tc>
          <w:tcPr>
            <w:tcW w:w="1013" w:type="dxa"/>
            <w:noWrap/>
            <w:hideMark/>
          </w:tcPr>
          <w:p w14:paraId="7CB5DEEF"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68368004" w14:textId="77777777" w:rsidR="000C2732" w:rsidRPr="000C2732" w:rsidRDefault="000C2732" w:rsidP="000C2732">
            <w:pPr>
              <w:jc w:val="both"/>
              <w:rPr>
                <w:sz w:val="22"/>
                <w:szCs w:val="22"/>
              </w:rPr>
            </w:pPr>
            <w:r w:rsidRPr="000C2732">
              <w:rPr>
                <w:sz w:val="22"/>
                <w:szCs w:val="22"/>
              </w:rPr>
              <w:t>0,535</w:t>
            </w:r>
          </w:p>
        </w:tc>
      </w:tr>
      <w:tr w:rsidR="000C2732" w:rsidRPr="000C2732" w14:paraId="499D7AFA" w14:textId="77777777" w:rsidTr="00C238F1">
        <w:trPr>
          <w:trHeight w:val="300"/>
        </w:trPr>
        <w:tc>
          <w:tcPr>
            <w:tcW w:w="2633" w:type="dxa"/>
            <w:shd w:val="clear" w:color="auto" w:fill="D9D9D9" w:themeFill="background1" w:themeFillShade="D9"/>
            <w:noWrap/>
            <w:hideMark/>
          </w:tcPr>
          <w:p w14:paraId="00B5AF20" w14:textId="77777777" w:rsidR="000C2732" w:rsidRPr="000C2732" w:rsidRDefault="000C2732" w:rsidP="000C2732">
            <w:pPr>
              <w:jc w:val="both"/>
              <w:rPr>
                <w:b/>
                <w:bCs/>
                <w:sz w:val="22"/>
                <w:szCs w:val="22"/>
              </w:rPr>
            </w:pPr>
            <w:proofErr w:type="spellStart"/>
            <w:r w:rsidRPr="000C2732">
              <w:rPr>
                <w:b/>
                <w:bCs/>
                <w:sz w:val="22"/>
                <w:szCs w:val="22"/>
              </w:rPr>
              <w:t>logistic_embeddings</w:t>
            </w:r>
            <w:proofErr w:type="spellEnd"/>
          </w:p>
        </w:tc>
        <w:tc>
          <w:tcPr>
            <w:tcW w:w="1013" w:type="dxa"/>
            <w:noWrap/>
            <w:hideMark/>
          </w:tcPr>
          <w:p w14:paraId="550C08F5"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49C090E5" w14:textId="77777777" w:rsidR="000C2732" w:rsidRPr="000C2732" w:rsidRDefault="000C2732" w:rsidP="000C2732">
            <w:pPr>
              <w:jc w:val="both"/>
              <w:rPr>
                <w:sz w:val="22"/>
                <w:szCs w:val="22"/>
              </w:rPr>
            </w:pPr>
            <w:r w:rsidRPr="000C2732">
              <w:rPr>
                <w:sz w:val="22"/>
                <w:szCs w:val="22"/>
              </w:rPr>
              <w:t>0,368</w:t>
            </w:r>
          </w:p>
        </w:tc>
        <w:tc>
          <w:tcPr>
            <w:tcW w:w="1013" w:type="dxa"/>
            <w:noWrap/>
            <w:hideMark/>
          </w:tcPr>
          <w:p w14:paraId="7B838A16" w14:textId="77777777" w:rsidR="000C2732" w:rsidRPr="000C2732" w:rsidRDefault="000C2732" w:rsidP="000C2732">
            <w:pPr>
              <w:jc w:val="both"/>
              <w:rPr>
                <w:sz w:val="22"/>
                <w:szCs w:val="22"/>
              </w:rPr>
            </w:pPr>
            <w:r w:rsidRPr="000C2732">
              <w:rPr>
                <w:sz w:val="22"/>
                <w:szCs w:val="22"/>
              </w:rPr>
              <w:t>0,446</w:t>
            </w:r>
          </w:p>
        </w:tc>
        <w:tc>
          <w:tcPr>
            <w:tcW w:w="1013" w:type="dxa"/>
            <w:noWrap/>
            <w:hideMark/>
          </w:tcPr>
          <w:p w14:paraId="00557996" w14:textId="77777777" w:rsidR="000C2732" w:rsidRPr="000C2732" w:rsidRDefault="000C2732" w:rsidP="000C2732">
            <w:pPr>
              <w:jc w:val="both"/>
              <w:rPr>
                <w:sz w:val="22"/>
                <w:szCs w:val="22"/>
              </w:rPr>
            </w:pPr>
            <w:r w:rsidRPr="000C2732">
              <w:rPr>
                <w:sz w:val="22"/>
                <w:szCs w:val="22"/>
              </w:rPr>
              <w:t>0,484</w:t>
            </w:r>
          </w:p>
        </w:tc>
        <w:tc>
          <w:tcPr>
            <w:tcW w:w="1013" w:type="dxa"/>
            <w:noWrap/>
            <w:hideMark/>
          </w:tcPr>
          <w:p w14:paraId="6A263240" w14:textId="77777777" w:rsidR="000C2732" w:rsidRPr="000C2732" w:rsidRDefault="000C2732" w:rsidP="000C2732">
            <w:pPr>
              <w:jc w:val="both"/>
              <w:rPr>
                <w:sz w:val="22"/>
                <w:szCs w:val="22"/>
              </w:rPr>
            </w:pPr>
            <w:r w:rsidRPr="000C2732">
              <w:rPr>
                <w:sz w:val="22"/>
                <w:szCs w:val="22"/>
              </w:rPr>
              <w:t>0,537</w:t>
            </w:r>
          </w:p>
        </w:tc>
        <w:tc>
          <w:tcPr>
            <w:tcW w:w="1013" w:type="dxa"/>
            <w:noWrap/>
            <w:hideMark/>
          </w:tcPr>
          <w:p w14:paraId="5662BB62" w14:textId="77777777" w:rsidR="000C2732" w:rsidRPr="000C2732" w:rsidRDefault="000C2732" w:rsidP="000C2732">
            <w:pPr>
              <w:jc w:val="both"/>
              <w:rPr>
                <w:sz w:val="22"/>
                <w:szCs w:val="22"/>
              </w:rPr>
            </w:pPr>
            <w:r w:rsidRPr="000C2732">
              <w:rPr>
                <w:sz w:val="22"/>
                <w:szCs w:val="22"/>
              </w:rPr>
              <w:t>0,5</w:t>
            </w:r>
          </w:p>
        </w:tc>
        <w:tc>
          <w:tcPr>
            <w:tcW w:w="1212" w:type="dxa"/>
            <w:noWrap/>
            <w:hideMark/>
          </w:tcPr>
          <w:p w14:paraId="24BB89AD" w14:textId="77777777" w:rsidR="000C2732" w:rsidRPr="000C2732" w:rsidRDefault="000C2732" w:rsidP="000C2732">
            <w:pPr>
              <w:jc w:val="both"/>
              <w:rPr>
                <w:sz w:val="22"/>
                <w:szCs w:val="22"/>
              </w:rPr>
            </w:pPr>
            <w:r w:rsidRPr="000C2732">
              <w:rPr>
                <w:sz w:val="22"/>
                <w:szCs w:val="22"/>
              </w:rPr>
              <w:t>0,512</w:t>
            </w:r>
          </w:p>
        </w:tc>
      </w:tr>
      <w:tr w:rsidR="000C2732" w:rsidRPr="000C2732" w14:paraId="6317CB77" w14:textId="77777777" w:rsidTr="00C238F1">
        <w:trPr>
          <w:trHeight w:val="300"/>
        </w:trPr>
        <w:tc>
          <w:tcPr>
            <w:tcW w:w="2633" w:type="dxa"/>
            <w:shd w:val="clear" w:color="auto" w:fill="D9D9D9" w:themeFill="background1" w:themeFillShade="D9"/>
            <w:noWrap/>
            <w:hideMark/>
          </w:tcPr>
          <w:p w14:paraId="3983AD73" w14:textId="77777777" w:rsidR="000C2732" w:rsidRPr="000C2732" w:rsidRDefault="000C2732" w:rsidP="000C2732">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13" w:type="dxa"/>
            <w:noWrap/>
            <w:hideMark/>
          </w:tcPr>
          <w:p w14:paraId="0BA1EC72"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5DF898D2" w14:textId="77777777" w:rsidR="000C2732" w:rsidRPr="000C2732" w:rsidRDefault="000C2732" w:rsidP="000C2732">
            <w:pPr>
              <w:jc w:val="both"/>
              <w:rPr>
                <w:sz w:val="22"/>
                <w:szCs w:val="22"/>
              </w:rPr>
            </w:pPr>
            <w:r w:rsidRPr="000C2732">
              <w:rPr>
                <w:sz w:val="22"/>
                <w:szCs w:val="22"/>
              </w:rPr>
              <w:t>0,325</w:t>
            </w:r>
          </w:p>
        </w:tc>
        <w:tc>
          <w:tcPr>
            <w:tcW w:w="1013" w:type="dxa"/>
            <w:noWrap/>
            <w:hideMark/>
          </w:tcPr>
          <w:p w14:paraId="250B8E1A" w14:textId="77777777" w:rsidR="000C2732" w:rsidRPr="000C2732" w:rsidRDefault="000C2732" w:rsidP="000C2732">
            <w:pPr>
              <w:jc w:val="both"/>
              <w:rPr>
                <w:sz w:val="22"/>
                <w:szCs w:val="22"/>
              </w:rPr>
            </w:pPr>
            <w:r w:rsidRPr="000C2732">
              <w:rPr>
                <w:sz w:val="22"/>
                <w:szCs w:val="22"/>
              </w:rPr>
              <w:t>0,429</w:t>
            </w:r>
          </w:p>
        </w:tc>
        <w:tc>
          <w:tcPr>
            <w:tcW w:w="1013" w:type="dxa"/>
            <w:noWrap/>
            <w:hideMark/>
          </w:tcPr>
          <w:p w14:paraId="47573ECE" w14:textId="77777777" w:rsidR="000C2732" w:rsidRPr="000C2732" w:rsidRDefault="000C2732" w:rsidP="000C2732">
            <w:pPr>
              <w:jc w:val="both"/>
              <w:rPr>
                <w:sz w:val="22"/>
                <w:szCs w:val="22"/>
              </w:rPr>
            </w:pPr>
            <w:r w:rsidRPr="000C2732">
              <w:rPr>
                <w:sz w:val="22"/>
                <w:szCs w:val="22"/>
              </w:rPr>
              <w:t>0,476</w:t>
            </w:r>
          </w:p>
        </w:tc>
        <w:tc>
          <w:tcPr>
            <w:tcW w:w="1013" w:type="dxa"/>
            <w:noWrap/>
            <w:hideMark/>
          </w:tcPr>
          <w:p w14:paraId="791149FC" w14:textId="77777777" w:rsidR="000C2732" w:rsidRPr="000C2732" w:rsidRDefault="000C2732" w:rsidP="000C2732">
            <w:pPr>
              <w:jc w:val="both"/>
              <w:rPr>
                <w:sz w:val="22"/>
                <w:szCs w:val="22"/>
              </w:rPr>
            </w:pPr>
            <w:r w:rsidRPr="000C2732">
              <w:rPr>
                <w:sz w:val="22"/>
                <w:szCs w:val="22"/>
              </w:rPr>
              <w:t>0,521</w:t>
            </w:r>
          </w:p>
        </w:tc>
        <w:tc>
          <w:tcPr>
            <w:tcW w:w="1013" w:type="dxa"/>
            <w:noWrap/>
            <w:hideMark/>
          </w:tcPr>
          <w:p w14:paraId="275050FE" w14:textId="77777777" w:rsidR="000C2732" w:rsidRPr="000C2732" w:rsidRDefault="000C2732" w:rsidP="000C2732">
            <w:pPr>
              <w:jc w:val="both"/>
              <w:rPr>
                <w:sz w:val="22"/>
                <w:szCs w:val="22"/>
              </w:rPr>
            </w:pPr>
            <w:r w:rsidRPr="000C2732">
              <w:rPr>
                <w:sz w:val="22"/>
                <w:szCs w:val="22"/>
              </w:rPr>
              <w:t>0,452</w:t>
            </w:r>
          </w:p>
        </w:tc>
        <w:tc>
          <w:tcPr>
            <w:tcW w:w="1212" w:type="dxa"/>
            <w:noWrap/>
            <w:hideMark/>
          </w:tcPr>
          <w:p w14:paraId="4F3FF145" w14:textId="77777777" w:rsidR="000C2732" w:rsidRPr="000C2732" w:rsidRDefault="000C2732" w:rsidP="000C2732">
            <w:pPr>
              <w:jc w:val="both"/>
              <w:rPr>
                <w:sz w:val="22"/>
                <w:szCs w:val="22"/>
              </w:rPr>
            </w:pPr>
            <w:r w:rsidRPr="000C2732">
              <w:rPr>
                <w:sz w:val="22"/>
                <w:szCs w:val="22"/>
              </w:rPr>
              <w:t>0,461</w:t>
            </w:r>
          </w:p>
        </w:tc>
      </w:tr>
      <w:tr w:rsidR="000C2732" w:rsidRPr="000C2732" w14:paraId="42D76102" w14:textId="77777777" w:rsidTr="00C238F1">
        <w:trPr>
          <w:trHeight w:val="300"/>
        </w:trPr>
        <w:tc>
          <w:tcPr>
            <w:tcW w:w="2633" w:type="dxa"/>
            <w:shd w:val="clear" w:color="auto" w:fill="D9D9D9" w:themeFill="background1" w:themeFillShade="D9"/>
            <w:noWrap/>
            <w:hideMark/>
          </w:tcPr>
          <w:p w14:paraId="22E5878C" w14:textId="77777777" w:rsidR="000C2732" w:rsidRPr="000C2732" w:rsidRDefault="000C2732" w:rsidP="000C2732">
            <w:pPr>
              <w:jc w:val="both"/>
              <w:rPr>
                <w:b/>
                <w:bCs/>
                <w:sz w:val="22"/>
                <w:szCs w:val="22"/>
              </w:rPr>
            </w:pPr>
            <w:r w:rsidRPr="000C2732">
              <w:rPr>
                <w:b/>
                <w:bCs/>
                <w:sz w:val="22"/>
                <w:szCs w:val="22"/>
              </w:rPr>
              <w:t>classical-best-embeddings</w:t>
            </w:r>
          </w:p>
        </w:tc>
        <w:tc>
          <w:tcPr>
            <w:tcW w:w="1013" w:type="dxa"/>
            <w:noWrap/>
            <w:hideMark/>
          </w:tcPr>
          <w:p w14:paraId="5A8DCE3D"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0D2DE5D6" w14:textId="77777777" w:rsidR="000C2732" w:rsidRPr="000C2732" w:rsidRDefault="000C2732" w:rsidP="000C2732">
            <w:pPr>
              <w:jc w:val="both"/>
              <w:rPr>
                <w:sz w:val="22"/>
                <w:szCs w:val="22"/>
              </w:rPr>
            </w:pPr>
            <w:r w:rsidRPr="000C2732">
              <w:rPr>
                <w:sz w:val="22"/>
                <w:szCs w:val="22"/>
              </w:rPr>
              <w:t>0,368</w:t>
            </w:r>
          </w:p>
        </w:tc>
        <w:tc>
          <w:tcPr>
            <w:tcW w:w="1013" w:type="dxa"/>
            <w:noWrap/>
            <w:hideMark/>
          </w:tcPr>
          <w:p w14:paraId="34D6F6E5" w14:textId="77777777" w:rsidR="000C2732" w:rsidRPr="000C2732" w:rsidRDefault="000C2732" w:rsidP="000C2732">
            <w:pPr>
              <w:jc w:val="both"/>
              <w:rPr>
                <w:sz w:val="22"/>
                <w:szCs w:val="22"/>
              </w:rPr>
            </w:pPr>
            <w:r w:rsidRPr="000C2732">
              <w:rPr>
                <w:sz w:val="22"/>
                <w:szCs w:val="22"/>
              </w:rPr>
              <w:t>0,446</w:t>
            </w:r>
          </w:p>
        </w:tc>
        <w:tc>
          <w:tcPr>
            <w:tcW w:w="1013" w:type="dxa"/>
            <w:noWrap/>
            <w:hideMark/>
          </w:tcPr>
          <w:p w14:paraId="35CA72DA" w14:textId="77777777" w:rsidR="000C2732" w:rsidRPr="000C2732" w:rsidRDefault="000C2732" w:rsidP="000C2732">
            <w:pPr>
              <w:jc w:val="both"/>
              <w:rPr>
                <w:sz w:val="22"/>
                <w:szCs w:val="22"/>
              </w:rPr>
            </w:pPr>
            <w:r w:rsidRPr="000C2732">
              <w:rPr>
                <w:sz w:val="22"/>
                <w:szCs w:val="22"/>
              </w:rPr>
              <w:t>0,498</w:t>
            </w:r>
          </w:p>
        </w:tc>
        <w:tc>
          <w:tcPr>
            <w:tcW w:w="1013" w:type="dxa"/>
            <w:noWrap/>
            <w:hideMark/>
          </w:tcPr>
          <w:p w14:paraId="32A4EFDC" w14:textId="77777777" w:rsidR="000C2732" w:rsidRPr="000C2732" w:rsidRDefault="000C2732" w:rsidP="000C2732">
            <w:pPr>
              <w:jc w:val="both"/>
              <w:rPr>
                <w:sz w:val="22"/>
                <w:szCs w:val="22"/>
              </w:rPr>
            </w:pPr>
            <w:r w:rsidRPr="000C2732">
              <w:rPr>
                <w:sz w:val="22"/>
                <w:szCs w:val="22"/>
              </w:rPr>
              <w:t>0,539</w:t>
            </w:r>
          </w:p>
        </w:tc>
        <w:tc>
          <w:tcPr>
            <w:tcW w:w="1013" w:type="dxa"/>
            <w:noWrap/>
            <w:hideMark/>
          </w:tcPr>
          <w:p w14:paraId="7C929C84" w14:textId="77777777" w:rsidR="000C2732" w:rsidRPr="000C2732" w:rsidRDefault="000C2732" w:rsidP="000C2732">
            <w:pPr>
              <w:jc w:val="both"/>
              <w:rPr>
                <w:sz w:val="22"/>
                <w:szCs w:val="22"/>
              </w:rPr>
            </w:pPr>
            <w:r w:rsidRPr="000C2732">
              <w:rPr>
                <w:sz w:val="22"/>
                <w:szCs w:val="22"/>
              </w:rPr>
              <w:t>0,513</w:t>
            </w:r>
          </w:p>
        </w:tc>
        <w:tc>
          <w:tcPr>
            <w:tcW w:w="1212" w:type="dxa"/>
            <w:noWrap/>
            <w:hideMark/>
          </w:tcPr>
          <w:p w14:paraId="1F8B6CBD" w14:textId="77777777" w:rsidR="000C2732" w:rsidRPr="000C2732" w:rsidRDefault="000C2732" w:rsidP="000C2732">
            <w:pPr>
              <w:jc w:val="both"/>
              <w:rPr>
                <w:sz w:val="22"/>
                <w:szCs w:val="22"/>
              </w:rPr>
            </w:pPr>
            <w:r w:rsidRPr="000C2732">
              <w:rPr>
                <w:sz w:val="22"/>
                <w:szCs w:val="22"/>
              </w:rPr>
              <w:t>0,535</w:t>
            </w:r>
          </w:p>
        </w:tc>
      </w:tr>
      <w:tr w:rsidR="000C2732" w:rsidRPr="000C2732" w14:paraId="12FC7BA3" w14:textId="77777777" w:rsidTr="00C238F1">
        <w:trPr>
          <w:trHeight w:val="300"/>
        </w:trPr>
        <w:tc>
          <w:tcPr>
            <w:tcW w:w="2633" w:type="dxa"/>
            <w:shd w:val="clear" w:color="auto" w:fill="D9D9D9" w:themeFill="background1" w:themeFillShade="D9"/>
            <w:noWrap/>
            <w:hideMark/>
          </w:tcPr>
          <w:p w14:paraId="5BB1551A" w14:textId="77777777" w:rsidR="000C2732" w:rsidRPr="000C2732" w:rsidRDefault="000C2732" w:rsidP="000C2732">
            <w:pPr>
              <w:jc w:val="both"/>
              <w:rPr>
                <w:b/>
                <w:bCs/>
                <w:sz w:val="22"/>
                <w:szCs w:val="22"/>
              </w:rPr>
            </w:pPr>
            <w:r w:rsidRPr="000C2732">
              <w:rPr>
                <w:b/>
                <w:bCs/>
                <w:sz w:val="22"/>
                <w:szCs w:val="22"/>
              </w:rPr>
              <w:t>BERT-base</w:t>
            </w:r>
          </w:p>
        </w:tc>
        <w:tc>
          <w:tcPr>
            <w:tcW w:w="1013" w:type="dxa"/>
            <w:noWrap/>
            <w:hideMark/>
          </w:tcPr>
          <w:p w14:paraId="3D1ABC4F" w14:textId="77777777" w:rsidR="000C2732" w:rsidRPr="000C2732" w:rsidRDefault="000C2732" w:rsidP="000C2732">
            <w:pPr>
              <w:jc w:val="both"/>
              <w:rPr>
                <w:sz w:val="22"/>
                <w:szCs w:val="22"/>
              </w:rPr>
            </w:pPr>
            <w:r w:rsidRPr="000C2732">
              <w:rPr>
                <w:sz w:val="22"/>
                <w:szCs w:val="22"/>
              </w:rPr>
              <w:t>0</w:t>
            </w:r>
          </w:p>
        </w:tc>
        <w:tc>
          <w:tcPr>
            <w:tcW w:w="1013" w:type="dxa"/>
            <w:noWrap/>
            <w:hideMark/>
          </w:tcPr>
          <w:p w14:paraId="45B6F1D3" w14:textId="77777777" w:rsidR="000C2732" w:rsidRPr="000C2732" w:rsidRDefault="000C2732" w:rsidP="000C2732">
            <w:pPr>
              <w:jc w:val="both"/>
              <w:rPr>
                <w:sz w:val="22"/>
                <w:szCs w:val="22"/>
              </w:rPr>
            </w:pPr>
            <w:r w:rsidRPr="000C2732">
              <w:rPr>
                <w:sz w:val="22"/>
                <w:szCs w:val="22"/>
              </w:rPr>
              <w:t>0,377</w:t>
            </w:r>
          </w:p>
        </w:tc>
        <w:tc>
          <w:tcPr>
            <w:tcW w:w="1013" w:type="dxa"/>
            <w:noWrap/>
            <w:hideMark/>
          </w:tcPr>
          <w:p w14:paraId="1667FE4D" w14:textId="77777777" w:rsidR="000C2732" w:rsidRPr="000C2732" w:rsidRDefault="000C2732" w:rsidP="000C2732">
            <w:pPr>
              <w:jc w:val="both"/>
              <w:rPr>
                <w:sz w:val="22"/>
                <w:szCs w:val="22"/>
              </w:rPr>
            </w:pPr>
            <w:r w:rsidRPr="000C2732">
              <w:rPr>
                <w:sz w:val="22"/>
                <w:szCs w:val="22"/>
              </w:rPr>
              <w:t>0,55</w:t>
            </w:r>
          </w:p>
        </w:tc>
        <w:tc>
          <w:tcPr>
            <w:tcW w:w="1013" w:type="dxa"/>
            <w:noWrap/>
            <w:hideMark/>
          </w:tcPr>
          <w:p w14:paraId="2E9390DD" w14:textId="77777777" w:rsidR="000C2732" w:rsidRPr="000C2732" w:rsidRDefault="000C2732" w:rsidP="000C2732">
            <w:pPr>
              <w:jc w:val="both"/>
              <w:rPr>
                <w:sz w:val="22"/>
                <w:szCs w:val="22"/>
              </w:rPr>
            </w:pPr>
            <w:r w:rsidRPr="000C2732">
              <w:rPr>
                <w:sz w:val="22"/>
                <w:szCs w:val="22"/>
              </w:rPr>
              <w:t>0,61</w:t>
            </w:r>
          </w:p>
        </w:tc>
        <w:tc>
          <w:tcPr>
            <w:tcW w:w="1013" w:type="dxa"/>
            <w:noWrap/>
            <w:hideMark/>
          </w:tcPr>
          <w:p w14:paraId="6E292D4C" w14:textId="77777777" w:rsidR="000C2732" w:rsidRPr="000C2732" w:rsidRDefault="000C2732" w:rsidP="000C2732">
            <w:pPr>
              <w:jc w:val="both"/>
              <w:rPr>
                <w:sz w:val="22"/>
                <w:szCs w:val="22"/>
              </w:rPr>
            </w:pPr>
            <w:r w:rsidRPr="000C2732">
              <w:rPr>
                <w:sz w:val="22"/>
                <w:szCs w:val="22"/>
              </w:rPr>
              <w:t>0,648</w:t>
            </w:r>
          </w:p>
        </w:tc>
        <w:tc>
          <w:tcPr>
            <w:tcW w:w="1013" w:type="dxa"/>
            <w:noWrap/>
            <w:hideMark/>
          </w:tcPr>
          <w:p w14:paraId="3CBBB399" w14:textId="77777777" w:rsidR="000C2732" w:rsidRPr="000C2732" w:rsidRDefault="000C2732" w:rsidP="000C2732">
            <w:pPr>
              <w:jc w:val="both"/>
              <w:rPr>
                <w:sz w:val="22"/>
                <w:szCs w:val="22"/>
              </w:rPr>
            </w:pPr>
            <w:r w:rsidRPr="000C2732">
              <w:rPr>
                <w:sz w:val="22"/>
                <w:szCs w:val="22"/>
              </w:rPr>
              <w:t>0,622</w:t>
            </w:r>
          </w:p>
        </w:tc>
        <w:tc>
          <w:tcPr>
            <w:tcW w:w="1212" w:type="dxa"/>
            <w:noWrap/>
            <w:hideMark/>
          </w:tcPr>
          <w:p w14:paraId="07E5B925" w14:textId="77777777" w:rsidR="000C2732" w:rsidRPr="000C2732" w:rsidRDefault="000C2732" w:rsidP="000C2732">
            <w:pPr>
              <w:jc w:val="both"/>
              <w:rPr>
                <w:sz w:val="22"/>
                <w:szCs w:val="22"/>
              </w:rPr>
            </w:pPr>
            <w:r w:rsidRPr="000C2732">
              <w:rPr>
                <w:sz w:val="22"/>
                <w:szCs w:val="22"/>
              </w:rPr>
              <w:t>0,647</w:t>
            </w:r>
          </w:p>
        </w:tc>
      </w:tr>
      <w:tr w:rsidR="000C2732" w:rsidRPr="000C2732" w14:paraId="03FEBB65" w14:textId="77777777" w:rsidTr="00C238F1">
        <w:trPr>
          <w:trHeight w:val="300"/>
        </w:trPr>
        <w:tc>
          <w:tcPr>
            <w:tcW w:w="2633" w:type="dxa"/>
            <w:shd w:val="clear" w:color="auto" w:fill="D9D9D9" w:themeFill="background1" w:themeFillShade="D9"/>
            <w:noWrap/>
            <w:hideMark/>
          </w:tcPr>
          <w:p w14:paraId="7B1FE2B8" w14:textId="77777777" w:rsidR="000C2732" w:rsidRPr="000C2732" w:rsidRDefault="000C2732" w:rsidP="000C2732">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13" w:type="dxa"/>
            <w:noWrap/>
            <w:hideMark/>
          </w:tcPr>
          <w:p w14:paraId="1149AA21" w14:textId="77777777" w:rsidR="000C2732" w:rsidRPr="000C2732" w:rsidRDefault="000C2732" w:rsidP="000C2732">
            <w:pPr>
              <w:jc w:val="both"/>
              <w:rPr>
                <w:sz w:val="22"/>
                <w:szCs w:val="22"/>
              </w:rPr>
            </w:pPr>
            <w:r w:rsidRPr="000C2732">
              <w:rPr>
                <w:sz w:val="22"/>
                <w:szCs w:val="22"/>
              </w:rPr>
              <w:t>0,403</w:t>
            </w:r>
          </w:p>
        </w:tc>
        <w:tc>
          <w:tcPr>
            <w:tcW w:w="1013" w:type="dxa"/>
            <w:noWrap/>
            <w:hideMark/>
          </w:tcPr>
          <w:p w14:paraId="52105C13" w14:textId="77777777" w:rsidR="000C2732" w:rsidRPr="000C2732" w:rsidRDefault="000C2732" w:rsidP="000C2732">
            <w:pPr>
              <w:jc w:val="both"/>
              <w:rPr>
                <w:sz w:val="22"/>
                <w:szCs w:val="22"/>
              </w:rPr>
            </w:pPr>
            <w:r w:rsidRPr="000C2732">
              <w:rPr>
                <w:sz w:val="22"/>
                <w:szCs w:val="22"/>
              </w:rPr>
              <w:t>0,486</w:t>
            </w:r>
          </w:p>
        </w:tc>
        <w:tc>
          <w:tcPr>
            <w:tcW w:w="1013" w:type="dxa"/>
            <w:noWrap/>
            <w:hideMark/>
          </w:tcPr>
          <w:p w14:paraId="58A9258F" w14:textId="77777777" w:rsidR="000C2732" w:rsidRPr="000C2732" w:rsidRDefault="000C2732" w:rsidP="000C2732">
            <w:pPr>
              <w:jc w:val="both"/>
              <w:rPr>
                <w:sz w:val="22"/>
                <w:szCs w:val="22"/>
              </w:rPr>
            </w:pPr>
            <w:r w:rsidRPr="000C2732">
              <w:rPr>
                <w:sz w:val="22"/>
                <w:szCs w:val="22"/>
              </w:rPr>
              <w:t>0,591</w:t>
            </w:r>
          </w:p>
        </w:tc>
        <w:tc>
          <w:tcPr>
            <w:tcW w:w="1013" w:type="dxa"/>
            <w:noWrap/>
            <w:hideMark/>
          </w:tcPr>
          <w:p w14:paraId="6C12C4ED" w14:textId="77777777" w:rsidR="000C2732" w:rsidRPr="000C2732" w:rsidRDefault="000C2732" w:rsidP="000C2732">
            <w:pPr>
              <w:jc w:val="both"/>
              <w:rPr>
                <w:sz w:val="22"/>
                <w:szCs w:val="22"/>
              </w:rPr>
            </w:pPr>
            <w:r w:rsidRPr="000C2732">
              <w:rPr>
                <w:sz w:val="22"/>
                <w:szCs w:val="22"/>
              </w:rPr>
              <w:t>0,62</w:t>
            </w:r>
          </w:p>
        </w:tc>
        <w:tc>
          <w:tcPr>
            <w:tcW w:w="1013" w:type="dxa"/>
            <w:noWrap/>
            <w:hideMark/>
          </w:tcPr>
          <w:p w14:paraId="27199A1B" w14:textId="77777777" w:rsidR="000C2732" w:rsidRPr="000C2732" w:rsidRDefault="000C2732" w:rsidP="000C2732">
            <w:pPr>
              <w:jc w:val="both"/>
              <w:rPr>
                <w:sz w:val="22"/>
                <w:szCs w:val="22"/>
              </w:rPr>
            </w:pPr>
            <w:r w:rsidRPr="000C2732">
              <w:rPr>
                <w:sz w:val="22"/>
                <w:szCs w:val="22"/>
              </w:rPr>
              <w:t>0,647</w:t>
            </w:r>
          </w:p>
        </w:tc>
        <w:tc>
          <w:tcPr>
            <w:tcW w:w="1013" w:type="dxa"/>
            <w:noWrap/>
            <w:hideMark/>
          </w:tcPr>
          <w:p w14:paraId="1C39C7C4" w14:textId="77777777" w:rsidR="000C2732" w:rsidRPr="000C2732" w:rsidRDefault="000C2732" w:rsidP="000C2732">
            <w:pPr>
              <w:jc w:val="both"/>
              <w:rPr>
                <w:sz w:val="22"/>
                <w:szCs w:val="22"/>
              </w:rPr>
            </w:pPr>
            <w:r w:rsidRPr="000C2732">
              <w:rPr>
                <w:sz w:val="22"/>
                <w:szCs w:val="22"/>
              </w:rPr>
              <w:t>0,601</w:t>
            </w:r>
          </w:p>
        </w:tc>
        <w:tc>
          <w:tcPr>
            <w:tcW w:w="1212" w:type="dxa"/>
            <w:noWrap/>
            <w:hideMark/>
          </w:tcPr>
          <w:p w14:paraId="6FB16864" w14:textId="77777777" w:rsidR="000C2732" w:rsidRPr="000C2732" w:rsidRDefault="000C2732" w:rsidP="000C2732">
            <w:pPr>
              <w:jc w:val="both"/>
              <w:rPr>
                <w:sz w:val="22"/>
                <w:szCs w:val="22"/>
              </w:rPr>
            </w:pPr>
            <w:r w:rsidRPr="000C2732">
              <w:rPr>
                <w:sz w:val="22"/>
                <w:szCs w:val="22"/>
              </w:rPr>
              <w:t>0,63</w:t>
            </w:r>
          </w:p>
        </w:tc>
      </w:tr>
    </w:tbl>
    <w:p w14:paraId="11B5EB30" w14:textId="76630916" w:rsidR="00737334" w:rsidRDefault="00737334" w:rsidP="004548CC">
      <w:pPr>
        <w:jc w:val="both"/>
      </w:pPr>
    </w:p>
    <w:p w14:paraId="50607BFD" w14:textId="74C297F1" w:rsidR="00A93103" w:rsidRDefault="00A93103" w:rsidP="004548CC">
      <w:pPr>
        <w:jc w:val="both"/>
      </w:pPr>
    </w:p>
    <w:p w14:paraId="445F43A0" w14:textId="6C2D59AC" w:rsidR="00C16890" w:rsidRDefault="00C16890" w:rsidP="00C16890">
      <w:pPr>
        <w:jc w:val="both"/>
      </w:pPr>
      <w:r>
        <w:t>Average F1-micro across all datasets</w:t>
      </w:r>
    </w:p>
    <w:tbl>
      <w:tblPr>
        <w:tblStyle w:val="TableGrid"/>
        <w:tblW w:w="9923" w:type="dxa"/>
        <w:tblInd w:w="-714" w:type="dxa"/>
        <w:tblLook w:val="04A0" w:firstRow="1" w:lastRow="0" w:firstColumn="1" w:lastColumn="0" w:noHBand="0" w:noVBand="1"/>
      </w:tblPr>
      <w:tblGrid>
        <w:gridCol w:w="2633"/>
        <w:gridCol w:w="1059"/>
        <w:gridCol w:w="1059"/>
        <w:gridCol w:w="1059"/>
        <w:gridCol w:w="1059"/>
        <w:gridCol w:w="1059"/>
        <w:gridCol w:w="1059"/>
        <w:gridCol w:w="1212"/>
      </w:tblGrid>
      <w:tr w:rsidR="00C238F1" w:rsidRPr="00C16890" w14:paraId="3958D911" w14:textId="77777777" w:rsidTr="00C238F1">
        <w:trPr>
          <w:trHeight w:val="300"/>
        </w:trPr>
        <w:tc>
          <w:tcPr>
            <w:tcW w:w="2633" w:type="dxa"/>
            <w:shd w:val="clear" w:color="auto" w:fill="BFBFBF" w:themeFill="background1" w:themeFillShade="BF"/>
            <w:noWrap/>
            <w:hideMark/>
          </w:tcPr>
          <w:p w14:paraId="6C60700C" w14:textId="77777777" w:rsidR="00C16890" w:rsidRPr="000C2732" w:rsidRDefault="00C16890" w:rsidP="00C16890">
            <w:pPr>
              <w:jc w:val="both"/>
              <w:rPr>
                <w:b/>
                <w:bCs/>
                <w:sz w:val="22"/>
                <w:szCs w:val="22"/>
              </w:rPr>
            </w:pPr>
            <w:r w:rsidRPr="000C2732">
              <w:rPr>
                <w:b/>
                <w:bCs/>
                <w:sz w:val="22"/>
                <w:szCs w:val="22"/>
              </w:rPr>
              <w:t>Sample size / Algorithm</w:t>
            </w:r>
          </w:p>
        </w:tc>
        <w:tc>
          <w:tcPr>
            <w:tcW w:w="1013" w:type="dxa"/>
            <w:shd w:val="clear" w:color="auto" w:fill="BFBFBF" w:themeFill="background1" w:themeFillShade="BF"/>
            <w:noWrap/>
            <w:hideMark/>
          </w:tcPr>
          <w:p w14:paraId="4AB77ECF" w14:textId="77777777" w:rsidR="00C16890" w:rsidRPr="000C2732" w:rsidRDefault="00C16890" w:rsidP="00C16890">
            <w:pPr>
              <w:jc w:val="both"/>
              <w:rPr>
                <w:b/>
                <w:bCs/>
                <w:sz w:val="22"/>
                <w:szCs w:val="22"/>
              </w:rPr>
            </w:pPr>
            <w:r w:rsidRPr="000C2732">
              <w:rPr>
                <w:b/>
                <w:bCs/>
                <w:sz w:val="22"/>
                <w:szCs w:val="22"/>
              </w:rPr>
              <w:t>0 (8 datasets)</w:t>
            </w:r>
          </w:p>
        </w:tc>
        <w:tc>
          <w:tcPr>
            <w:tcW w:w="1013" w:type="dxa"/>
            <w:shd w:val="clear" w:color="auto" w:fill="BFBFBF" w:themeFill="background1" w:themeFillShade="BF"/>
            <w:noWrap/>
            <w:hideMark/>
          </w:tcPr>
          <w:p w14:paraId="7C88AE2D" w14:textId="77777777" w:rsidR="00C16890" w:rsidRPr="000C2732" w:rsidRDefault="00C16890" w:rsidP="00C16890">
            <w:pPr>
              <w:jc w:val="both"/>
              <w:rPr>
                <w:b/>
                <w:bCs/>
                <w:sz w:val="22"/>
                <w:szCs w:val="22"/>
              </w:rPr>
            </w:pPr>
            <w:r w:rsidRPr="000C2732">
              <w:rPr>
                <w:b/>
                <w:bCs/>
                <w:sz w:val="22"/>
                <w:szCs w:val="22"/>
              </w:rPr>
              <w:t>100 (8 datasets)</w:t>
            </w:r>
          </w:p>
        </w:tc>
        <w:tc>
          <w:tcPr>
            <w:tcW w:w="1013" w:type="dxa"/>
            <w:shd w:val="clear" w:color="auto" w:fill="BFBFBF" w:themeFill="background1" w:themeFillShade="BF"/>
            <w:noWrap/>
            <w:hideMark/>
          </w:tcPr>
          <w:p w14:paraId="228EF287" w14:textId="77777777" w:rsidR="00C16890" w:rsidRPr="000C2732" w:rsidRDefault="00C16890" w:rsidP="00C16890">
            <w:pPr>
              <w:jc w:val="both"/>
              <w:rPr>
                <w:b/>
                <w:bCs/>
                <w:sz w:val="22"/>
                <w:szCs w:val="22"/>
              </w:rPr>
            </w:pPr>
            <w:r w:rsidRPr="000C2732">
              <w:rPr>
                <w:b/>
                <w:bCs/>
                <w:sz w:val="22"/>
                <w:szCs w:val="22"/>
              </w:rPr>
              <w:t>500 (8 datasets)</w:t>
            </w:r>
          </w:p>
        </w:tc>
        <w:tc>
          <w:tcPr>
            <w:tcW w:w="1013" w:type="dxa"/>
            <w:shd w:val="clear" w:color="auto" w:fill="BFBFBF" w:themeFill="background1" w:themeFillShade="BF"/>
            <w:noWrap/>
            <w:hideMark/>
          </w:tcPr>
          <w:p w14:paraId="60FAFA62" w14:textId="77777777" w:rsidR="00C16890" w:rsidRPr="000C2732" w:rsidRDefault="00C16890" w:rsidP="00C16890">
            <w:pPr>
              <w:jc w:val="both"/>
              <w:rPr>
                <w:b/>
                <w:bCs/>
                <w:sz w:val="22"/>
                <w:szCs w:val="22"/>
              </w:rPr>
            </w:pPr>
            <w:r w:rsidRPr="000C2732">
              <w:rPr>
                <w:b/>
                <w:bCs/>
                <w:sz w:val="22"/>
                <w:szCs w:val="22"/>
              </w:rPr>
              <w:t>1000 (8 datasets)</w:t>
            </w:r>
          </w:p>
        </w:tc>
        <w:tc>
          <w:tcPr>
            <w:tcW w:w="1013" w:type="dxa"/>
            <w:shd w:val="clear" w:color="auto" w:fill="BFBFBF" w:themeFill="background1" w:themeFillShade="BF"/>
            <w:noWrap/>
            <w:hideMark/>
          </w:tcPr>
          <w:p w14:paraId="17647D89" w14:textId="77777777" w:rsidR="00C16890" w:rsidRPr="000C2732" w:rsidRDefault="00C16890" w:rsidP="00C16890">
            <w:pPr>
              <w:jc w:val="both"/>
              <w:rPr>
                <w:b/>
                <w:bCs/>
                <w:sz w:val="22"/>
                <w:szCs w:val="22"/>
              </w:rPr>
            </w:pPr>
            <w:r w:rsidRPr="000C2732">
              <w:rPr>
                <w:b/>
                <w:bCs/>
                <w:sz w:val="22"/>
                <w:szCs w:val="22"/>
              </w:rPr>
              <w:t>2500 (8 datasets)</w:t>
            </w:r>
          </w:p>
        </w:tc>
        <w:tc>
          <w:tcPr>
            <w:tcW w:w="1013" w:type="dxa"/>
            <w:shd w:val="clear" w:color="auto" w:fill="BFBFBF" w:themeFill="background1" w:themeFillShade="BF"/>
            <w:noWrap/>
            <w:hideMark/>
          </w:tcPr>
          <w:p w14:paraId="0530B4E2" w14:textId="77777777" w:rsidR="00C16890" w:rsidRPr="000C2732" w:rsidRDefault="00C16890" w:rsidP="00C16890">
            <w:pPr>
              <w:jc w:val="both"/>
              <w:rPr>
                <w:b/>
                <w:bCs/>
                <w:sz w:val="22"/>
                <w:szCs w:val="22"/>
              </w:rPr>
            </w:pPr>
            <w:r w:rsidRPr="000C2732">
              <w:rPr>
                <w:b/>
                <w:bCs/>
                <w:sz w:val="22"/>
                <w:szCs w:val="22"/>
              </w:rPr>
              <w:t>5000 (4 datasets)</w:t>
            </w:r>
          </w:p>
        </w:tc>
        <w:tc>
          <w:tcPr>
            <w:tcW w:w="1212" w:type="dxa"/>
            <w:shd w:val="clear" w:color="auto" w:fill="BFBFBF" w:themeFill="background1" w:themeFillShade="BF"/>
            <w:noWrap/>
            <w:hideMark/>
          </w:tcPr>
          <w:p w14:paraId="3897F9D9" w14:textId="77777777" w:rsidR="00C16890" w:rsidRPr="000C2732" w:rsidRDefault="00C16890" w:rsidP="00C16890">
            <w:pPr>
              <w:jc w:val="both"/>
              <w:rPr>
                <w:b/>
                <w:bCs/>
                <w:sz w:val="22"/>
                <w:szCs w:val="22"/>
              </w:rPr>
            </w:pPr>
            <w:r w:rsidRPr="000C2732">
              <w:rPr>
                <w:b/>
                <w:bCs/>
                <w:sz w:val="22"/>
                <w:szCs w:val="22"/>
              </w:rPr>
              <w:t>10000 (3 datasets)</w:t>
            </w:r>
          </w:p>
        </w:tc>
      </w:tr>
      <w:tr w:rsidR="00C16890" w:rsidRPr="00C16890" w14:paraId="2DF9F25F" w14:textId="77777777" w:rsidTr="00C238F1">
        <w:trPr>
          <w:trHeight w:val="300"/>
        </w:trPr>
        <w:tc>
          <w:tcPr>
            <w:tcW w:w="2633" w:type="dxa"/>
            <w:shd w:val="clear" w:color="auto" w:fill="D9D9D9" w:themeFill="background1" w:themeFillShade="D9"/>
            <w:noWrap/>
            <w:hideMark/>
          </w:tcPr>
          <w:p w14:paraId="208C35D9" w14:textId="77777777" w:rsidR="00C16890" w:rsidRPr="000C2732" w:rsidRDefault="00C16890" w:rsidP="00C16890">
            <w:pPr>
              <w:jc w:val="both"/>
              <w:rPr>
                <w:b/>
                <w:bCs/>
                <w:sz w:val="22"/>
                <w:szCs w:val="22"/>
              </w:rPr>
            </w:pPr>
            <w:proofErr w:type="spellStart"/>
            <w:r w:rsidRPr="000C2732">
              <w:rPr>
                <w:b/>
                <w:bCs/>
                <w:sz w:val="22"/>
                <w:szCs w:val="22"/>
              </w:rPr>
              <w:t>SVM_tfidf</w:t>
            </w:r>
            <w:proofErr w:type="spellEnd"/>
          </w:p>
        </w:tc>
        <w:tc>
          <w:tcPr>
            <w:tcW w:w="1013" w:type="dxa"/>
            <w:noWrap/>
            <w:hideMark/>
          </w:tcPr>
          <w:p w14:paraId="3DFA830D"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4E824C8F" w14:textId="77777777" w:rsidR="00C16890" w:rsidRPr="000C2732" w:rsidRDefault="00C16890" w:rsidP="00C16890">
            <w:pPr>
              <w:jc w:val="both"/>
              <w:rPr>
                <w:sz w:val="22"/>
                <w:szCs w:val="22"/>
              </w:rPr>
            </w:pPr>
            <w:r w:rsidRPr="000C2732">
              <w:rPr>
                <w:sz w:val="22"/>
                <w:szCs w:val="22"/>
              </w:rPr>
              <w:t>0,447</w:t>
            </w:r>
          </w:p>
        </w:tc>
        <w:tc>
          <w:tcPr>
            <w:tcW w:w="1013" w:type="dxa"/>
            <w:noWrap/>
            <w:hideMark/>
          </w:tcPr>
          <w:p w14:paraId="77BFE4AF" w14:textId="77777777" w:rsidR="00C16890" w:rsidRPr="000C2732" w:rsidRDefault="00C16890" w:rsidP="00C16890">
            <w:pPr>
              <w:jc w:val="both"/>
              <w:rPr>
                <w:sz w:val="22"/>
                <w:szCs w:val="22"/>
              </w:rPr>
            </w:pPr>
            <w:r w:rsidRPr="000C2732">
              <w:rPr>
                <w:sz w:val="22"/>
                <w:szCs w:val="22"/>
              </w:rPr>
              <w:t>0,62</w:t>
            </w:r>
          </w:p>
        </w:tc>
        <w:tc>
          <w:tcPr>
            <w:tcW w:w="1013" w:type="dxa"/>
            <w:noWrap/>
            <w:hideMark/>
          </w:tcPr>
          <w:p w14:paraId="17B50C81" w14:textId="77777777" w:rsidR="00C16890" w:rsidRPr="000C2732" w:rsidRDefault="00C16890" w:rsidP="00C16890">
            <w:pPr>
              <w:jc w:val="both"/>
              <w:rPr>
                <w:sz w:val="22"/>
                <w:szCs w:val="22"/>
              </w:rPr>
            </w:pPr>
            <w:r w:rsidRPr="000C2732">
              <w:rPr>
                <w:sz w:val="22"/>
                <w:szCs w:val="22"/>
              </w:rPr>
              <w:t>0,654</w:t>
            </w:r>
          </w:p>
        </w:tc>
        <w:tc>
          <w:tcPr>
            <w:tcW w:w="1013" w:type="dxa"/>
            <w:noWrap/>
            <w:hideMark/>
          </w:tcPr>
          <w:p w14:paraId="17AD7F51" w14:textId="77777777" w:rsidR="00C16890" w:rsidRPr="000C2732" w:rsidRDefault="00C16890" w:rsidP="00C16890">
            <w:pPr>
              <w:jc w:val="both"/>
              <w:rPr>
                <w:sz w:val="22"/>
                <w:szCs w:val="22"/>
              </w:rPr>
            </w:pPr>
            <w:r w:rsidRPr="000C2732">
              <w:rPr>
                <w:sz w:val="22"/>
                <w:szCs w:val="22"/>
              </w:rPr>
              <w:t>0,691</w:t>
            </w:r>
          </w:p>
        </w:tc>
        <w:tc>
          <w:tcPr>
            <w:tcW w:w="1013" w:type="dxa"/>
            <w:noWrap/>
            <w:hideMark/>
          </w:tcPr>
          <w:p w14:paraId="75FA00B8"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12FA78D3" w14:textId="77777777" w:rsidR="00C16890" w:rsidRPr="000C2732" w:rsidRDefault="00C16890" w:rsidP="00C16890">
            <w:pPr>
              <w:jc w:val="both"/>
              <w:rPr>
                <w:sz w:val="22"/>
                <w:szCs w:val="22"/>
              </w:rPr>
            </w:pPr>
            <w:r w:rsidRPr="000C2732">
              <w:rPr>
                <w:sz w:val="22"/>
                <w:szCs w:val="22"/>
              </w:rPr>
              <w:t>0,565</w:t>
            </w:r>
          </w:p>
        </w:tc>
      </w:tr>
      <w:tr w:rsidR="00C16890" w:rsidRPr="00C16890" w14:paraId="77B342A7" w14:textId="77777777" w:rsidTr="00C238F1">
        <w:trPr>
          <w:trHeight w:val="300"/>
        </w:trPr>
        <w:tc>
          <w:tcPr>
            <w:tcW w:w="2633" w:type="dxa"/>
            <w:shd w:val="clear" w:color="auto" w:fill="D9D9D9" w:themeFill="background1" w:themeFillShade="D9"/>
            <w:noWrap/>
            <w:hideMark/>
          </w:tcPr>
          <w:p w14:paraId="68D3F76F" w14:textId="77777777" w:rsidR="00C16890" w:rsidRPr="000C2732" w:rsidRDefault="00C16890" w:rsidP="00C16890">
            <w:pPr>
              <w:jc w:val="both"/>
              <w:rPr>
                <w:b/>
                <w:bCs/>
                <w:sz w:val="22"/>
                <w:szCs w:val="22"/>
              </w:rPr>
            </w:pPr>
            <w:proofErr w:type="spellStart"/>
            <w:r w:rsidRPr="000C2732">
              <w:rPr>
                <w:b/>
                <w:bCs/>
                <w:sz w:val="22"/>
                <w:szCs w:val="22"/>
              </w:rPr>
              <w:t>logistic_tfidf</w:t>
            </w:r>
            <w:proofErr w:type="spellEnd"/>
          </w:p>
        </w:tc>
        <w:tc>
          <w:tcPr>
            <w:tcW w:w="1013" w:type="dxa"/>
            <w:noWrap/>
            <w:hideMark/>
          </w:tcPr>
          <w:p w14:paraId="26C83DC2"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6AF60C8C" w14:textId="77777777" w:rsidR="00C16890" w:rsidRPr="000C2732" w:rsidRDefault="00C16890" w:rsidP="00C16890">
            <w:pPr>
              <w:jc w:val="both"/>
              <w:rPr>
                <w:sz w:val="22"/>
                <w:szCs w:val="22"/>
              </w:rPr>
            </w:pPr>
            <w:r w:rsidRPr="000C2732">
              <w:rPr>
                <w:sz w:val="22"/>
                <w:szCs w:val="22"/>
              </w:rPr>
              <w:t>0,539</w:t>
            </w:r>
          </w:p>
        </w:tc>
        <w:tc>
          <w:tcPr>
            <w:tcW w:w="1013" w:type="dxa"/>
            <w:noWrap/>
            <w:hideMark/>
          </w:tcPr>
          <w:p w14:paraId="7C4C453A" w14:textId="77777777" w:rsidR="00C16890" w:rsidRPr="000C2732" w:rsidRDefault="00C16890" w:rsidP="00C16890">
            <w:pPr>
              <w:jc w:val="both"/>
              <w:rPr>
                <w:sz w:val="22"/>
                <w:szCs w:val="22"/>
              </w:rPr>
            </w:pPr>
            <w:r w:rsidRPr="000C2732">
              <w:rPr>
                <w:sz w:val="22"/>
                <w:szCs w:val="22"/>
              </w:rPr>
              <w:t>0,623</w:t>
            </w:r>
          </w:p>
        </w:tc>
        <w:tc>
          <w:tcPr>
            <w:tcW w:w="1013" w:type="dxa"/>
            <w:noWrap/>
            <w:hideMark/>
          </w:tcPr>
          <w:p w14:paraId="1508B157" w14:textId="77777777" w:rsidR="00C16890" w:rsidRPr="000C2732" w:rsidRDefault="00C16890" w:rsidP="00C16890">
            <w:pPr>
              <w:jc w:val="both"/>
              <w:rPr>
                <w:sz w:val="22"/>
                <w:szCs w:val="22"/>
              </w:rPr>
            </w:pPr>
            <w:r w:rsidRPr="000C2732">
              <w:rPr>
                <w:sz w:val="22"/>
                <w:szCs w:val="22"/>
              </w:rPr>
              <w:t>0,637</w:t>
            </w:r>
          </w:p>
        </w:tc>
        <w:tc>
          <w:tcPr>
            <w:tcW w:w="1013" w:type="dxa"/>
            <w:noWrap/>
            <w:hideMark/>
          </w:tcPr>
          <w:p w14:paraId="09882668" w14:textId="77777777" w:rsidR="00C16890" w:rsidRPr="000C2732" w:rsidRDefault="00C16890" w:rsidP="00C16890">
            <w:pPr>
              <w:jc w:val="both"/>
              <w:rPr>
                <w:sz w:val="22"/>
                <w:szCs w:val="22"/>
              </w:rPr>
            </w:pPr>
            <w:r w:rsidRPr="000C2732">
              <w:rPr>
                <w:sz w:val="22"/>
                <w:szCs w:val="22"/>
              </w:rPr>
              <w:t>0,683</w:t>
            </w:r>
          </w:p>
        </w:tc>
        <w:tc>
          <w:tcPr>
            <w:tcW w:w="1013" w:type="dxa"/>
            <w:noWrap/>
            <w:hideMark/>
          </w:tcPr>
          <w:p w14:paraId="4736286A" w14:textId="77777777" w:rsidR="00C16890" w:rsidRPr="000C2732" w:rsidRDefault="00C16890" w:rsidP="00C16890">
            <w:pPr>
              <w:jc w:val="both"/>
              <w:rPr>
                <w:sz w:val="22"/>
                <w:szCs w:val="22"/>
              </w:rPr>
            </w:pPr>
            <w:r w:rsidRPr="000C2732">
              <w:rPr>
                <w:sz w:val="22"/>
                <w:szCs w:val="22"/>
              </w:rPr>
              <w:t>0,549</w:t>
            </w:r>
          </w:p>
        </w:tc>
        <w:tc>
          <w:tcPr>
            <w:tcW w:w="1212" w:type="dxa"/>
            <w:noWrap/>
            <w:hideMark/>
          </w:tcPr>
          <w:p w14:paraId="03B95309" w14:textId="77777777" w:rsidR="00C16890" w:rsidRPr="000C2732" w:rsidRDefault="00C16890" w:rsidP="00C16890">
            <w:pPr>
              <w:jc w:val="both"/>
              <w:rPr>
                <w:sz w:val="22"/>
                <w:szCs w:val="22"/>
              </w:rPr>
            </w:pPr>
            <w:r w:rsidRPr="000C2732">
              <w:rPr>
                <w:sz w:val="22"/>
                <w:szCs w:val="22"/>
              </w:rPr>
              <w:t>0,557</w:t>
            </w:r>
          </w:p>
        </w:tc>
      </w:tr>
      <w:tr w:rsidR="00C16890" w:rsidRPr="00C16890" w14:paraId="41B8A078" w14:textId="77777777" w:rsidTr="00C238F1">
        <w:trPr>
          <w:trHeight w:val="300"/>
        </w:trPr>
        <w:tc>
          <w:tcPr>
            <w:tcW w:w="2633" w:type="dxa"/>
            <w:shd w:val="clear" w:color="auto" w:fill="D9D9D9" w:themeFill="background1" w:themeFillShade="D9"/>
            <w:noWrap/>
            <w:hideMark/>
          </w:tcPr>
          <w:p w14:paraId="3310FE53" w14:textId="77777777" w:rsidR="00C16890" w:rsidRPr="000C2732" w:rsidRDefault="00C16890" w:rsidP="00C16890">
            <w:pPr>
              <w:jc w:val="both"/>
              <w:rPr>
                <w:b/>
                <w:bCs/>
                <w:sz w:val="22"/>
                <w:szCs w:val="22"/>
              </w:rPr>
            </w:pPr>
            <w:proofErr w:type="spellStart"/>
            <w:r w:rsidRPr="000C2732">
              <w:rPr>
                <w:b/>
                <w:bCs/>
                <w:sz w:val="22"/>
                <w:szCs w:val="22"/>
              </w:rPr>
              <w:t>SVM_embeddings</w:t>
            </w:r>
            <w:proofErr w:type="spellEnd"/>
          </w:p>
        </w:tc>
        <w:tc>
          <w:tcPr>
            <w:tcW w:w="1013" w:type="dxa"/>
            <w:noWrap/>
            <w:hideMark/>
          </w:tcPr>
          <w:p w14:paraId="2DF98128"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57DCAE8D" w14:textId="77777777" w:rsidR="00C16890" w:rsidRPr="000C2732" w:rsidRDefault="00C16890" w:rsidP="00C16890">
            <w:pPr>
              <w:jc w:val="both"/>
              <w:rPr>
                <w:sz w:val="22"/>
                <w:szCs w:val="22"/>
              </w:rPr>
            </w:pPr>
            <w:r w:rsidRPr="000C2732">
              <w:rPr>
                <w:sz w:val="22"/>
                <w:szCs w:val="22"/>
              </w:rPr>
              <w:t>0,552</w:t>
            </w:r>
          </w:p>
        </w:tc>
        <w:tc>
          <w:tcPr>
            <w:tcW w:w="1013" w:type="dxa"/>
            <w:noWrap/>
            <w:hideMark/>
          </w:tcPr>
          <w:p w14:paraId="48213AF4" w14:textId="77777777" w:rsidR="00C16890" w:rsidRPr="000C2732" w:rsidRDefault="00C16890" w:rsidP="00C16890">
            <w:pPr>
              <w:jc w:val="both"/>
              <w:rPr>
                <w:sz w:val="22"/>
                <w:szCs w:val="22"/>
              </w:rPr>
            </w:pPr>
            <w:r w:rsidRPr="000C2732">
              <w:rPr>
                <w:sz w:val="22"/>
                <w:szCs w:val="22"/>
              </w:rPr>
              <w:t>0,637</w:t>
            </w:r>
          </w:p>
        </w:tc>
        <w:tc>
          <w:tcPr>
            <w:tcW w:w="1013" w:type="dxa"/>
            <w:noWrap/>
            <w:hideMark/>
          </w:tcPr>
          <w:p w14:paraId="3DDF736A" w14:textId="77777777" w:rsidR="00C16890" w:rsidRPr="000C2732" w:rsidRDefault="00C16890" w:rsidP="00C16890">
            <w:pPr>
              <w:jc w:val="both"/>
              <w:rPr>
                <w:sz w:val="22"/>
                <w:szCs w:val="22"/>
              </w:rPr>
            </w:pPr>
            <w:r w:rsidRPr="000C2732">
              <w:rPr>
                <w:sz w:val="22"/>
                <w:szCs w:val="22"/>
              </w:rPr>
              <w:t>0,662</w:t>
            </w:r>
          </w:p>
        </w:tc>
        <w:tc>
          <w:tcPr>
            <w:tcW w:w="1013" w:type="dxa"/>
            <w:noWrap/>
            <w:hideMark/>
          </w:tcPr>
          <w:p w14:paraId="405B7C01" w14:textId="77777777" w:rsidR="00C16890" w:rsidRPr="000C2732" w:rsidRDefault="00C16890" w:rsidP="00C16890">
            <w:pPr>
              <w:jc w:val="both"/>
              <w:rPr>
                <w:sz w:val="22"/>
                <w:szCs w:val="22"/>
              </w:rPr>
            </w:pPr>
            <w:r w:rsidRPr="000C2732">
              <w:rPr>
                <w:sz w:val="22"/>
                <w:szCs w:val="22"/>
              </w:rPr>
              <w:t>0,691</w:t>
            </w:r>
          </w:p>
        </w:tc>
        <w:tc>
          <w:tcPr>
            <w:tcW w:w="1013" w:type="dxa"/>
            <w:noWrap/>
            <w:hideMark/>
          </w:tcPr>
          <w:p w14:paraId="10B10BAE"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7319D977" w14:textId="77777777" w:rsidR="00C16890" w:rsidRPr="000C2732" w:rsidRDefault="00C16890" w:rsidP="00C16890">
            <w:pPr>
              <w:jc w:val="both"/>
              <w:rPr>
                <w:sz w:val="22"/>
                <w:szCs w:val="22"/>
              </w:rPr>
            </w:pPr>
            <w:r w:rsidRPr="000C2732">
              <w:rPr>
                <w:sz w:val="22"/>
                <w:szCs w:val="22"/>
              </w:rPr>
              <w:t>0,604</w:t>
            </w:r>
          </w:p>
        </w:tc>
      </w:tr>
      <w:tr w:rsidR="00C16890" w:rsidRPr="00C16890" w14:paraId="5709053D" w14:textId="77777777" w:rsidTr="00C238F1">
        <w:trPr>
          <w:trHeight w:val="300"/>
        </w:trPr>
        <w:tc>
          <w:tcPr>
            <w:tcW w:w="2633" w:type="dxa"/>
            <w:shd w:val="clear" w:color="auto" w:fill="D9D9D9" w:themeFill="background1" w:themeFillShade="D9"/>
            <w:noWrap/>
            <w:hideMark/>
          </w:tcPr>
          <w:p w14:paraId="62F0E758" w14:textId="77777777" w:rsidR="00C16890" w:rsidRPr="000C2732" w:rsidRDefault="00C16890" w:rsidP="00C16890">
            <w:pPr>
              <w:jc w:val="both"/>
              <w:rPr>
                <w:b/>
                <w:bCs/>
                <w:sz w:val="22"/>
                <w:szCs w:val="22"/>
              </w:rPr>
            </w:pPr>
            <w:proofErr w:type="spellStart"/>
            <w:r w:rsidRPr="000C2732">
              <w:rPr>
                <w:b/>
                <w:bCs/>
                <w:sz w:val="22"/>
                <w:szCs w:val="22"/>
              </w:rPr>
              <w:t>logistic_embeddings</w:t>
            </w:r>
            <w:proofErr w:type="spellEnd"/>
          </w:p>
        </w:tc>
        <w:tc>
          <w:tcPr>
            <w:tcW w:w="1013" w:type="dxa"/>
            <w:noWrap/>
            <w:hideMark/>
          </w:tcPr>
          <w:p w14:paraId="4EE80D4F"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37537095" w14:textId="77777777" w:rsidR="00C16890" w:rsidRPr="000C2732" w:rsidRDefault="00C16890" w:rsidP="00C16890">
            <w:pPr>
              <w:jc w:val="both"/>
              <w:rPr>
                <w:sz w:val="22"/>
                <w:szCs w:val="22"/>
              </w:rPr>
            </w:pPr>
            <w:r w:rsidRPr="000C2732">
              <w:rPr>
                <w:sz w:val="22"/>
                <w:szCs w:val="22"/>
              </w:rPr>
              <w:t>0,566</w:t>
            </w:r>
          </w:p>
        </w:tc>
        <w:tc>
          <w:tcPr>
            <w:tcW w:w="1013" w:type="dxa"/>
            <w:noWrap/>
            <w:hideMark/>
          </w:tcPr>
          <w:p w14:paraId="1712D8A7" w14:textId="77777777" w:rsidR="00C16890" w:rsidRPr="000C2732" w:rsidRDefault="00C16890" w:rsidP="00C16890">
            <w:pPr>
              <w:jc w:val="both"/>
              <w:rPr>
                <w:sz w:val="22"/>
                <w:szCs w:val="22"/>
              </w:rPr>
            </w:pPr>
            <w:r w:rsidRPr="000C2732">
              <w:rPr>
                <w:sz w:val="22"/>
                <w:szCs w:val="22"/>
              </w:rPr>
              <w:t>0,626</w:t>
            </w:r>
          </w:p>
        </w:tc>
        <w:tc>
          <w:tcPr>
            <w:tcW w:w="1013" w:type="dxa"/>
            <w:noWrap/>
            <w:hideMark/>
          </w:tcPr>
          <w:p w14:paraId="490E2DF3" w14:textId="77777777" w:rsidR="00C16890" w:rsidRPr="000C2732" w:rsidRDefault="00C16890" w:rsidP="00C16890">
            <w:pPr>
              <w:jc w:val="both"/>
              <w:rPr>
                <w:sz w:val="22"/>
                <w:szCs w:val="22"/>
              </w:rPr>
            </w:pPr>
            <w:r w:rsidRPr="000C2732">
              <w:rPr>
                <w:sz w:val="22"/>
                <w:szCs w:val="22"/>
              </w:rPr>
              <w:t>0,655</w:t>
            </w:r>
          </w:p>
        </w:tc>
        <w:tc>
          <w:tcPr>
            <w:tcW w:w="1013" w:type="dxa"/>
            <w:noWrap/>
            <w:hideMark/>
          </w:tcPr>
          <w:p w14:paraId="40058E5B" w14:textId="77777777" w:rsidR="00C16890" w:rsidRPr="000C2732" w:rsidRDefault="00C16890" w:rsidP="00C16890">
            <w:pPr>
              <w:jc w:val="both"/>
              <w:rPr>
                <w:sz w:val="22"/>
                <w:szCs w:val="22"/>
              </w:rPr>
            </w:pPr>
            <w:r w:rsidRPr="000C2732">
              <w:rPr>
                <w:sz w:val="22"/>
                <w:szCs w:val="22"/>
              </w:rPr>
              <w:t>0,701</w:t>
            </w:r>
          </w:p>
        </w:tc>
        <w:tc>
          <w:tcPr>
            <w:tcW w:w="1013" w:type="dxa"/>
            <w:noWrap/>
            <w:hideMark/>
          </w:tcPr>
          <w:p w14:paraId="3033130C" w14:textId="77777777" w:rsidR="00C16890" w:rsidRPr="000C2732" w:rsidRDefault="00C16890" w:rsidP="00C16890">
            <w:pPr>
              <w:jc w:val="both"/>
              <w:rPr>
                <w:sz w:val="22"/>
                <w:szCs w:val="22"/>
              </w:rPr>
            </w:pPr>
            <w:r w:rsidRPr="000C2732">
              <w:rPr>
                <w:sz w:val="22"/>
                <w:szCs w:val="22"/>
              </w:rPr>
              <w:t>0,596</w:t>
            </w:r>
          </w:p>
        </w:tc>
        <w:tc>
          <w:tcPr>
            <w:tcW w:w="1212" w:type="dxa"/>
            <w:noWrap/>
            <w:hideMark/>
          </w:tcPr>
          <w:p w14:paraId="326E92F8" w14:textId="77777777" w:rsidR="00C16890" w:rsidRPr="000C2732" w:rsidRDefault="00C16890" w:rsidP="00C16890">
            <w:pPr>
              <w:jc w:val="both"/>
              <w:rPr>
                <w:sz w:val="22"/>
                <w:szCs w:val="22"/>
              </w:rPr>
            </w:pPr>
            <w:r w:rsidRPr="000C2732">
              <w:rPr>
                <w:sz w:val="22"/>
                <w:szCs w:val="22"/>
              </w:rPr>
              <w:t>0,585</w:t>
            </w:r>
          </w:p>
        </w:tc>
      </w:tr>
      <w:tr w:rsidR="00C16890" w:rsidRPr="00C16890" w14:paraId="069E4D66" w14:textId="77777777" w:rsidTr="00C238F1">
        <w:trPr>
          <w:trHeight w:val="300"/>
        </w:trPr>
        <w:tc>
          <w:tcPr>
            <w:tcW w:w="2633" w:type="dxa"/>
            <w:shd w:val="clear" w:color="auto" w:fill="D9D9D9" w:themeFill="background1" w:themeFillShade="D9"/>
            <w:noWrap/>
            <w:hideMark/>
          </w:tcPr>
          <w:p w14:paraId="101AEA80" w14:textId="77777777" w:rsidR="00C16890" w:rsidRPr="000C2732" w:rsidRDefault="00C16890" w:rsidP="00C16890">
            <w:pPr>
              <w:jc w:val="both"/>
              <w:rPr>
                <w:b/>
                <w:bCs/>
                <w:sz w:val="22"/>
                <w:szCs w:val="22"/>
              </w:rPr>
            </w:pPr>
            <w:r w:rsidRPr="000C2732">
              <w:rPr>
                <w:b/>
                <w:bCs/>
                <w:sz w:val="22"/>
                <w:szCs w:val="22"/>
              </w:rPr>
              <w:t>classical-best-</w:t>
            </w:r>
            <w:proofErr w:type="spellStart"/>
            <w:r w:rsidRPr="000C2732">
              <w:rPr>
                <w:b/>
                <w:bCs/>
                <w:sz w:val="22"/>
                <w:szCs w:val="22"/>
              </w:rPr>
              <w:t>tfidf</w:t>
            </w:r>
            <w:proofErr w:type="spellEnd"/>
          </w:p>
        </w:tc>
        <w:tc>
          <w:tcPr>
            <w:tcW w:w="1013" w:type="dxa"/>
            <w:noWrap/>
            <w:hideMark/>
          </w:tcPr>
          <w:p w14:paraId="73A2F535"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4DA5E1BF" w14:textId="77777777" w:rsidR="00C16890" w:rsidRPr="000C2732" w:rsidRDefault="00C16890" w:rsidP="00C16890">
            <w:pPr>
              <w:jc w:val="both"/>
              <w:rPr>
                <w:sz w:val="22"/>
                <w:szCs w:val="22"/>
              </w:rPr>
            </w:pPr>
            <w:r w:rsidRPr="000C2732">
              <w:rPr>
                <w:sz w:val="22"/>
                <w:szCs w:val="22"/>
              </w:rPr>
              <w:t>0,539</w:t>
            </w:r>
          </w:p>
        </w:tc>
        <w:tc>
          <w:tcPr>
            <w:tcW w:w="1013" w:type="dxa"/>
            <w:noWrap/>
            <w:hideMark/>
          </w:tcPr>
          <w:p w14:paraId="6FD24103" w14:textId="77777777" w:rsidR="00C16890" w:rsidRPr="000C2732" w:rsidRDefault="00C16890" w:rsidP="00C16890">
            <w:pPr>
              <w:jc w:val="both"/>
              <w:rPr>
                <w:sz w:val="22"/>
                <w:szCs w:val="22"/>
              </w:rPr>
            </w:pPr>
            <w:r w:rsidRPr="000C2732">
              <w:rPr>
                <w:sz w:val="22"/>
                <w:szCs w:val="22"/>
              </w:rPr>
              <w:t>0,623</w:t>
            </w:r>
          </w:p>
        </w:tc>
        <w:tc>
          <w:tcPr>
            <w:tcW w:w="1013" w:type="dxa"/>
            <w:noWrap/>
            <w:hideMark/>
          </w:tcPr>
          <w:p w14:paraId="70150E1E" w14:textId="77777777" w:rsidR="00C16890" w:rsidRPr="000C2732" w:rsidRDefault="00C16890" w:rsidP="00C16890">
            <w:pPr>
              <w:jc w:val="both"/>
              <w:rPr>
                <w:sz w:val="22"/>
                <w:szCs w:val="22"/>
              </w:rPr>
            </w:pPr>
            <w:r w:rsidRPr="000C2732">
              <w:rPr>
                <w:sz w:val="22"/>
                <w:szCs w:val="22"/>
              </w:rPr>
              <w:t>0,654</w:t>
            </w:r>
          </w:p>
        </w:tc>
        <w:tc>
          <w:tcPr>
            <w:tcW w:w="1013" w:type="dxa"/>
            <w:noWrap/>
            <w:hideMark/>
          </w:tcPr>
          <w:p w14:paraId="72CB82D1" w14:textId="77777777" w:rsidR="00C16890" w:rsidRPr="000C2732" w:rsidRDefault="00C16890" w:rsidP="00C16890">
            <w:pPr>
              <w:jc w:val="both"/>
              <w:rPr>
                <w:sz w:val="22"/>
                <w:szCs w:val="22"/>
              </w:rPr>
            </w:pPr>
            <w:r w:rsidRPr="000C2732">
              <w:rPr>
                <w:sz w:val="22"/>
                <w:szCs w:val="22"/>
              </w:rPr>
              <w:t>0,691</w:t>
            </w:r>
          </w:p>
        </w:tc>
        <w:tc>
          <w:tcPr>
            <w:tcW w:w="1013" w:type="dxa"/>
            <w:noWrap/>
            <w:hideMark/>
          </w:tcPr>
          <w:p w14:paraId="046677C0" w14:textId="77777777" w:rsidR="00C16890" w:rsidRPr="000C2732" w:rsidRDefault="00C16890" w:rsidP="00C16890">
            <w:pPr>
              <w:jc w:val="both"/>
              <w:rPr>
                <w:sz w:val="22"/>
                <w:szCs w:val="22"/>
              </w:rPr>
            </w:pPr>
            <w:r w:rsidRPr="000C2732">
              <w:rPr>
                <w:sz w:val="22"/>
                <w:szCs w:val="22"/>
              </w:rPr>
              <w:t>0,571</w:t>
            </w:r>
          </w:p>
        </w:tc>
        <w:tc>
          <w:tcPr>
            <w:tcW w:w="1212" w:type="dxa"/>
            <w:noWrap/>
            <w:hideMark/>
          </w:tcPr>
          <w:p w14:paraId="6A0CC2E9" w14:textId="77777777" w:rsidR="00C16890" w:rsidRPr="000C2732" w:rsidRDefault="00C16890" w:rsidP="00C16890">
            <w:pPr>
              <w:jc w:val="both"/>
              <w:rPr>
                <w:sz w:val="22"/>
                <w:szCs w:val="22"/>
              </w:rPr>
            </w:pPr>
            <w:r w:rsidRPr="000C2732">
              <w:rPr>
                <w:sz w:val="22"/>
                <w:szCs w:val="22"/>
              </w:rPr>
              <w:t>0,565</w:t>
            </w:r>
          </w:p>
        </w:tc>
      </w:tr>
      <w:tr w:rsidR="00C16890" w:rsidRPr="00C16890" w14:paraId="3FEF7D7A" w14:textId="77777777" w:rsidTr="00C238F1">
        <w:trPr>
          <w:trHeight w:val="300"/>
        </w:trPr>
        <w:tc>
          <w:tcPr>
            <w:tcW w:w="2633" w:type="dxa"/>
            <w:shd w:val="clear" w:color="auto" w:fill="D9D9D9" w:themeFill="background1" w:themeFillShade="D9"/>
            <w:noWrap/>
            <w:hideMark/>
          </w:tcPr>
          <w:p w14:paraId="020BF2FD" w14:textId="77777777" w:rsidR="00C16890" w:rsidRPr="000C2732" w:rsidRDefault="00C16890" w:rsidP="00C16890">
            <w:pPr>
              <w:jc w:val="both"/>
              <w:rPr>
                <w:b/>
                <w:bCs/>
                <w:sz w:val="22"/>
                <w:szCs w:val="22"/>
              </w:rPr>
            </w:pPr>
            <w:r w:rsidRPr="000C2732">
              <w:rPr>
                <w:b/>
                <w:bCs/>
                <w:sz w:val="22"/>
                <w:szCs w:val="22"/>
              </w:rPr>
              <w:t>classical-best-embeddings</w:t>
            </w:r>
          </w:p>
        </w:tc>
        <w:tc>
          <w:tcPr>
            <w:tcW w:w="1013" w:type="dxa"/>
            <w:noWrap/>
            <w:hideMark/>
          </w:tcPr>
          <w:p w14:paraId="1F75787A"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789BAC5F" w14:textId="77777777" w:rsidR="00C16890" w:rsidRPr="000C2732" w:rsidRDefault="00C16890" w:rsidP="00C16890">
            <w:pPr>
              <w:jc w:val="both"/>
              <w:rPr>
                <w:sz w:val="22"/>
                <w:szCs w:val="22"/>
              </w:rPr>
            </w:pPr>
            <w:r w:rsidRPr="000C2732">
              <w:rPr>
                <w:sz w:val="22"/>
                <w:szCs w:val="22"/>
              </w:rPr>
              <w:t>0,566</w:t>
            </w:r>
          </w:p>
        </w:tc>
        <w:tc>
          <w:tcPr>
            <w:tcW w:w="1013" w:type="dxa"/>
            <w:noWrap/>
            <w:hideMark/>
          </w:tcPr>
          <w:p w14:paraId="0730B75E" w14:textId="77777777" w:rsidR="00C16890" w:rsidRPr="000C2732" w:rsidRDefault="00C16890" w:rsidP="00C16890">
            <w:pPr>
              <w:jc w:val="both"/>
              <w:rPr>
                <w:sz w:val="22"/>
                <w:szCs w:val="22"/>
              </w:rPr>
            </w:pPr>
            <w:r w:rsidRPr="000C2732">
              <w:rPr>
                <w:sz w:val="22"/>
                <w:szCs w:val="22"/>
              </w:rPr>
              <w:t>0,637</w:t>
            </w:r>
          </w:p>
        </w:tc>
        <w:tc>
          <w:tcPr>
            <w:tcW w:w="1013" w:type="dxa"/>
            <w:noWrap/>
            <w:hideMark/>
          </w:tcPr>
          <w:p w14:paraId="72F7588D" w14:textId="77777777" w:rsidR="00C16890" w:rsidRPr="000C2732" w:rsidRDefault="00C16890" w:rsidP="00C16890">
            <w:pPr>
              <w:jc w:val="both"/>
              <w:rPr>
                <w:sz w:val="22"/>
                <w:szCs w:val="22"/>
              </w:rPr>
            </w:pPr>
            <w:r w:rsidRPr="000C2732">
              <w:rPr>
                <w:sz w:val="22"/>
                <w:szCs w:val="22"/>
              </w:rPr>
              <w:t>0,662</w:t>
            </w:r>
          </w:p>
        </w:tc>
        <w:tc>
          <w:tcPr>
            <w:tcW w:w="1013" w:type="dxa"/>
            <w:noWrap/>
            <w:hideMark/>
          </w:tcPr>
          <w:p w14:paraId="160D1D66" w14:textId="77777777" w:rsidR="00C16890" w:rsidRPr="000C2732" w:rsidRDefault="00C16890" w:rsidP="00C16890">
            <w:pPr>
              <w:jc w:val="both"/>
              <w:rPr>
                <w:sz w:val="22"/>
                <w:szCs w:val="22"/>
              </w:rPr>
            </w:pPr>
            <w:r w:rsidRPr="000C2732">
              <w:rPr>
                <w:sz w:val="22"/>
                <w:szCs w:val="22"/>
              </w:rPr>
              <w:t>0,701</w:t>
            </w:r>
          </w:p>
        </w:tc>
        <w:tc>
          <w:tcPr>
            <w:tcW w:w="1013" w:type="dxa"/>
            <w:noWrap/>
            <w:hideMark/>
          </w:tcPr>
          <w:p w14:paraId="102D956B" w14:textId="77777777" w:rsidR="00C16890" w:rsidRPr="000C2732" w:rsidRDefault="00C16890" w:rsidP="00C16890">
            <w:pPr>
              <w:jc w:val="both"/>
              <w:rPr>
                <w:sz w:val="22"/>
                <w:szCs w:val="22"/>
              </w:rPr>
            </w:pPr>
            <w:r w:rsidRPr="000C2732">
              <w:rPr>
                <w:sz w:val="22"/>
                <w:szCs w:val="22"/>
              </w:rPr>
              <w:t>0,607</w:t>
            </w:r>
          </w:p>
        </w:tc>
        <w:tc>
          <w:tcPr>
            <w:tcW w:w="1212" w:type="dxa"/>
            <w:noWrap/>
            <w:hideMark/>
          </w:tcPr>
          <w:p w14:paraId="3FC9E8A9" w14:textId="77777777" w:rsidR="00C16890" w:rsidRPr="000C2732" w:rsidRDefault="00C16890" w:rsidP="00C16890">
            <w:pPr>
              <w:jc w:val="both"/>
              <w:rPr>
                <w:sz w:val="22"/>
                <w:szCs w:val="22"/>
              </w:rPr>
            </w:pPr>
            <w:r w:rsidRPr="000C2732">
              <w:rPr>
                <w:sz w:val="22"/>
                <w:szCs w:val="22"/>
              </w:rPr>
              <w:t>0,604</w:t>
            </w:r>
          </w:p>
        </w:tc>
      </w:tr>
      <w:tr w:rsidR="00C16890" w:rsidRPr="00C16890" w14:paraId="3CF2794F" w14:textId="77777777" w:rsidTr="00C238F1">
        <w:trPr>
          <w:trHeight w:val="300"/>
        </w:trPr>
        <w:tc>
          <w:tcPr>
            <w:tcW w:w="2633" w:type="dxa"/>
            <w:shd w:val="clear" w:color="auto" w:fill="D9D9D9" w:themeFill="background1" w:themeFillShade="D9"/>
            <w:noWrap/>
            <w:hideMark/>
          </w:tcPr>
          <w:p w14:paraId="61AD823E" w14:textId="77777777" w:rsidR="00C16890" w:rsidRPr="000C2732" w:rsidRDefault="00C16890" w:rsidP="00C16890">
            <w:pPr>
              <w:jc w:val="both"/>
              <w:rPr>
                <w:b/>
                <w:bCs/>
                <w:sz w:val="22"/>
                <w:szCs w:val="22"/>
              </w:rPr>
            </w:pPr>
            <w:r w:rsidRPr="000C2732">
              <w:rPr>
                <w:b/>
                <w:bCs/>
                <w:sz w:val="22"/>
                <w:szCs w:val="22"/>
              </w:rPr>
              <w:t>BERT-base</w:t>
            </w:r>
          </w:p>
        </w:tc>
        <w:tc>
          <w:tcPr>
            <w:tcW w:w="1013" w:type="dxa"/>
            <w:noWrap/>
            <w:hideMark/>
          </w:tcPr>
          <w:p w14:paraId="586A64F4" w14:textId="77777777" w:rsidR="00C16890" w:rsidRPr="000C2732" w:rsidRDefault="00C16890" w:rsidP="00C16890">
            <w:pPr>
              <w:jc w:val="both"/>
              <w:rPr>
                <w:sz w:val="22"/>
                <w:szCs w:val="22"/>
              </w:rPr>
            </w:pPr>
            <w:r w:rsidRPr="000C2732">
              <w:rPr>
                <w:sz w:val="22"/>
                <w:szCs w:val="22"/>
              </w:rPr>
              <w:t>0</w:t>
            </w:r>
          </w:p>
        </w:tc>
        <w:tc>
          <w:tcPr>
            <w:tcW w:w="1013" w:type="dxa"/>
            <w:noWrap/>
            <w:hideMark/>
          </w:tcPr>
          <w:p w14:paraId="04AFDC15" w14:textId="77777777" w:rsidR="00C16890" w:rsidRPr="000C2732" w:rsidRDefault="00C16890" w:rsidP="00C16890">
            <w:pPr>
              <w:jc w:val="both"/>
              <w:rPr>
                <w:sz w:val="22"/>
                <w:szCs w:val="22"/>
              </w:rPr>
            </w:pPr>
            <w:r w:rsidRPr="000C2732">
              <w:rPr>
                <w:sz w:val="22"/>
                <w:szCs w:val="22"/>
              </w:rPr>
              <w:t>0,584</w:t>
            </w:r>
          </w:p>
        </w:tc>
        <w:tc>
          <w:tcPr>
            <w:tcW w:w="1013" w:type="dxa"/>
            <w:noWrap/>
            <w:hideMark/>
          </w:tcPr>
          <w:p w14:paraId="699AB345" w14:textId="77777777" w:rsidR="00C16890" w:rsidRPr="000C2732" w:rsidRDefault="00C16890" w:rsidP="00C16890">
            <w:pPr>
              <w:jc w:val="both"/>
              <w:rPr>
                <w:sz w:val="22"/>
                <w:szCs w:val="22"/>
              </w:rPr>
            </w:pPr>
            <w:r w:rsidRPr="000C2732">
              <w:rPr>
                <w:sz w:val="22"/>
                <w:szCs w:val="22"/>
              </w:rPr>
              <w:t>0,71</w:t>
            </w:r>
          </w:p>
        </w:tc>
        <w:tc>
          <w:tcPr>
            <w:tcW w:w="1013" w:type="dxa"/>
            <w:noWrap/>
            <w:hideMark/>
          </w:tcPr>
          <w:p w14:paraId="6EDC4D42" w14:textId="77777777" w:rsidR="00C16890" w:rsidRPr="000C2732" w:rsidRDefault="00C16890" w:rsidP="00C16890">
            <w:pPr>
              <w:jc w:val="both"/>
              <w:rPr>
                <w:sz w:val="22"/>
                <w:szCs w:val="22"/>
              </w:rPr>
            </w:pPr>
            <w:r w:rsidRPr="000C2732">
              <w:rPr>
                <w:sz w:val="22"/>
                <w:szCs w:val="22"/>
              </w:rPr>
              <w:t>0,746</w:t>
            </w:r>
          </w:p>
        </w:tc>
        <w:tc>
          <w:tcPr>
            <w:tcW w:w="1013" w:type="dxa"/>
            <w:noWrap/>
            <w:hideMark/>
          </w:tcPr>
          <w:p w14:paraId="148CCC19" w14:textId="77777777" w:rsidR="00C16890" w:rsidRPr="000C2732" w:rsidRDefault="00C16890" w:rsidP="00C16890">
            <w:pPr>
              <w:jc w:val="both"/>
              <w:rPr>
                <w:sz w:val="22"/>
                <w:szCs w:val="22"/>
              </w:rPr>
            </w:pPr>
            <w:r w:rsidRPr="000C2732">
              <w:rPr>
                <w:sz w:val="22"/>
                <w:szCs w:val="22"/>
              </w:rPr>
              <w:t>0,769</w:t>
            </w:r>
          </w:p>
        </w:tc>
        <w:tc>
          <w:tcPr>
            <w:tcW w:w="1013" w:type="dxa"/>
            <w:noWrap/>
            <w:hideMark/>
          </w:tcPr>
          <w:p w14:paraId="787E9CF1" w14:textId="77777777" w:rsidR="00C16890" w:rsidRPr="000C2732" w:rsidRDefault="00C16890" w:rsidP="00C16890">
            <w:pPr>
              <w:jc w:val="both"/>
              <w:rPr>
                <w:sz w:val="22"/>
                <w:szCs w:val="22"/>
              </w:rPr>
            </w:pPr>
            <w:r w:rsidRPr="000C2732">
              <w:rPr>
                <w:sz w:val="22"/>
                <w:szCs w:val="22"/>
              </w:rPr>
              <w:t>0,686</w:t>
            </w:r>
          </w:p>
        </w:tc>
        <w:tc>
          <w:tcPr>
            <w:tcW w:w="1212" w:type="dxa"/>
            <w:noWrap/>
            <w:hideMark/>
          </w:tcPr>
          <w:p w14:paraId="2C57BCCB" w14:textId="77777777" w:rsidR="00C16890" w:rsidRPr="000C2732" w:rsidRDefault="00C16890" w:rsidP="00C16890">
            <w:pPr>
              <w:jc w:val="both"/>
              <w:rPr>
                <w:sz w:val="22"/>
                <w:szCs w:val="22"/>
              </w:rPr>
            </w:pPr>
            <w:r w:rsidRPr="000C2732">
              <w:rPr>
                <w:sz w:val="22"/>
                <w:szCs w:val="22"/>
              </w:rPr>
              <w:t>0,693</w:t>
            </w:r>
          </w:p>
        </w:tc>
      </w:tr>
      <w:tr w:rsidR="00C16890" w:rsidRPr="00C16890" w14:paraId="6CC3B0E2" w14:textId="77777777" w:rsidTr="00C238F1">
        <w:trPr>
          <w:trHeight w:val="300"/>
        </w:trPr>
        <w:tc>
          <w:tcPr>
            <w:tcW w:w="2633" w:type="dxa"/>
            <w:shd w:val="clear" w:color="auto" w:fill="D9D9D9" w:themeFill="background1" w:themeFillShade="D9"/>
            <w:noWrap/>
            <w:hideMark/>
          </w:tcPr>
          <w:p w14:paraId="3D24A311" w14:textId="77777777" w:rsidR="00C16890" w:rsidRPr="000C2732" w:rsidRDefault="00C16890" w:rsidP="00C16890">
            <w:pPr>
              <w:jc w:val="both"/>
              <w:rPr>
                <w:b/>
                <w:bCs/>
                <w:sz w:val="22"/>
                <w:szCs w:val="22"/>
              </w:rPr>
            </w:pPr>
            <w:r w:rsidRPr="000C2732">
              <w:rPr>
                <w:b/>
                <w:bCs/>
                <w:sz w:val="22"/>
                <w:szCs w:val="22"/>
              </w:rPr>
              <w:t>BERT-base-</w:t>
            </w:r>
            <w:proofErr w:type="spellStart"/>
            <w:r w:rsidRPr="000C2732">
              <w:rPr>
                <w:b/>
                <w:bCs/>
                <w:sz w:val="22"/>
                <w:szCs w:val="22"/>
              </w:rPr>
              <w:t>nli</w:t>
            </w:r>
            <w:proofErr w:type="spellEnd"/>
          </w:p>
        </w:tc>
        <w:tc>
          <w:tcPr>
            <w:tcW w:w="1013" w:type="dxa"/>
            <w:noWrap/>
            <w:hideMark/>
          </w:tcPr>
          <w:p w14:paraId="41909513" w14:textId="77777777" w:rsidR="00C16890" w:rsidRPr="000C2732" w:rsidRDefault="00C16890" w:rsidP="00C16890">
            <w:pPr>
              <w:jc w:val="both"/>
              <w:rPr>
                <w:sz w:val="22"/>
                <w:szCs w:val="22"/>
              </w:rPr>
            </w:pPr>
            <w:r w:rsidRPr="000C2732">
              <w:rPr>
                <w:sz w:val="22"/>
                <w:szCs w:val="22"/>
              </w:rPr>
              <w:t>0,559</w:t>
            </w:r>
          </w:p>
        </w:tc>
        <w:tc>
          <w:tcPr>
            <w:tcW w:w="1013" w:type="dxa"/>
            <w:noWrap/>
            <w:hideMark/>
          </w:tcPr>
          <w:p w14:paraId="62B3C1D5" w14:textId="77777777" w:rsidR="00C16890" w:rsidRPr="000C2732" w:rsidRDefault="00C16890" w:rsidP="00C16890">
            <w:pPr>
              <w:jc w:val="both"/>
              <w:rPr>
                <w:sz w:val="22"/>
                <w:szCs w:val="22"/>
              </w:rPr>
            </w:pPr>
            <w:r w:rsidRPr="000C2732">
              <w:rPr>
                <w:sz w:val="22"/>
                <w:szCs w:val="22"/>
              </w:rPr>
              <w:t>0,634</w:t>
            </w:r>
          </w:p>
        </w:tc>
        <w:tc>
          <w:tcPr>
            <w:tcW w:w="1013" w:type="dxa"/>
            <w:noWrap/>
            <w:hideMark/>
          </w:tcPr>
          <w:p w14:paraId="251FF09B" w14:textId="77777777" w:rsidR="00C16890" w:rsidRPr="000C2732" w:rsidRDefault="00C16890" w:rsidP="00C16890">
            <w:pPr>
              <w:jc w:val="both"/>
              <w:rPr>
                <w:sz w:val="22"/>
                <w:szCs w:val="22"/>
              </w:rPr>
            </w:pPr>
            <w:r w:rsidRPr="000C2732">
              <w:rPr>
                <w:sz w:val="22"/>
                <w:szCs w:val="22"/>
              </w:rPr>
              <w:t>0,718</w:t>
            </w:r>
          </w:p>
        </w:tc>
        <w:tc>
          <w:tcPr>
            <w:tcW w:w="1013" w:type="dxa"/>
            <w:noWrap/>
            <w:hideMark/>
          </w:tcPr>
          <w:p w14:paraId="555E372F" w14:textId="77777777" w:rsidR="00C16890" w:rsidRPr="000C2732" w:rsidRDefault="00C16890" w:rsidP="00C16890">
            <w:pPr>
              <w:jc w:val="both"/>
              <w:rPr>
                <w:sz w:val="22"/>
                <w:szCs w:val="22"/>
              </w:rPr>
            </w:pPr>
            <w:r w:rsidRPr="000C2732">
              <w:rPr>
                <w:sz w:val="22"/>
                <w:szCs w:val="22"/>
              </w:rPr>
              <w:t>0,742</w:t>
            </w:r>
          </w:p>
        </w:tc>
        <w:tc>
          <w:tcPr>
            <w:tcW w:w="1013" w:type="dxa"/>
            <w:noWrap/>
            <w:hideMark/>
          </w:tcPr>
          <w:p w14:paraId="1A77EDDA" w14:textId="77777777" w:rsidR="00C16890" w:rsidRPr="000C2732" w:rsidRDefault="00C16890" w:rsidP="00C16890">
            <w:pPr>
              <w:jc w:val="both"/>
              <w:rPr>
                <w:sz w:val="22"/>
                <w:szCs w:val="22"/>
              </w:rPr>
            </w:pPr>
            <w:r w:rsidRPr="000C2732">
              <w:rPr>
                <w:sz w:val="22"/>
                <w:szCs w:val="22"/>
              </w:rPr>
              <w:t>0,763</w:t>
            </w:r>
          </w:p>
        </w:tc>
        <w:tc>
          <w:tcPr>
            <w:tcW w:w="1013" w:type="dxa"/>
            <w:noWrap/>
            <w:hideMark/>
          </w:tcPr>
          <w:p w14:paraId="05EC8DA1" w14:textId="77777777" w:rsidR="00C16890" w:rsidRPr="000C2732" w:rsidRDefault="00C16890" w:rsidP="00C16890">
            <w:pPr>
              <w:jc w:val="both"/>
              <w:rPr>
                <w:sz w:val="22"/>
                <w:szCs w:val="22"/>
              </w:rPr>
            </w:pPr>
            <w:r w:rsidRPr="000C2732">
              <w:rPr>
                <w:sz w:val="22"/>
                <w:szCs w:val="22"/>
              </w:rPr>
              <w:t>0,671</w:t>
            </w:r>
          </w:p>
        </w:tc>
        <w:tc>
          <w:tcPr>
            <w:tcW w:w="1212" w:type="dxa"/>
            <w:noWrap/>
            <w:hideMark/>
          </w:tcPr>
          <w:p w14:paraId="5F020D43" w14:textId="77777777" w:rsidR="00C16890" w:rsidRPr="000C2732" w:rsidRDefault="00C16890" w:rsidP="00C16890">
            <w:pPr>
              <w:jc w:val="both"/>
              <w:rPr>
                <w:sz w:val="22"/>
                <w:szCs w:val="22"/>
              </w:rPr>
            </w:pPr>
            <w:r w:rsidRPr="000C2732">
              <w:rPr>
                <w:sz w:val="22"/>
                <w:szCs w:val="22"/>
              </w:rPr>
              <w:t>0,682</w:t>
            </w:r>
          </w:p>
        </w:tc>
      </w:tr>
    </w:tbl>
    <w:p w14:paraId="03A0E3E6" w14:textId="4AFA016F" w:rsidR="003D0EA9" w:rsidRDefault="003D0EA9" w:rsidP="004548CC">
      <w:pPr>
        <w:jc w:val="both"/>
      </w:pPr>
    </w:p>
    <w:p w14:paraId="7415EC0B" w14:textId="7F007897" w:rsidR="00C16890" w:rsidRDefault="00C16890" w:rsidP="004548CC">
      <w:pPr>
        <w:jc w:val="both"/>
      </w:pPr>
    </w:p>
    <w:p w14:paraId="501F2E0B" w14:textId="2E387E3A" w:rsidR="000C2732" w:rsidRDefault="000C2732" w:rsidP="004548CC">
      <w:pPr>
        <w:jc w:val="both"/>
      </w:pPr>
      <w:r>
        <w:t>Average F1-macro performance difference between different algorithms</w:t>
      </w:r>
    </w:p>
    <w:tbl>
      <w:tblPr>
        <w:tblStyle w:val="TableGrid"/>
        <w:tblW w:w="10490" w:type="dxa"/>
        <w:tblInd w:w="-714" w:type="dxa"/>
        <w:tblLook w:val="04A0" w:firstRow="1" w:lastRow="0" w:firstColumn="1" w:lastColumn="0" w:noHBand="0" w:noVBand="1"/>
      </w:tblPr>
      <w:tblGrid>
        <w:gridCol w:w="2977"/>
        <w:gridCol w:w="1059"/>
        <w:gridCol w:w="1059"/>
        <w:gridCol w:w="1059"/>
        <w:gridCol w:w="1059"/>
        <w:gridCol w:w="1059"/>
        <w:gridCol w:w="1059"/>
        <w:gridCol w:w="1159"/>
      </w:tblGrid>
      <w:tr w:rsidR="000C2732" w:rsidRPr="000C2732" w14:paraId="3BB8361C" w14:textId="77777777" w:rsidTr="00C238F1">
        <w:trPr>
          <w:trHeight w:val="300"/>
        </w:trPr>
        <w:tc>
          <w:tcPr>
            <w:tcW w:w="2977" w:type="dxa"/>
            <w:shd w:val="clear" w:color="auto" w:fill="BFBFBF" w:themeFill="background1" w:themeFillShade="BF"/>
            <w:noWrap/>
            <w:hideMark/>
          </w:tcPr>
          <w:p w14:paraId="485E7726" w14:textId="77777777" w:rsidR="000C2732" w:rsidRPr="000C2732" w:rsidRDefault="000C2732" w:rsidP="000C2732">
            <w:pPr>
              <w:jc w:val="both"/>
              <w:rPr>
                <w:b/>
                <w:bCs/>
                <w:sz w:val="22"/>
                <w:szCs w:val="22"/>
              </w:rPr>
            </w:pPr>
            <w:r w:rsidRPr="000C2732">
              <w:rPr>
                <w:b/>
                <w:bCs/>
                <w:sz w:val="22"/>
                <w:szCs w:val="22"/>
              </w:rPr>
              <w:t>Sample size</w:t>
            </w:r>
          </w:p>
        </w:tc>
        <w:tc>
          <w:tcPr>
            <w:tcW w:w="1059" w:type="dxa"/>
            <w:shd w:val="clear" w:color="auto" w:fill="BFBFBF" w:themeFill="background1" w:themeFillShade="BF"/>
            <w:noWrap/>
            <w:hideMark/>
          </w:tcPr>
          <w:p w14:paraId="6B0DD3D4"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0C8462DB"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4DD12255"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6B1EE840"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1BC0C322"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4D0AA7C6" w14:textId="77777777" w:rsidR="000C2732" w:rsidRPr="000C2732" w:rsidRDefault="000C2732" w:rsidP="000C2732">
            <w:pPr>
              <w:jc w:val="both"/>
              <w:rPr>
                <w:b/>
                <w:bCs/>
                <w:sz w:val="22"/>
                <w:szCs w:val="22"/>
              </w:rPr>
            </w:pPr>
            <w:r w:rsidRPr="000C2732">
              <w:rPr>
                <w:b/>
                <w:bCs/>
                <w:sz w:val="22"/>
                <w:szCs w:val="22"/>
              </w:rPr>
              <w:t>5000 (4 datasets)</w:t>
            </w:r>
          </w:p>
        </w:tc>
        <w:tc>
          <w:tcPr>
            <w:tcW w:w="1159" w:type="dxa"/>
            <w:shd w:val="clear" w:color="auto" w:fill="BFBFBF" w:themeFill="background1" w:themeFillShade="BF"/>
            <w:noWrap/>
            <w:hideMark/>
          </w:tcPr>
          <w:p w14:paraId="2CD32827" w14:textId="77777777" w:rsidR="000C2732" w:rsidRPr="000C2732" w:rsidRDefault="000C2732" w:rsidP="000C2732">
            <w:pPr>
              <w:jc w:val="both"/>
              <w:rPr>
                <w:b/>
                <w:bCs/>
                <w:sz w:val="22"/>
                <w:szCs w:val="22"/>
              </w:rPr>
            </w:pPr>
            <w:r w:rsidRPr="000C2732">
              <w:rPr>
                <w:b/>
                <w:bCs/>
                <w:sz w:val="22"/>
                <w:szCs w:val="22"/>
              </w:rPr>
              <w:t>10000 (3 datasets)</w:t>
            </w:r>
          </w:p>
        </w:tc>
      </w:tr>
      <w:tr w:rsidR="00486083" w:rsidRPr="000C2732" w14:paraId="62744EEE" w14:textId="77777777" w:rsidTr="00C238F1">
        <w:trPr>
          <w:trHeight w:val="300"/>
        </w:trPr>
        <w:tc>
          <w:tcPr>
            <w:tcW w:w="2977" w:type="dxa"/>
            <w:shd w:val="clear" w:color="auto" w:fill="D9D9D9" w:themeFill="background1" w:themeFillShade="D9"/>
            <w:noWrap/>
            <w:hideMark/>
          </w:tcPr>
          <w:p w14:paraId="2500B720" w14:textId="77777777" w:rsidR="00486083" w:rsidRPr="000C2732" w:rsidRDefault="00486083" w:rsidP="00486083">
            <w:pPr>
              <w:jc w:val="both"/>
              <w:rPr>
                <w:b/>
                <w:bCs/>
                <w:sz w:val="22"/>
                <w:szCs w:val="22"/>
              </w:rPr>
            </w:pPr>
            <w:r w:rsidRPr="000C2732">
              <w:rPr>
                <w:b/>
                <w:bCs/>
                <w:sz w:val="22"/>
                <w:szCs w:val="22"/>
              </w:rPr>
              <w:t>BERT-base vs. classical-best-</w:t>
            </w:r>
            <w:proofErr w:type="spellStart"/>
            <w:r w:rsidRPr="000C2732">
              <w:rPr>
                <w:b/>
                <w:bCs/>
                <w:sz w:val="22"/>
                <w:szCs w:val="22"/>
              </w:rPr>
              <w:t>tfidf</w:t>
            </w:r>
            <w:proofErr w:type="spellEnd"/>
          </w:p>
        </w:tc>
        <w:tc>
          <w:tcPr>
            <w:tcW w:w="1059" w:type="dxa"/>
            <w:noWrap/>
            <w:hideMark/>
          </w:tcPr>
          <w:p w14:paraId="277E1022" w14:textId="05D855FA" w:rsidR="00486083" w:rsidRPr="000C2732" w:rsidRDefault="00486083" w:rsidP="00486083">
            <w:pPr>
              <w:jc w:val="both"/>
              <w:rPr>
                <w:sz w:val="22"/>
                <w:szCs w:val="22"/>
              </w:rPr>
            </w:pPr>
            <w:r w:rsidRPr="00F5669E">
              <w:t>0</w:t>
            </w:r>
          </w:p>
        </w:tc>
        <w:tc>
          <w:tcPr>
            <w:tcW w:w="1059" w:type="dxa"/>
            <w:noWrap/>
            <w:hideMark/>
          </w:tcPr>
          <w:p w14:paraId="2A3DA319" w14:textId="293FDC3A" w:rsidR="00486083" w:rsidRPr="000C2732" w:rsidRDefault="00486083" w:rsidP="00486083">
            <w:pPr>
              <w:jc w:val="both"/>
              <w:rPr>
                <w:sz w:val="22"/>
                <w:szCs w:val="22"/>
              </w:rPr>
            </w:pPr>
            <w:r w:rsidRPr="00F5669E">
              <w:t>0,052</w:t>
            </w:r>
          </w:p>
        </w:tc>
        <w:tc>
          <w:tcPr>
            <w:tcW w:w="1059" w:type="dxa"/>
            <w:noWrap/>
            <w:hideMark/>
          </w:tcPr>
          <w:p w14:paraId="19A6B925" w14:textId="511A19CC" w:rsidR="00486083" w:rsidRPr="000C2732" w:rsidRDefault="00486083" w:rsidP="00486083">
            <w:pPr>
              <w:jc w:val="both"/>
              <w:rPr>
                <w:sz w:val="22"/>
                <w:szCs w:val="22"/>
              </w:rPr>
            </w:pPr>
            <w:r w:rsidRPr="00F5669E">
              <w:t>0,121</w:t>
            </w:r>
          </w:p>
        </w:tc>
        <w:tc>
          <w:tcPr>
            <w:tcW w:w="1059" w:type="dxa"/>
            <w:noWrap/>
            <w:hideMark/>
          </w:tcPr>
          <w:p w14:paraId="2C1989B9" w14:textId="0801D6F7" w:rsidR="00486083" w:rsidRPr="000C2732" w:rsidRDefault="00486083" w:rsidP="00486083">
            <w:pPr>
              <w:jc w:val="both"/>
              <w:rPr>
                <w:sz w:val="22"/>
                <w:szCs w:val="22"/>
              </w:rPr>
            </w:pPr>
            <w:r w:rsidRPr="00F5669E">
              <w:t>0,134</w:t>
            </w:r>
          </w:p>
        </w:tc>
        <w:tc>
          <w:tcPr>
            <w:tcW w:w="1059" w:type="dxa"/>
            <w:noWrap/>
            <w:hideMark/>
          </w:tcPr>
          <w:p w14:paraId="6AC54A68" w14:textId="2D443257" w:rsidR="00486083" w:rsidRPr="000C2732" w:rsidRDefault="00486083" w:rsidP="00486083">
            <w:pPr>
              <w:jc w:val="both"/>
              <w:rPr>
                <w:sz w:val="22"/>
                <w:szCs w:val="22"/>
              </w:rPr>
            </w:pPr>
            <w:r w:rsidRPr="00F5669E">
              <w:t>0,127</w:t>
            </w:r>
          </w:p>
        </w:tc>
        <w:tc>
          <w:tcPr>
            <w:tcW w:w="1059" w:type="dxa"/>
            <w:noWrap/>
            <w:hideMark/>
          </w:tcPr>
          <w:p w14:paraId="2DC46D92" w14:textId="791A8935" w:rsidR="00486083" w:rsidRPr="000C2732" w:rsidRDefault="00486083" w:rsidP="00486083">
            <w:pPr>
              <w:jc w:val="both"/>
              <w:rPr>
                <w:sz w:val="22"/>
                <w:szCs w:val="22"/>
              </w:rPr>
            </w:pPr>
            <w:r w:rsidRPr="00F5669E">
              <w:t>0,17</w:t>
            </w:r>
          </w:p>
        </w:tc>
        <w:tc>
          <w:tcPr>
            <w:tcW w:w="1159" w:type="dxa"/>
            <w:noWrap/>
            <w:hideMark/>
          </w:tcPr>
          <w:p w14:paraId="63AC4231" w14:textId="7254EE6B" w:rsidR="00486083" w:rsidRPr="000C2732" w:rsidRDefault="00486083" w:rsidP="00486083">
            <w:pPr>
              <w:jc w:val="both"/>
              <w:rPr>
                <w:sz w:val="22"/>
                <w:szCs w:val="22"/>
              </w:rPr>
            </w:pPr>
            <w:r w:rsidRPr="00F5669E">
              <w:t>0,186</w:t>
            </w:r>
          </w:p>
        </w:tc>
      </w:tr>
      <w:tr w:rsidR="00486083" w:rsidRPr="000C2732" w14:paraId="5335179E" w14:textId="77777777" w:rsidTr="00C238F1">
        <w:trPr>
          <w:trHeight w:val="300"/>
        </w:trPr>
        <w:tc>
          <w:tcPr>
            <w:tcW w:w="2977" w:type="dxa"/>
            <w:shd w:val="clear" w:color="auto" w:fill="D9D9D9" w:themeFill="background1" w:themeFillShade="D9"/>
            <w:noWrap/>
            <w:hideMark/>
          </w:tcPr>
          <w:p w14:paraId="2304E757" w14:textId="77777777" w:rsidR="00486083" w:rsidRPr="000C2732" w:rsidRDefault="00486083" w:rsidP="00486083">
            <w:pPr>
              <w:jc w:val="both"/>
              <w:rPr>
                <w:b/>
                <w:bCs/>
                <w:sz w:val="22"/>
                <w:szCs w:val="22"/>
              </w:rPr>
            </w:pPr>
            <w:r w:rsidRPr="000C2732">
              <w:rPr>
                <w:b/>
                <w:bCs/>
                <w:sz w:val="22"/>
                <w:szCs w:val="22"/>
              </w:rPr>
              <w:t>BERT-base vs. classical-best-embeddings</w:t>
            </w:r>
          </w:p>
        </w:tc>
        <w:tc>
          <w:tcPr>
            <w:tcW w:w="1059" w:type="dxa"/>
            <w:noWrap/>
            <w:hideMark/>
          </w:tcPr>
          <w:p w14:paraId="0E2BB725" w14:textId="4E5F6D56" w:rsidR="00486083" w:rsidRPr="000C2732" w:rsidRDefault="00486083" w:rsidP="00486083">
            <w:pPr>
              <w:jc w:val="both"/>
              <w:rPr>
                <w:sz w:val="22"/>
                <w:szCs w:val="22"/>
              </w:rPr>
            </w:pPr>
            <w:r w:rsidRPr="00F5669E">
              <w:t>0</w:t>
            </w:r>
          </w:p>
        </w:tc>
        <w:tc>
          <w:tcPr>
            <w:tcW w:w="1059" w:type="dxa"/>
            <w:noWrap/>
            <w:hideMark/>
          </w:tcPr>
          <w:p w14:paraId="3E1DC54F" w14:textId="1508535D" w:rsidR="00486083" w:rsidRPr="000C2732" w:rsidRDefault="00486083" w:rsidP="00486083">
            <w:pPr>
              <w:jc w:val="both"/>
              <w:rPr>
                <w:sz w:val="22"/>
                <w:szCs w:val="22"/>
              </w:rPr>
            </w:pPr>
            <w:r w:rsidRPr="00F5669E">
              <w:t>0,009</w:t>
            </w:r>
          </w:p>
        </w:tc>
        <w:tc>
          <w:tcPr>
            <w:tcW w:w="1059" w:type="dxa"/>
            <w:noWrap/>
            <w:hideMark/>
          </w:tcPr>
          <w:p w14:paraId="17272A63" w14:textId="7FF1050C" w:rsidR="00486083" w:rsidRPr="000C2732" w:rsidRDefault="00486083" w:rsidP="00486083">
            <w:pPr>
              <w:jc w:val="both"/>
              <w:rPr>
                <w:sz w:val="22"/>
                <w:szCs w:val="22"/>
              </w:rPr>
            </w:pPr>
            <w:r w:rsidRPr="00F5669E">
              <w:t>0,104</w:t>
            </w:r>
          </w:p>
        </w:tc>
        <w:tc>
          <w:tcPr>
            <w:tcW w:w="1059" w:type="dxa"/>
            <w:noWrap/>
            <w:hideMark/>
          </w:tcPr>
          <w:p w14:paraId="5491E4C4" w14:textId="4333DDFD" w:rsidR="00486083" w:rsidRPr="000C2732" w:rsidRDefault="00486083" w:rsidP="00486083">
            <w:pPr>
              <w:jc w:val="both"/>
              <w:rPr>
                <w:sz w:val="22"/>
                <w:szCs w:val="22"/>
              </w:rPr>
            </w:pPr>
            <w:r w:rsidRPr="00F5669E">
              <w:t>0,112</w:t>
            </w:r>
          </w:p>
        </w:tc>
        <w:tc>
          <w:tcPr>
            <w:tcW w:w="1059" w:type="dxa"/>
            <w:noWrap/>
            <w:hideMark/>
          </w:tcPr>
          <w:p w14:paraId="7C021402" w14:textId="765F9411" w:rsidR="00486083" w:rsidRPr="000C2732" w:rsidRDefault="00486083" w:rsidP="00486083">
            <w:pPr>
              <w:jc w:val="both"/>
              <w:rPr>
                <w:sz w:val="22"/>
                <w:szCs w:val="22"/>
              </w:rPr>
            </w:pPr>
            <w:r w:rsidRPr="00F5669E">
              <w:t>0,109</w:t>
            </w:r>
          </w:p>
        </w:tc>
        <w:tc>
          <w:tcPr>
            <w:tcW w:w="1059" w:type="dxa"/>
            <w:noWrap/>
            <w:hideMark/>
          </w:tcPr>
          <w:p w14:paraId="76C684A3" w14:textId="291DEA57" w:rsidR="00486083" w:rsidRPr="000C2732" w:rsidRDefault="00486083" w:rsidP="00486083">
            <w:pPr>
              <w:jc w:val="both"/>
              <w:rPr>
                <w:sz w:val="22"/>
                <w:szCs w:val="22"/>
              </w:rPr>
            </w:pPr>
            <w:r w:rsidRPr="00F5669E">
              <w:t>0,109</w:t>
            </w:r>
          </w:p>
        </w:tc>
        <w:tc>
          <w:tcPr>
            <w:tcW w:w="1159" w:type="dxa"/>
            <w:noWrap/>
            <w:hideMark/>
          </w:tcPr>
          <w:p w14:paraId="38DB616B" w14:textId="3A3D7439" w:rsidR="00486083" w:rsidRPr="000C2732" w:rsidRDefault="00486083" w:rsidP="00486083">
            <w:pPr>
              <w:jc w:val="both"/>
              <w:rPr>
                <w:sz w:val="22"/>
                <w:szCs w:val="22"/>
              </w:rPr>
            </w:pPr>
            <w:r w:rsidRPr="00F5669E">
              <w:t>0,112</w:t>
            </w:r>
          </w:p>
        </w:tc>
      </w:tr>
      <w:tr w:rsidR="00486083" w:rsidRPr="000C2732" w14:paraId="647A9D32" w14:textId="77777777" w:rsidTr="00C238F1">
        <w:trPr>
          <w:trHeight w:val="300"/>
        </w:trPr>
        <w:tc>
          <w:tcPr>
            <w:tcW w:w="2977" w:type="dxa"/>
            <w:shd w:val="clear" w:color="auto" w:fill="D9D9D9" w:themeFill="background1" w:themeFillShade="D9"/>
            <w:noWrap/>
            <w:hideMark/>
          </w:tcPr>
          <w:p w14:paraId="36D7E8C2"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1059" w:type="dxa"/>
            <w:noWrap/>
            <w:hideMark/>
          </w:tcPr>
          <w:p w14:paraId="14092495" w14:textId="434CF869" w:rsidR="00486083" w:rsidRPr="000C2732" w:rsidRDefault="00486083" w:rsidP="00486083">
            <w:pPr>
              <w:jc w:val="both"/>
              <w:rPr>
                <w:sz w:val="22"/>
                <w:szCs w:val="22"/>
              </w:rPr>
            </w:pPr>
            <w:r w:rsidRPr="00F5669E">
              <w:t>0,403</w:t>
            </w:r>
          </w:p>
        </w:tc>
        <w:tc>
          <w:tcPr>
            <w:tcW w:w="1059" w:type="dxa"/>
            <w:noWrap/>
            <w:hideMark/>
          </w:tcPr>
          <w:p w14:paraId="3DCD3442" w14:textId="666FE040" w:rsidR="00486083" w:rsidRPr="000C2732" w:rsidRDefault="00486083" w:rsidP="00486083">
            <w:pPr>
              <w:jc w:val="both"/>
              <w:rPr>
                <w:sz w:val="22"/>
                <w:szCs w:val="22"/>
              </w:rPr>
            </w:pPr>
            <w:r w:rsidRPr="00F5669E">
              <w:t>0,161</w:t>
            </w:r>
          </w:p>
        </w:tc>
        <w:tc>
          <w:tcPr>
            <w:tcW w:w="1059" w:type="dxa"/>
            <w:noWrap/>
            <w:hideMark/>
          </w:tcPr>
          <w:p w14:paraId="045A9070" w14:textId="6F731729" w:rsidR="00486083" w:rsidRPr="000C2732" w:rsidRDefault="00486083" w:rsidP="00486083">
            <w:pPr>
              <w:jc w:val="both"/>
              <w:rPr>
                <w:sz w:val="22"/>
                <w:szCs w:val="22"/>
              </w:rPr>
            </w:pPr>
            <w:r w:rsidRPr="00F5669E">
              <w:t>0,162</w:t>
            </w:r>
          </w:p>
        </w:tc>
        <w:tc>
          <w:tcPr>
            <w:tcW w:w="1059" w:type="dxa"/>
            <w:noWrap/>
            <w:hideMark/>
          </w:tcPr>
          <w:p w14:paraId="2163BE9A" w14:textId="6806B16B" w:rsidR="00486083" w:rsidRPr="000C2732" w:rsidRDefault="00486083" w:rsidP="00486083">
            <w:pPr>
              <w:jc w:val="both"/>
              <w:rPr>
                <w:sz w:val="22"/>
                <w:szCs w:val="22"/>
              </w:rPr>
            </w:pPr>
            <w:r w:rsidRPr="00F5669E">
              <w:t>0,144</w:t>
            </w:r>
          </w:p>
        </w:tc>
        <w:tc>
          <w:tcPr>
            <w:tcW w:w="1059" w:type="dxa"/>
            <w:noWrap/>
            <w:hideMark/>
          </w:tcPr>
          <w:p w14:paraId="0A93F057" w14:textId="6C81BAE1" w:rsidR="00486083" w:rsidRPr="000C2732" w:rsidRDefault="00486083" w:rsidP="00486083">
            <w:pPr>
              <w:jc w:val="both"/>
              <w:rPr>
                <w:sz w:val="22"/>
                <w:szCs w:val="22"/>
              </w:rPr>
            </w:pPr>
            <w:r w:rsidRPr="00F5669E">
              <w:t>0,126</w:t>
            </w:r>
          </w:p>
        </w:tc>
        <w:tc>
          <w:tcPr>
            <w:tcW w:w="1059" w:type="dxa"/>
            <w:noWrap/>
            <w:hideMark/>
          </w:tcPr>
          <w:p w14:paraId="6877FDA3" w14:textId="2735E319" w:rsidR="00486083" w:rsidRPr="000C2732" w:rsidRDefault="00486083" w:rsidP="00486083">
            <w:pPr>
              <w:jc w:val="both"/>
              <w:rPr>
                <w:sz w:val="22"/>
                <w:szCs w:val="22"/>
              </w:rPr>
            </w:pPr>
            <w:r w:rsidRPr="00F5669E">
              <w:t>0,149</w:t>
            </w:r>
          </w:p>
        </w:tc>
        <w:tc>
          <w:tcPr>
            <w:tcW w:w="1159" w:type="dxa"/>
            <w:noWrap/>
            <w:hideMark/>
          </w:tcPr>
          <w:p w14:paraId="5E4A53B8" w14:textId="51E4EDFD" w:rsidR="00486083" w:rsidRPr="000C2732" w:rsidRDefault="00486083" w:rsidP="00486083">
            <w:pPr>
              <w:jc w:val="both"/>
              <w:rPr>
                <w:sz w:val="22"/>
                <w:szCs w:val="22"/>
              </w:rPr>
            </w:pPr>
            <w:r w:rsidRPr="00F5669E">
              <w:t>0,169</w:t>
            </w:r>
          </w:p>
        </w:tc>
      </w:tr>
      <w:tr w:rsidR="00486083" w:rsidRPr="000C2732" w14:paraId="65C419B4" w14:textId="77777777" w:rsidTr="00C238F1">
        <w:trPr>
          <w:trHeight w:val="300"/>
        </w:trPr>
        <w:tc>
          <w:tcPr>
            <w:tcW w:w="2977" w:type="dxa"/>
            <w:shd w:val="clear" w:color="auto" w:fill="D9D9D9" w:themeFill="background1" w:themeFillShade="D9"/>
            <w:noWrap/>
            <w:hideMark/>
          </w:tcPr>
          <w:p w14:paraId="4EED81D2"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1059" w:type="dxa"/>
            <w:noWrap/>
            <w:hideMark/>
          </w:tcPr>
          <w:p w14:paraId="089A3C65" w14:textId="295A56E1" w:rsidR="00486083" w:rsidRPr="000C2732" w:rsidRDefault="00486083" w:rsidP="00486083">
            <w:pPr>
              <w:jc w:val="both"/>
              <w:rPr>
                <w:sz w:val="22"/>
                <w:szCs w:val="22"/>
              </w:rPr>
            </w:pPr>
            <w:r w:rsidRPr="00F5669E">
              <w:t>0,403</w:t>
            </w:r>
          </w:p>
        </w:tc>
        <w:tc>
          <w:tcPr>
            <w:tcW w:w="1059" w:type="dxa"/>
            <w:noWrap/>
            <w:hideMark/>
          </w:tcPr>
          <w:p w14:paraId="200B9FC6" w14:textId="3583EF05" w:rsidR="00486083" w:rsidRPr="000C2732" w:rsidRDefault="00486083" w:rsidP="00486083">
            <w:pPr>
              <w:jc w:val="both"/>
              <w:rPr>
                <w:sz w:val="22"/>
                <w:szCs w:val="22"/>
              </w:rPr>
            </w:pPr>
            <w:r w:rsidRPr="00F5669E">
              <w:t>0,118</w:t>
            </w:r>
          </w:p>
        </w:tc>
        <w:tc>
          <w:tcPr>
            <w:tcW w:w="1059" w:type="dxa"/>
            <w:noWrap/>
            <w:hideMark/>
          </w:tcPr>
          <w:p w14:paraId="78FD216E" w14:textId="2F46ACAE" w:rsidR="00486083" w:rsidRPr="000C2732" w:rsidRDefault="00486083" w:rsidP="00486083">
            <w:pPr>
              <w:jc w:val="both"/>
              <w:rPr>
                <w:sz w:val="22"/>
                <w:szCs w:val="22"/>
              </w:rPr>
            </w:pPr>
            <w:r w:rsidRPr="00F5669E">
              <w:t>0,145</w:t>
            </w:r>
          </w:p>
        </w:tc>
        <w:tc>
          <w:tcPr>
            <w:tcW w:w="1059" w:type="dxa"/>
            <w:noWrap/>
            <w:hideMark/>
          </w:tcPr>
          <w:p w14:paraId="21F86323" w14:textId="5E640EB2" w:rsidR="00486083" w:rsidRPr="000C2732" w:rsidRDefault="00486083" w:rsidP="00486083">
            <w:pPr>
              <w:jc w:val="both"/>
              <w:rPr>
                <w:sz w:val="22"/>
                <w:szCs w:val="22"/>
              </w:rPr>
            </w:pPr>
            <w:r w:rsidRPr="00F5669E">
              <w:t>0,122</w:t>
            </w:r>
          </w:p>
        </w:tc>
        <w:tc>
          <w:tcPr>
            <w:tcW w:w="1059" w:type="dxa"/>
            <w:noWrap/>
            <w:hideMark/>
          </w:tcPr>
          <w:p w14:paraId="50FFF807" w14:textId="4586988A" w:rsidR="00486083" w:rsidRPr="000C2732" w:rsidRDefault="00486083" w:rsidP="00486083">
            <w:pPr>
              <w:jc w:val="both"/>
              <w:rPr>
                <w:sz w:val="22"/>
                <w:szCs w:val="22"/>
              </w:rPr>
            </w:pPr>
            <w:r w:rsidRPr="00F5669E">
              <w:t>0,108</w:t>
            </w:r>
          </w:p>
        </w:tc>
        <w:tc>
          <w:tcPr>
            <w:tcW w:w="1059" w:type="dxa"/>
            <w:noWrap/>
            <w:hideMark/>
          </w:tcPr>
          <w:p w14:paraId="06DAF4DF" w14:textId="4F970AE0" w:rsidR="00486083" w:rsidRPr="000C2732" w:rsidRDefault="00486083" w:rsidP="00486083">
            <w:pPr>
              <w:jc w:val="both"/>
              <w:rPr>
                <w:sz w:val="22"/>
                <w:szCs w:val="22"/>
              </w:rPr>
            </w:pPr>
            <w:r w:rsidRPr="00F5669E">
              <w:t>0,088</w:t>
            </w:r>
          </w:p>
        </w:tc>
        <w:tc>
          <w:tcPr>
            <w:tcW w:w="1159" w:type="dxa"/>
            <w:noWrap/>
            <w:hideMark/>
          </w:tcPr>
          <w:p w14:paraId="18F0B7B3" w14:textId="55D81CA0" w:rsidR="00486083" w:rsidRPr="000C2732" w:rsidRDefault="00486083" w:rsidP="00486083">
            <w:pPr>
              <w:jc w:val="both"/>
              <w:rPr>
                <w:sz w:val="22"/>
                <w:szCs w:val="22"/>
              </w:rPr>
            </w:pPr>
            <w:r w:rsidRPr="00F5669E">
              <w:t>0,095</w:t>
            </w:r>
          </w:p>
        </w:tc>
      </w:tr>
      <w:tr w:rsidR="00486083" w:rsidRPr="000C2732" w14:paraId="6BA1F66C" w14:textId="77777777" w:rsidTr="00C238F1">
        <w:trPr>
          <w:trHeight w:val="300"/>
        </w:trPr>
        <w:tc>
          <w:tcPr>
            <w:tcW w:w="2977" w:type="dxa"/>
            <w:shd w:val="clear" w:color="auto" w:fill="D9D9D9" w:themeFill="background1" w:themeFillShade="D9"/>
            <w:noWrap/>
            <w:hideMark/>
          </w:tcPr>
          <w:p w14:paraId="2F1AF9C4"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1059" w:type="dxa"/>
            <w:noWrap/>
            <w:hideMark/>
          </w:tcPr>
          <w:p w14:paraId="38EC92D8" w14:textId="463E7867" w:rsidR="00486083" w:rsidRPr="000C2732" w:rsidRDefault="00486083" w:rsidP="00486083">
            <w:pPr>
              <w:jc w:val="both"/>
              <w:rPr>
                <w:sz w:val="22"/>
                <w:szCs w:val="22"/>
              </w:rPr>
            </w:pPr>
            <w:r w:rsidRPr="00F5669E">
              <w:t>0,403</w:t>
            </w:r>
          </w:p>
        </w:tc>
        <w:tc>
          <w:tcPr>
            <w:tcW w:w="1059" w:type="dxa"/>
            <w:noWrap/>
            <w:hideMark/>
          </w:tcPr>
          <w:p w14:paraId="66CA3C9C" w14:textId="74C6336C" w:rsidR="00486083" w:rsidRPr="000C2732" w:rsidRDefault="00486083" w:rsidP="00486083">
            <w:pPr>
              <w:jc w:val="both"/>
              <w:rPr>
                <w:sz w:val="22"/>
                <w:szCs w:val="22"/>
              </w:rPr>
            </w:pPr>
            <w:r w:rsidRPr="00F5669E">
              <w:t>0,109</w:t>
            </w:r>
          </w:p>
        </w:tc>
        <w:tc>
          <w:tcPr>
            <w:tcW w:w="1059" w:type="dxa"/>
            <w:noWrap/>
            <w:hideMark/>
          </w:tcPr>
          <w:p w14:paraId="77842C32" w14:textId="57DA50BF" w:rsidR="00486083" w:rsidRPr="000C2732" w:rsidRDefault="00486083" w:rsidP="00486083">
            <w:pPr>
              <w:jc w:val="both"/>
              <w:rPr>
                <w:sz w:val="22"/>
                <w:szCs w:val="22"/>
              </w:rPr>
            </w:pPr>
            <w:r w:rsidRPr="00F5669E">
              <w:t>0,041</w:t>
            </w:r>
          </w:p>
        </w:tc>
        <w:tc>
          <w:tcPr>
            <w:tcW w:w="1059" w:type="dxa"/>
            <w:noWrap/>
            <w:hideMark/>
          </w:tcPr>
          <w:p w14:paraId="24A08036" w14:textId="7AB1AF6D" w:rsidR="00486083" w:rsidRPr="000C2732" w:rsidRDefault="00486083" w:rsidP="00486083">
            <w:pPr>
              <w:jc w:val="both"/>
              <w:rPr>
                <w:sz w:val="22"/>
                <w:szCs w:val="22"/>
              </w:rPr>
            </w:pPr>
            <w:r w:rsidRPr="00F5669E">
              <w:t>0,01</w:t>
            </w:r>
          </w:p>
        </w:tc>
        <w:tc>
          <w:tcPr>
            <w:tcW w:w="1059" w:type="dxa"/>
            <w:noWrap/>
            <w:hideMark/>
          </w:tcPr>
          <w:p w14:paraId="3C636FCF" w14:textId="62FBDFAB" w:rsidR="00486083" w:rsidRPr="000C2732" w:rsidRDefault="00486083" w:rsidP="00486083">
            <w:pPr>
              <w:jc w:val="both"/>
              <w:rPr>
                <w:sz w:val="22"/>
                <w:szCs w:val="22"/>
              </w:rPr>
            </w:pPr>
            <w:r w:rsidRPr="00F5669E">
              <w:t>-0,001</w:t>
            </w:r>
          </w:p>
        </w:tc>
        <w:tc>
          <w:tcPr>
            <w:tcW w:w="1059" w:type="dxa"/>
            <w:noWrap/>
            <w:hideMark/>
          </w:tcPr>
          <w:p w14:paraId="4DC52A05" w14:textId="3C7DC468" w:rsidR="00486083" w:rsidRPr="000C2732" w:rsidRDefault="00486083" w:rsidP="00486083">
            <w:pPr>
              <w:jc w:val="both"/>
              <w:rPr>
                <w:sz w:val="22"/>
                <w:szCs w:val="22"/>
              </w:rPr>
            </w:pPr>
            <w:r w:rsidRPr="00F5669E">
              <w:t>-0,021</w:t>
            </w:r>
          </w:p>
        </w:tc>
        <w:tc>
          <w:tcPr>
            <w:tcW w:w="1159" w:type="dxa"/>
            <w:noWrap/>
            <w:hideMark/>
          </w:tcPr>
          <w:p w14:paraId="1FE9E925" w14:textId="427F8FC3" w:rsidR="00486083" w:rsidRPr="000C2732" w:rsidRDefault="00486083" w:rsidP="00486083">
            <w:pPr>
              <w:jc w:val="both"/>
              <w:rPr>
                <w:sz w:val="22"/>
                <w:szCs w:val="22"/>
              </w:rPr>
            </w:pPr>
            <w:r w:rsidRPr="00F5669E">
              <w:t>-0,017</w:t>
            </w:r>
          </w:p>
        </w:tc>
      </w:tr>
    </w:tbl>
    <w:p w14:paraId="3CB60983" w14:textId="22C9DC25" w:rsidR="000C2732" w:rsidRDefault="000C2732" w:rsidP="004548CC">
      <w:pPr>
        <w:jc w:val="both"/>
      </w:pPr>
    </w:p>
    <w:p w14:paraId="350F4F7C" w14:textId="27690BEF" w:rsidR="000C2732" w:rsidRDefault="000C2732" w:rsidP="004548CC">
      <w:pPr>
        <w:jc w:val="both"/>
      </w:pPr>
    </w:p>
    <w:p w14:paraId="03FB9908" w14:textId="6A96F76D" w:rsidR="000C2732" w:rsidRDefault="000C2732" w:rsidP="004548CC">
      <w:pPr>
        <w:jc w:val="both"/>
      </w:pPr>
      <w:r>
        <w:t>Average F1-micro performance difference between different algorithms</w:t>
      </w:r>
    </w:p>
    <w:tbl>
      <w:tblPr>
        <w:tblStyle w:val="TableGrid"/>
        <w:tblW w:w="10504" w:type="dxa"/>
        <w:tblInd w:w="-714" w:type="dxa"/>
        <w:tblLook w:val="04A0" w:firstRow="1" w:lastRow="0" w:firstColumn="1" w:lastColumn="0" w:noHBand="0" w:noVBand="1"/>
      </w:tblPr>
      <w:tblGrid>
        <w:gridCol w:w="2989"/>
        <w:gridCol w:w="1059"/>
        <w:gridCol w:w="1059"/>
        <w:gridCol w:w="1059"/>
        <w:gridCol w:w="1059"/>
        <w:gridCol w:w="1059"/>
        <w:gridCol w:w="1059"/>
        <w:gridCol w:w="1161"/>
      </w:tblGrid>
      <w:tr w:rsidR="00C238F1" w:rsidRPr="000C2732" w14:paraId="30319EF4" w14:textId="77777777" w:rsidTr="00486083">
        <w:trPr>
          <w:trHeight w:val="300"/>
        </w:trPr>
        <w:tc>
          <w:tcPr>
            <w:tcW w:w="2989" w:type="dxa"/>
            <w:shd w:val="clear" w:color="auto" w:fill="BFBFBF" w:themeFill="background1" w:themeFillShade="BF"/>
            <w:noWrap/>
            <w:hideMark/>
          </w:tcPr>
          <w:p w14:paraId="50834088" w14:textId="77777777" w:rsidR="000C2732" w:rsidRPr="000C2732" w:rsidRDefault="000C2732" w:rsidP="000C2732">
            <w:pPr>
              <w:jc w:val="both"/>
              <w:rPr>
                <w:b/>
                <w:bCs/>
                <w:sz w:val="22"/>
                <w:szCs w:val="22"/>
              </w:rPr>
            </w:pPr>
            <w:r w:rsidRPr="000C2732">
              <w:rPr>
                <w:b/>
                <w:bCs/>
                <w:sz w:val="22"/>
                <w:szCs w:val="22"/>
              </w:rPr>
              <w:t>Sample size</w:t>
            </w:r>
          </w:p>
        </w:tc>
        <w:tc>
          <w:tcPr>
            <w:tcW w:w="1059" w:type="dxa"/>
            <w:shd w:val="clear" w:color="auto" w:fill="BFBFBF" w:themeFill="background1" w:themeFillShade="BF"/>
            <w:noWrap/>
            <w:hideMark/>
          </w:tcPr>
          <w:p w14:paraId="564F9279" w14:textId="77777777" w:rsidR="000C2732" w:rsidRPr="000C2732" w:rsidRDefault="000C2732" w:rsidP="000C2732">
            <w:pPr>
              <w:jc w:val="both"/>
              <w:rPr>
                <w:b/>
                <w:bCs/>
                <w:sz w:val="22"/>
                <w:szCs w:val="22"/>
              </w:rPr>
            </w:pPr>
            <w:r w:rsidRPr="000C2732">
              <w:rPr>
                <w:b/>
                <w:bCs/>
                <w:sz w:val="22"/>
                <w:szCs w:val="22"/>
              </w:rPr>
              <w:t>0 (8 datasets)</w:t>
            </w:r>
          </w:p>
        </w:tc>
        <w:tc>
          <w:tcPr>
            <w:tcW w:w="1059" w:type="dxa"/>
            <w:shd w:val="clear" w:color="auto" w:fill="BFBFBF" w:themeFill="background1" w:themeFillShade="BF"/>
            <w:noWrap/>
            <w:hideMark/>
          </w:tcPr>
          <w:p w14:paraId="45B30978" w14:textId="77777777" w:rsidR="000C2732" w:rsidRPr="000C2732" w:rsidRDefault="000C2732" w:rsidP="000C2732">
            <w:pPr>
              <w:jc w:val="both"/>
              <w:rPr>
                <w:b/>
                <w:bCs/>
                <w:sz w:val="22"/>
                <w:szCs w:val="22"/>
              </w:rPr>
            </w:pPr>
            <w:r w:rsidRPr="000C2732">
              <w:rPr>
                <w:b/>
                <w:bCs/>
                <w:sz w:val="22"/>
                <w:szCs w:val="22"/>
              </w:rPr>
              <w:t>100 (8 datasets)</w:t>
            </w:r>
          </w:p>
        </w:tc>
        <w:tc>
          <w:tcPr>
            <w:tcW w:w="1059" w:type="dxa"/>
            <w:shd w:val="clear" w:color="auto" w:fill="BFBFBF" w:themeFill="background1" w:themeFillShade="BF"/>
            <w:noWrap/>
            <w:hideMark/>
          </w:tcPr>
          <w:p w14:paraId="007F0E73" w14:textId="77777777" w:rsidR="000C2732" w:rsidRPr="000C2732" w:rsidRDefault="000C2732" w:rsidP="000C2732">
            <w:pPr>
              <w:jc w:val="both"/>
              <w:rPr>
                <w:b/>
                <w:bCs/>
                <w:sz w:val="22"/>
                <w:szCs w:val="22"/>
              </w:rPr>
            </w:pPr>
            <w:r w:rsidRPr="000C2732">
              <w:rPr>
                <w:b/>
                <w:bCs/>
                <w:sz w:val="22"/>
                <w:szCs w:val="22"/>
              </w:rPr>
              <w:t>500 (8 datasets)</w:t>
            </w:r>
          </w:p>
        </w:tc>
        <w:tc>
          <w:tcPr>
            <w:tcW w:w="1059" w:type="dxa"/>
            <w:shd w:val="clear" w:color="auto" w:fill="BFBFBF" w:themeFill="background1" w:themeFillShade="BF"/>
            <w:noWrap/>
            <w:hideMark/>
          </w:tcPr>
          <w:p w14:paraId="2559FAB1" w14:textId="77777777" w:rsidR="000C2732" w:rsidRPr="000C2732" w:rsidRDefault="000C2732" w:rsidP="000C2732">
            <w:pPr>
              <w:jc w:val="both"/>
              <w:rPr>
                <w:b/>
                <w:bCs/>
                <w:sz w:val="22"/>
                <w:szCs w:val="22"/>
              </w:rPr>
            </w:pPr>
            <w:r w:rsidRPr="000C2732">
              <w:rPr>
                <w:b/>
                <w:bCs/>
                <w:sz w:val="22"/>
                <w:szCs w:val="22"/>
              </w:rPr>
              <w:t>1000 (8 datasets)</w:t>
            </w:r>
          </w:p>
        </w:tc>
        <w:tc>
          <w:tcPr>
            <w:tcW w:w="1059" w:type="dxa"/>
            <w:shd w:val="clear" w:color="auto" w:fill="BFBFBF" w:themeFill="background1" w:themeFillShade="BF"/>
            <w:noWrap/>
            <w:hideMark/>
          </w:tcPr>
          <w:p w14:paraId="07F31286" w14:textId="77777777" w:rsidR="000C2732" w:rsidRPr="000C2732" w:rsidRDefault="000C2732" w:rsidP="000C2732">
            <w:pPr>
              <w:jc w:val="both"/>
              <w:rPr>
                <w:b/>
                <w:bCs/>
                <w:sz w:val="22"/>
                <w:szCs w:val="22"/>
              </w:rPr>
            </w:pPr>
            <w:r w:rsidRPr="000C2732">
              <w:rPr>
                <w:b/>
                <w:bCs/>
                <w:sz w:val="22"/>
                <w:szCs w:val="22"/>
              </w:rPr>
              <w:t>2500 (8 datasets)</w:t>
            </w:r>
          </w:p>
        </w:tc>
        <w:tc>
          <w:tcPr>
            <w:tcW w:w="1059" w:type="dxa"/>
            <w:shd w:val="clear" w:color="auto" w:fill="BFBFBF" w:themeFill="background1" w:themeFillShade="BF"/>
            <w:noWrap/>
            <w:hideMark/>
          </w:tcPr>
          <w:p w14:paraId="131A62D4" w14:textId="77777777" w:rsidR="000C2732" w:rsidRPr="000C2732" w:rsidRDefault="000C2732" w:rsidP="000C2732">
            <w:pPr>
              <w:jc w:val="both"/>
              <w:rPr>
                <w:b/>
                <w:bCs/>
                <w:sz w:val="22"/>
                <w:szCs w:val="22"/>
              </w:rPr>
            </w:pPr>
            <w:r w:rsidRPr="000C2732">
              <w:rPr>
                <w:b/>
                <w:bCs/>
                <w:sz w:val="22"/>
                <w:szCs w:val="22"/>
              </w:rPr>
              <w:t>5000 (4 datasets)</w:t>
            </w:r>
          </w:p>
        </w:tc>
        <w:tc>
          <w:tcPr>
            <w:tcW w:w="1161" w:type="dxa"/>
            <w:shd w:val="clear" w:color="auto" w:fill="BFBFBF" w:themeFill="background1" w:themeFillShade="BF"/>
            <w:noWrap/>
            <w:hideMark/>
          </w:tcPr>
          <w:p w14:paraId="764E2D6D" w14:textId="77777777" w:rsidR="000C2732" w:rsidRPr="000C2732" w:rsidRDefault="000C2732" w:rsidP="000C2732">
            <w:pPr>
              <w:jc w:val="both"/>
              <w:rPr>
                <w:b/>
                <w:bCs/>
                <w:sz w:val="22"/>
                <w:szCs w:val="22"/>
              </w:rPr>
            </w:pPr>
            <w:r w:rsidRPr="000C2732">
              <w:rPr>
                <w:b/>
                <w:bCs/>
                <w:sz w:val="22"/>
                <w:szCs w:val="22"/>
              </w:rPr>
              <w:t>10000 (3 datasets)</w:t>
            </w:r>
          </w:p>
        </w:tc>
      </w:tr>
      <w:tr w:rsidR="00486083" w:rsidRPr="000C2732" w14:paraId="23D06B20" w14:textId="77777777" w:rsidTr="00486083">
        <w:trPr>
          <w:trHeight w:val="300"/>
        </w:trPr>
        <w:tc>
          <w:tcPr>
            <w:tcW w:w="2989" w:type="dxa"/>
            <w:shd w:val="clear" w:color="auto" w:fill="D9D9D9" w:themeFill="background1" w:themeFillShade="D9"/>
            <w:noWrap/>
            <w:hideMark/>
          </w:tcPr>
          <w:p w14:paraId="7AABCB88" w14:textId="77777777" w:rsidR="00486083" w:rsidRPr="000C2732" w:rsidRDefault="00486083" w:rsidP="00486083">
            <w:pPr>
              <w:jc w:val="both"/>
              <w:rPr>
                <w:b/>
                <w:bCs/>
                <w:sz w:val="22"/>
                <w:szCs w:val="22"/>
              </w:rPr>
            </w:pPr>
            <w:r w:rsidRPr="000C2732">
              <w:rPr>
                <w:b/>
                <w:bCs/>
                <w:sz w:val="22"/>
                <w:szCs w:val="22"/>
              </w:rPr>
              <w:lastRenderedPageBreak/>
              <w:t>BERT-base vs. classical-best-</w:t>
            </w:r>
            <w:proofErr w:type="spellStart"/>
            <w:r w:rsidRPr="000C2732">
              <w:rPr>
                <w:b/>
                <w:bCs/>
                <w:sz w:val="22"/>
                <w:szCs w:val="22"/>
              </w:rPr>
              <w:t>tfidf</w:t>
            </w:r>
            <w:proofErr w:type="spellEnd"/>
          </w:p>
        </w:tc>
        <w:tc>
          <w:tcPr>
            <w:tcW w:w="1059" w:type="dxa"/>
            <w:noWrap/>
            <w:hideMark/>
          </w:tcPr>
          <w:p w14:paraId="2BAC18E4" w14:textId="5FD0C8F7" w:rsidR="00486083" w:rsidRPr="000C2732" w:rsidRDefault="00486083" w:rsidP="00486083">
            <w:pPr>
              <w:jc w:val="both"/>
              <w:rPr>
                <w:sz w:val="22"/>
                <w:szCs w:val="22"/>
              </w:rPr>
            </w:pPr>
            <w:r w:rsidRPr="007924BC">
              <w:t>0</w:t>
            </w:r>
          </w:p>
        </w:tc>
        <w:tc>
          <w:tcPr>
            <w:tcW w:w="1059" w:type="dxa"/>
            <w:noWrap/>
            <w:hideMark/>
          </w:tcPr>
          <w:p w14:paraId="0443BFAB" w14:textId="7B2CD1FD" w:rsidR="00486083" w:rsidRPr="000C2732" w:rsidRDefault="00486083" w:rsidP="00486083">
            <w:pPr>
              <w:jc w:val="both"/>
              <w:rPr>
                <w:sz w:val="22"/>
                <w:szCs w:val="22"/>
              </w:rPr>
            </w:pPr>
            <w:r w:rsidRPr="007924BC">
              <w:t>0,045</w:t>
            </w:r>
          </w:p>
        </w:tc>
        <w:tc>
          <w:tcPr>
            <w:tcW w:w="1059" w:type="dxa"/>
            <w:noWrap/>
            <w:hideMark/>
          </w:tcPr>
          <w:p w14:paraId="361CB89F" w14:textId="4858D361" w:rsidR="00486083" w:rsidRPr="000C2732" w:rsidRDefault="00486083" w:rsidP="00486083">
            <w:pPr>
              <w:jc w:val="both"/>
              <w:rPr>
                <w:sz w:val="22"/>
                <w:szCs w:val="22"/>
              </w:rPr>
            </w:pPr>
            <w:r w:rsidRPr="007924BC">
              <w:t>0,087</w:t>
            </w:r>
          </w:p>
        </w:tc>
        <w:tc>
          <w:tcPr>
            <w:tcW w:w="1059" w:type="dxa"/>
            <w:noWrap/>
            <w:hideMark/>
          </w:tcPr>
          <w:p w14:paraId="06E379C4" w14:textId="55A38298" w:rsidR="00486083" w:rsidRPr="000C2732" w:rsidRDefault="00486083" w:rsidP="00486083">
            <w:pPr>
              <w:jc w:val="both"/>
              <w:rPr>
                <w:sz w:val="22"/>
                <w:szCs w:val="22"/>
              </w:rPr>
            </w:pPr>
            <w:r w:rsidRPr="007924BC">
              <w:t>0,092</w:t>
            </w:r>
          </w:p>
        </w:tc>
        <w:tc>
          <w:tcPr>
            <w:tcW w:w="1059" w:type="dxa"/>
            <w:noWrap/>
            <w:hideMark/>
          </w:tcPr>
          <w:p w14:paraId="5FC30B0D" w14:textId="372FB2DC" w:rsidR="00486083" w:rsidRPr="000C2732" w:rsidRDefault="00486083" w:rsidP="00486083">
            <w:pPr>
              <w:jc w:val="both"/>
              <w:rPr>
                <w:sz w:val="22"/>
                <w:szCs w:val="22"/>
              </w:rPr>
            </w:pPr>
            <w:r w:rsidRPr="007924BC">
              <w:t>0,078</w:t>
            </w:r>
          </w:p>
        </w:tc>
        <w:tc>
          <w:tcPr>
            <w:tcW w:w="1059" w:type="dxa"/>
            <w:noWrap/>
            <w:hideMark/>
          </w:tcPr>
          <w:p w14:paraId="588BCA10" w14:textId="1D30E1DD" w:rsidR="00486083" w:rsidRPr="000C2732" w:rsidRDefault="00486083" w:rsidP="00486083">
            <w:pPr>
              <w:jc w:val="both"/>
              <w:rPr>
                <w:sz w:val="22"/>
                <w:szCs w:val="22"/>
              </w:rPr>
            </w:pPr>
            <w:r w:rsidRPr="007924BC">
              <w:t>0,115</w:t>
            </w:r>
          </w:p>
        </w:tc>
        <w:tc>
          <w:tcPr>
            <w:tcW w:w="1161" w:type="dxa"/>
            <w:noWrap/>
            <w:hideMark/>
          </w:tcPr>
          <w:p w14:paraId="05D3A793" w14:textId="2B383F26" w:rsidR="00486083" w:rsidRPr="000C2732" w:rsidRDefault="00486083" w:rsidP="00486083">
            <w:pPr>
              <w:jc w:val="both"/>
              <w:rPr>
                <w:sz w:val="22"/>
                <w:szCs w:val="22"/>
              </w:rPr>
            </w:pPr>
            <w:r w:rsidRPr="007924BC">
              <w:t>0,128</w:t>
            </w:r>
          </w:p>
        </w:tc>
      </w:tr>
      <w:tr w:rsidR="00486083" w:rsidRPr="000C2732" w14:paraId="17E294D2" w14:textId="77777777" w:rsidTr="00486083">
        <w:trPr>
          <w:trHeight w:val="300"/>
        </w:trPr>
        <w:tc>
          <w:tcPr>
            <w:tcW w:w="2989" w:type="dxa"/>
            <w:shd w:val="clear" w:color="auto" w:fill="D9D9D9" w:themeFill="background1" w:themeFillShade="D9"/>
            <w:noWrap/>
            <w:hideMark/>
          </w:tcPr>
          <w:p w14:paraId="0DAA715C" w14:textId="77777777" w:rsidR="00486083" w:rsidRPr="000C2732" w:rsidRDefault="00486083" w:rsidP="00486083">
            <w:pPr>
              <w:jc w:val="both"/>
              <w:rPr>
                <w:b/>
                <w:bCs/>
                <w:sz w:val="22"/>
                <w:szCs w:val="22"/>
              </w:rPr>
            </w:pPr>
            <w:r w:rsidRPr="000C2732">
              <w:rPr>
                <w:b/>
                <w:bCs/>
                <w:sz w:val="22"/>
                <w:szCs w:val="22"/>
              </w:rPr>
              <w:t>BERT-base vs. classical-best-embeddings</w:t>
            </w:r>
          </w:p>
        </w:tc>
        <w:tc>
          <w:tcPr>
            <w:tcW w:w="1059" w:type="dxa"/>
            <w:noWrap/>
            <w:hideMark/>
          </w:tcPr>
          <w:p w14:paraId="5ECB9BE1" w14:textId="240331B9" w:rsidR="00486083" w:rsidRPr="000C2732" w:rsidRDefault="00486083" w:rsidP="00486083">
            <w:pPr>
              <w:jc w:val="both"/>
              <w:rPr>
                <w:sz w:val="22"/>
                <w:szCs w:val="22"/>
              </w:rPr>
            </w:pPr>
            <w:r w:rsidRPr="007924BC">
              <w:t>0</w:t>
            </w:r>
          </w:p>
        </w:tc>
        <w:tc>
          <w:tcPr>
            <w:tcW w:w="1059" w:type="dxa"/>
            <w:noWrap/>
            <w:hideMark/>
          </w:tcPr>
          <w:p w14:paraId="4427EF30" w14:textId="2F01C165" w:rsidR="00486083" w:rsidRPr="000C2732" w:rsidRDefault="00486083" w:rsidP="00486083">
            <w:pPr>
              <w:jc w:val="both"/>
              <w:rPr>
                <w:sz w:val="22"/>
                <w:szCs w:val="22"/>
              </w:rPr>
            </w:pPr>
            <w:r w:rsidRPr="007924BC">
              <w:t>0,018</w:t>
            </w:r>
          </w:p>
        </w:tc>
        <w:tc>
          <w:tcPr>
            <w:tcW w:w="1059" w:type="dxa"/>
            <w:noWrap/>
            <w:hideMark/>
          </w:tcPr>
          <w:p w14:paraId="4B0FE638" w14:textId="4D4F5690" w:rsidR="00486083" w:rsidRPr="000C2732" w:rsidRDefault="00486083" w:rsidP="00486083">
            <w:pPr>
              <w:jc w:val="both"/>
              <w:rPr>
                <w:sz w:val="22"/>
                <w:szCs w:val="22"/>
              </w:rPr>
            </w:pPr>
            <w:r w:rsidRPr="007924BC">
              <w:t>0,073</w:t>
            </w:r>
          </w:p>
        </w:tc>
        <w:tc>
          <w:tcPr>
            <w:tcW w:w="1059" w:type="dxa"/>
            <w:noWrap/>
            <w:hideMark/>
          </w:tcPr>
          <w:p w14:paraId="3BFFCDC2" w14:textId="02D3A44B" w:rsidR="00486083" w:rsidRPr="000C2732" w:rsidRDefault="00486083" w:rsidP="00486083">
            <w:pPr>
              <w:jc w:val="both"/>
              <w:rPr>
                <w:sz w:val="22"/>
                <w:szCs w:val="22"/>
              </w:rPr>
            </w:pPr>
            <w:r w:rsidRPr="007924BC">
              <w:t>0,084</w:t>
            </w:r>
          </w:p>
        </w:tc>
        <w:tc>
          <w:tcPr>
            <w:tcW w:w="1059" w:type="dxa"/>
            <w:noWrap/>
            <w:hideMark/>
          </w:tcPr>
          <w:p w14:paraId="5F855607" w14:textId="5305928A" w:rsidR="00486083" w:rsidRPr="000C2732" w:rsidRDefault="00486083" w:rsidP="00486083">
            <w:pPr>
              <w:jc w:val="both"/>
              <w:rPr>
                <w:sz w:val="22"/>
                <w:szCs w:val="22"/>
              </w:rPr>
            </w:pPr>
            <w:r w:rsidRPr="007924BC">
              <w:t>0,068</w:t>
            </w:r>
          </w:p>
        </w:tc>
        <w:tc>
          <w:tcPr>
            <w:tcW w:w="1059" w:type="dxa"/>
            <w:noWrap/>
            <w:hideMark/>
          </w:tcPr>
          <w:p w14:paraId="1942407C" w14:textId="2A17D8AE" w:rsidR="00486083" w:rsidRPr="000C2732" w:rsidRDefault="00486083" w:rsidP="00486083">
            <w:pPr>
              <w:jc w:val="both"/>
              <w:rPr>
                <w:sz w:val="22"/>
                <w:szCs w:val="22"/>
              </w:rPr>
            </w:pPr>
            <w:r w:rsidRPr="007924BC">
              <w:t>0,079</w:t>
            </w:r>
          </w:p>
        </w:tc>
        <w:tc>
          <w:tcPr>
            <w:tcW w:w="1161" w:type="dxa"/>
            <w:noWrap/>
            <w:hideMark/>
          </w:tcPr>
          <w:p w14:paraId="1DB084C7" w14:textId="0BFF3303" w:rsidR="00486083" w:rsidRPr="000C2732" w:rsidRDefault="00486083" w:rsidP="00486083">
            <w:pPr>
              <w:jc w:val="both"/>
              <w:rPr>
                <w:sz w:val="22"/>
                <w:szCs w:val="22"/>
              </w:rPr>
            </w:pPr>
            <w:r w:rsidRPr="007924BC">
              <w:t>0,089</w:t>
            </w:r>
          </w:p>
        </w:tc>
      </w:tr>
      <w:tr w:rsidR="00486083" w:rsidRPr="000C2732" w14:paraId="1C3233EB" w14:textId="77777777" w:rsidTr="00486083">
        <w:trPr>
          <w:trHeight w:val="300"/>
        </w:trPr>
        <w:tc>
          <w:tcPr>
            <w:tcW w:w="2989" w:type="dxa"/>
            <w:shd w:val="clear" w:color="auto" w:fill="D9D9D9" w:themeFill="background1" w:themeFillShade="D9"/>
            <w:noWrap/>
            <w:hideMark/>
          </w:tcPr>
          <w:p w14:paraId="6A73FD8D"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w:t>
            </w:r>
            <w:proofErr w:type="spellStart"/>
            <w:r w:rsidRPr="000C2732">
              <w:rPr>
                <w:b/>
                <w:bCs/>
                <w:sz w:val="22"/>
                <w:szCs w:val="22"/>
              </w:rPr>
              <w:t>tfidf</w:t>
            </w:r>
            <w:proofErr w:type="spellEnd"/>
          </w:p>
        </w:tc>
        <w:tc>
          <w:tcPr>
            <w:tcW w:w="1059" w:type="dxa"/>
            <w:noWrap/>
            <w:hideMark/>
          </w:tcPr>
          <w:p w14:paraId="7ED2EC13" w14:textId="46F77E4B" w:rsidR="00486083" w:rsidRPr="000C2732" w:rsidRDefault="00486083" w:rsidP="00486083">
            <w:pPr>
              <w:jc w:val="both"/>
              <w:rPr>
                <w:sz w:val="22"/>
                <w:szCs w:val="22"/>
              </w:rPr>
            </w:pPr>
            <w:r w:rsidRPr="007924BC">
              <w:t>0,559</w:t>
            </w:r>
          </w:p>
        </w:tc>
        <w:tc>
          <w:tcPr>
            <w:tcW w:w="1059" w:type="dxa"/>
            <w:noWrap/>
            <w:hideMark/>
          </w:tcPr>
          <w:p w14:paraId="7CB79DA5" w14:textId="75F784AA" w:rsidR="00486083" w:rsidRPr="000C2732" w:rsidRDefault="00486083" w:rsidP="00486083">
            <w:pPr>
              <w:jc w:val="both"/>
              <w:rPr>
                <w:sz w:val="22"/>
                <w:szCs w:val="22"/>
              </w:rPr>
            </w:pPr>
            <w:r w:rsidRPr="007924BC">
              <w:t>0,095</w:t>
            </w:r>
          </w:p>
        </w:tc>
        <w:tc>
          <w:tcPr>
            <w:tcW w:w="1059" w:type="dxa"/>
            <w:noWrap/>
            <w:hideMark/>
          </w:tcPr>
          <w:p w14:paraId="2B27AFD0" w14:textId="05680E11" w:rsidR="00486083" w:rsidRPr="000C2732" w:rsidRDefault="00486083" w:rsidP="00486083">
            <w:pPr>
              <w:jc w:val="both"/>
              <w:rPr>
                <w:sz w:val="22"/>
                <w:szCs w:val="22"/>
              </w:rPr>
            </w:pPr>
            <w:r w:rsidRPr="007924BC">
              <w:t>0,095</w:t>
            </w:r>
          </w:p>
        </w:tc>
        <w:tc>
          <w:tcPr>
            <w:tcW w:w="1059" w:type="dxa"/>
            <w:noWrap/>
            <w:hideMark/>
          </w:tcPr>
          <w:p w14:paraId="2C90958E" w14:textId="36B691F8" w:rsidR="00486083" w:rsidRPr="000C2732" w:rsidRDefault="00486083" w:rsidP="00486083">
            <w:pPr>
              <w:jc w:val="both"/>
              <w:rPr>
                <w:sz w:val="22"/>
                <w:szCs w:val="22"/>
              </w:rPr>
            </w:pPr>
            <w:r w:rsidRPr="007924BC">
              <w:t>0,088</w:t>
            </w:r>
          </w:p>
        </w:tc>
        <w:tc>
          <w:tcPr>
            <w:tcW w:w="1059" w:type="dxa"/>
            <w:noWrap/>
            <w:hideMark/>
          </w:tcPr>
          <w:p w14:paraId="41C63E01" w14:textId="556C3B6B" w:rsidR="00486083" w:rsidRPr="000C2732" w:rsidRDefault="00486083" w:rsidP="00486083">
            <w:pPr>
              <w:jc w:val="both"/>
              <w:rPr>
                <w:sz w:val="22"/>
                <w:szCs w:val="22"/>
              </w:rPr>
            </w:pPr>
            <w:r w:rsidRPr="007924BC">
              <w:t>0,072</w:t>
            </w:r>
          </w:p>
        </w:tc>
        <w:tc>
          <w:tcPr>
            <w:tcW w:w="1059" w:type="dxa"/>
            <w:noWrap/>
            <w:hideMark/>
          </w:tcPr>
          <w:p w14:paraId="6D4588E6" w14:textId="3F08CA47" w:rsidR="00486083" w:rsidRPr="000C2732" w:rsidRDefault="00486083" w:rsidP="00486083">
            <w:pPr>
              <w:jc w:val="both"/>
              <w:rPr>
                <w:sz w:val="22"/>
                <w:szCs w:val="22"/>
              </w:rPr>
            </w:pPr>
            <w:r w:rsidRPr="007924BC">
              <w:t>0,1</w:t>
            </w:r>
          </w:p>
        </w:tc>
        <w:tc>
          <w:tcPr>
            <w:tcW w:w="1161" w:type="dxa"/>
            <w:noWrap/>
            <w:hideMark/>
          </w:tcPr>
          <w:p w14:paraId="1FA1C5E9" w14:textId="20133DB9" w:rsidR="00486083" w:rsidRPr="000C2732" w:rsidRDefault="00486083" w:rsidP="00486083">
            <w:pPr>
              <w:jc w:val="both"/>
              <w:rPr>
                <w:sz w:val="22"/>
                <w:szCs w:val="22"/>
              </w:rPr>
            </w:pPr>
            <w:r w:rsidRPr="007924BC">
              <w:t>0,117</w:t>
            </w:r>
          </w:p>
        </w:tc>
      </w:tr>
      <w:tr w:rsidR="00486083" w:rsidRPr="000C2732" w14:paraId="7A21DD4F" w14:textId="77777777" w:rsidTr="00486083">
        <w:trPr>
          <w:trHeight w:val="300"/>
        </w:trPr>
        <w:tc>
          <w:tcPr>
            <w:tcW w:w="2989" w:type="dxa"/>
            <w:shd w:val="clear" w:color="auto" w:fill="D9D9D9" w:themeFill="background1" w:themeFillShade="D9"/>
            <w:noWrap/>
            <w:hideMark/>
          </w:tcPr>
          <w:p w14:paraId="4CFE81A8"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classical-best-embeddings</w:t>
            </w:r>
          </w:p>
        </w:tc>
        <w:tc>
          <w:tcPr>
            <w:tcW w:w="1059" w:type="dxa"/>
            <w:noWrap/>
            <w:hideMark/>
          </w:tcPr>
          <w:p w14:paraId="5AC0E837" w14:textId="63B0D651" w:rsidR="00486083" w:rsidRPr="000C2732" w:rsidRDefault="00486083" w:rsidP="00486083">
            <w:pPr>
              <w:jc w:val="both"/>
              <w:rPr>
                <w:sz w:val="22"/>
                <w:szCs w:val="22"/>
              </w:rPr>
            </w:pPr>
            <w:r w:rsidRPr="007924BC">
              <w:t>0,559</w:t>
            </w:r>
          </w:p>
        </w:tc>
        <w:tc>
          <w:tcPr>
            <w:tcW w:w="1059" w:type="dxa"/>
            <w:noWrap/>
            <w:hideMark/>
          </w:tcPr>
          <w:p w14:paraId="35996C2F" w14:textId="27AB8493" w:rsidR="00486083" w:rsidRPr="000C2732" w:rsidRDefault="00486083" w:rsidP="00486083">
            <w:pPr>
              <w:jc w:val="both"/>
              <w:rPr>
                <w:sz w:val="22"/>
                <w:szCs w:val="22"/>
              </w:rPr>
            </w:pPr>
            <w:r w:rsidRPr="007924BC">
              <w:t>0,068</w:t>
            </w:r>
          </w:p>
        </w:tc>
        <w:tc>
          <w:tcPr>
            <w:tcW w:w="1059" w:type="dxa"/>
            <w:noWrap/>
            <w:hideMark/>
          </w:tcPr>
          <w:p w14:paraId="59D8179F" w14:textId="628F0800" w:rsidR="00486083" w:rsidRPr="000C2732" w:rsidRDefault="00486083" w:rsidP="00486083">
            <w:pPr>
              <w:jc w:val="both"/>
              <w:rPr>
                <w:sz w:val="22"/>
                <w:szCs w:val="22"/>
              </w:rPr>
            </w:pPr>
            <w:r w:rsidRPr="007924BC">
              <w:t>0,081</w:t>
            </w:r>
          </w:p>
        </w:tc>
        <w:tc>
          <w:tcPr>
            <w:tcW w:w="1059" w:type="dxa"/>
            <w:noWrap/>
            <w:hideMark/>
          </w:tcPr>
          <w:p w14:paraId="520F12B7" w14:textId="4D680291" w:rsidR="00486083" w:rsidRPr="000C2732" w:rsidRDefault="00486083" w:rsidP="00486083">
            <w:pPr>
              <w:jc w:val="both"/>
              <w:rPr>
                <w:sz w:val="22"/>
                <w:szCs w:val="22"/>
              </w:rPr>
            </w:pPr>
            <w:r w:rsidRPr="007924BC">
              <w:t>0,08</w:t>
            </w:r>
          </w:p>
        </w:tc>
        <w:tc>
          <w:tcPr>
            <w:tcW w:w="1059" w:type="dxa"/>
            <w:noWrap/>
            <w:hideMark/>
          </w:tcPr>
          <w:p w14:paraId="274DDC29" w14:textId="2647B593" w:rsidR="00486083" w:rsidRPr="000C2732" w:rsidRDefault="00486083" w:rsidP="00486083">
            <w:pPr>
              <w:jc w:val="both"/>
              <w:rPr>
                <w:sz w:val="22"/>
                <w:szCs w:val="22"/>
              </w:rPr>
            </w:pPr>
            <w:r w:rsidRPr="007924BC">
              <w:t>0,062</w:t>
            </w:r>
          </w:p>
        </w:tc>
        <w:tc>
          <w:tcPr>
            <w:tcW w:w="1059" w:type="dxa"/>
            <w:noWrap/>
            <w:hideMark/>
          </w:tcPr>
          <w:p w14:paraId="7103D706" w14:textId="2DAE7ADA" w:rsidR="00486083" w:rsidRPr="000C2732" w:rsidRDefault="00486083" w:rsidP="00486083">
            <w:pPr>
              <w:jc w:val="both"/>
              <w:rPr>
                <w:sz w:val="22"/>
                <w:szCs w:val="22"/>
              </w:rPr>
            </w:pPr>
            <w:r w:rsidRPr="007924BC">
              <w:t>0,064</w:t>
            </w:r>
          </w:p>
        </w:tc>
        <w:tc>
          <w:tcPr>
            <w:tcW w:w="1161" w:type="dxa"/>
            <w:noWrap/>
            <w:hideMark/>
          </w:tcPr>
          <w:p w14:paraId="3B5D01FB" w14:textId="6F908F82" w:rsidR="00486083" w:rsidRPr="000C2732" w:rsidRDefault="00486083" w:rsidP="00486083">
            <w:pPr>
              <w:jc w:val="both"/>
              <w:rPr>
                <w:sz w:val="22"/>
                <w:szCs w:val="22"/>
              </w:rPr>
            </w:pPr>
            <w:r w:rsidRPr="007924BC">
              <w:t>0,078</w:t>
            </w:r>
          </w:p>
        </w:tc>
      </w:tr>
      <w:tr w:rsidR="00486083" w:rsidRPr="000C2732" w14:paraId="220376BD" w14:textId="77777777" w:rsidTr="00486083">
        <w:trPr>
          <w:trHeight w:val="300"/>
        </w:trPr>
        <w:tc>
          <w:tcPr>
            <w:tcW w:w="2989" w:type="dxa"/>
            <w:shd w:val="clear" w:color="auto" w:fill="D9D9D9" w:themeFill="background1" w:themeFillShade="D9"/>
            <w:noWrap/>
            <w:hideMark/>
          </w:tcPr>
          <w:p w14:paraId="00342BD2" w14:textId="77777777" w:rsidR="00486083" w:rsidRPr="000C2732" w:rsidRDefault="00486083" w:rsidP="00486083">
            <w:pPr>
              <w:jc w:val="both"/>
              <w:rPr>
                <w:b/>
                <w:bCs/>
                <w:sz w:val="22"/>
                <w:szCs w:val="22"/>
              </w:rPr>
            </w:pPr>
            <w:r w:rsidRPr="000C2732">
              <w:rPr>
                <w:b/>
                <w:bCs/>
                <w:sz w:val="22"/>
                <w:szCs w:val="22"/>
              </w:rPr>
              <w:t>BERT-base-</w:t>
            </w:r>
            <w:proofErr w:type="spellStart"/>
            <w:r w:rsidRPr="000C2732">
              <w:rPr>
                <w:b/>
                <w:bCs/>
                <w:sz w:val="22"/>
                <w:szCs w:val="22"/>
              </w:rPr>
              <w:t>nli</w:t>
            </w:r>
            <w:proofErr w:type="spellEnd"/>
            <w:r w:rsidRPr="000C2732">
              <w:rPr>
                <w:b/>
                <w:bCs/>
                <w:sz w:val="22"/>
                <w:szCs w:val="22"/>
              </w:rPr>
              <w:t xml:space="preserve"> vs. BERT-base</w:t>
            </w:r>
          </w:p>
        </w:tc>
        <w:tc>
          <w:tcPr>
            <w:tcW w:w="1059" w:type="dxa"/>
            <w:noWrap/>
            <w:hideMark/>
          </w:tcPr>
          <w:p w14:paraId="6C81BE2D" w14:textId="4AE347D9" w:rsidR="00486083" w:rsidRPr="000C2732" w:rsidRDefault="00486083" w:rsidP="00486083">
            <w:pPr>
              <w:jc w:val="both"/>
              <w:rPr>
                <w:sz w:val="22"/>
                <w:szCs w:val="22"/>
              </w:rPr>
            </w:pPr>
            <w:r w:rsidRPr="007924BC">
              <w:t>0,559</w:t>
            </w:r>
          </w:p>
        </w:tc>
        <w:tc>
          <w:tcPr>
            <w:tcW w:w="1059" w:type="dxa"/>
            <w:noWrap/>
            <w:hideMark/>
          </w:tcPr>
          <w:p w14:paraId="4869A89A" w14:textId="4531B727" w:rsidR="00486083" w:rsidRPr="000C2732" w:rsidRDefault="00486083" w:rsidP="00486083">
            <w:pPr>
              <w:jc w:val="both"/>
              <w:rPr>
                <w:sz w:val="22"/>
                <w:szCs w:val="22"/>
              </w:rPr>
            </w:pPr>
            <w:r w:rsidRPr="007924BC">
              <w:t>0,05</w:t>
            </w:r>
          </w:p>
        </w:tc>
        <w:tc>
          <w:tcPr>
            <w:tcW w:w="1059" w:type="dxa"/>
            <w:noWrap/>
            <w:hideMark/>
          </w:tcPr>
          <w:p w14:paraId="18760586" w14:textId="45FD7334" w:rsidR="00486083" w:rsidRPr="000C2732" w:rsidRDefault="00486083" w:rsidP="00486083">
            <w:pPr>
              <w:jc w:val="both"/>
              <w:rPr>
                <w:sz w:val="22"/>
                <w:szCs w:val="22"/>
              </w:rPr>
            </w:pPr>
            <w:r w:rsidRPr="007924BC">
              <w:t>0,008</w:t>
            </w:r>
          </w:p>
        </w:tc>
        <w:tc>
          <w:tcPr>
            <w:tcW w:w="1059" w:type="dxa"/>
            <w:noWrap/>
            <w:hideMark/>
          </w:tcPr>
          <w:p w14:paraId="02BE9689" w14:textId="6162510B" w:rsidR="00486083" w:rsidRPr="000C2732" w:rsidRDefault="00486083" w:rsidP="00486083">
            <w:pPr>
              <w:jc w:val="both"/>
              <w:rPr>
                <w:sz w:val="22"/>
                <w:szCs w:val="22"/>
              </w:rPr>
            </w:pPr>
            <w:r w:rsidRPr="007924BC">
              <w:t>-0,004</w:t>
            </w:r>
          </w:p>
        </w:tc>
        <w:tc>
          <w:tcPr>
            <w:tcW w:w="1059" w:type="dxa"/>
            <w:noWrap/>
            <w:hideMark/>
          </w:tcPr>
          <w:p w14:paraId="64A1C9BA" w14:textId="1368E6F9" w:rsidR="00486083" w:rsidRPr="000C2732" w:rsidRDefault="00486083" w:rsidP="00486083">
            <w:pPr>
              <w:jc w:val="both"/>
              <w:rPr>
                <w:sz w:val="22"/>
                <w:szCs w:val="22"/>
              </w:rPr>
            </w:pPr>
            <w:r w:rsidRPr="007924BC">
              <w:t>-0,006</w:t>
            </w:r>
          </w:p>
        </w:tc>
        <w:tc>
          <w:tcPr>
            <w:tcW w:w="1059" w:type="dxa"/>
            <w:noWrap/>
            <w:hideMark/>
          </w:tcPr>
          <w:p w14:paraId="2DC4DB1C" w14:textId="35E9421B" w:rsidR="00486083" w:rsidRPr="000C2732" w:rsidRDefault="00486083" w:rsidP="00486083">
            <w:pPr>
              <w:jc w:val="both"/>
              <w:rPr>
                <w:sz w:val="22"/>
                <w:szCs w:val="22"/>
              </w:rPr>
            </w:pPr>
            <w:r w:rsidRPr="007924BC">
              <w:t>-0,015</w:t>
            </w:r>
          </w:p>
        </w:tc>
        <w:tc>
          <w:tcPr>
            <w:tcW w:w="1161" w:type="dxa"/>
            <w:noWrap/>
            <w:hideMark/>
          </w:tcPr>
          <w:p w14:paraId="74169949" w14:textId="3606C471" w:rsidR="00486083" w:rsidRPr="000C2732" w:rsidRDefault="00486083" w:rsidP="00486083">
            <w:pPr>
              <w:jc w:val="both"/>
              <w:rPr>
                <w:sz w:val="22"/>
                <w:szCs w:val="22"/>
              </w:rPr>
            </w:pPr>
            <w:r w:rsidRPr="007924BC">
              <w:t>-0,011</w:t>
            </w:r>
          </w:p>
        </w:tc>
      </w:tr>
    </w:tbl>
    <w:p w14:paraId="25C8CD5A" w14:textId="237AC9B1" w:rsidR="000C2732" w:rsidRDefault="000C2732" w:rsidP="004548CC">
      <w:pPr>
        <w:jc w:val="both"/>
      </w:pPr>
    </w:p>
    <w:p w14:paraId="38985688" w14:textId="77777777" w:rsidR="000C2732" w:rsidRDefault="000C2732" w:rsidP="004548CC">
      <w:pPr>
        <w:jc w:val="both"/>
      </w:pPr>
    </w:p>
    <w:p w14:paraId="0E735100" w14:textId="77777777" w:rsidR="000C2732" w:rsidRDefault="000C2732" w:rsidP="004548CC">
      <w:pPr>
        <w:jc w:val="both"/>
      </w:pPr>
    </w:p>
    <w:p w14:paraId="01F64D74" w14:textId="77777777" w:rsidR="00C16890" w:rsidRDefault="00C16890" w:rsidP="004548CC">
      <w:pPr>
        <w:jc w:val="both"/>
      </w:pPr>
    </w:p>
    <w:p w14:paraId="51492958" w14:textId="7EC40548" w:rsidR="0020355C" w:rsidRDefault="0020355C" w:rsidP="004548CC">
      <w:pPr>
        <w:jc w:val="both"/>
      </w:pPr>
    </w:p>
    <w:p w14:paraId="410BA613" w14:textId="39F143BF" w:rsidR="0020355C" w:rsidRDefault="0020355C" w:rsidP="004548CC">
      <w:pPr>
        <w:jc w:val="both"/>
      </w:pPr>
      <w:r>
        <w:t>Manifesto-8</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20355C" w:rsidRPr="0020355C" w14:paraId="011069E1"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49E828" w14:textId="77777777" w:rsidR="0020355C" w:rsidRPr="0020355C" w:rsidRDefault="0020355C" w:rsidP="0020355C">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25C18E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33B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6FBD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3C1C12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1CEB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F7DD8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EC15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deberta-v3-nli</w:t>
            </w:r>
          </w:p>
        </w:tc>
      </w:tr>
      <w:tr w:rsidR="0020355C" w:rsidRPr="0020355C" w14:paraId="45A1959B" w14:textId="77777777" w:rsidTr="0020355C">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BA89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4CCA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FD19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18F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76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ABA1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2E6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46CD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5E99F18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F539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A3D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FD8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F3F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59B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612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571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3B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2</w:t>
            </w:r>
          </w:p>
        </w:tc>
      </w:tr>
      <w:tr w:rsidR="0020355C" w:rsidRPr="0020355C" w14:paraId="59B1C44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D3D4C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5F4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35D1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6AE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8A1C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240B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9203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2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4D9B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r>
      <w:tr w:rsidR="0020355C" w:rsidRPr="0020355C" w14:paraId="6AF57FC3"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3C3E6D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B49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C74D7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F2B3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E5D1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3EF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9EEB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8551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r>
      <w:tr w:rsidR="0020355C" w:rsidRPr="0020355C" w14:paraId="52F0A229"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7335A5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CC6A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D6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6B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787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A3C5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79B1C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5AD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r>
      <w:tr w:rsidR="0020355C" w:rsidRPr="0020355C" w14:paraId="6C64544A"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9E0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737D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63F9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29A2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90FEF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2556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2F3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AC55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r>
      <w:tr w:rsidR="0020355C" w:rsidRPr="0020355C" w14:paraId="02A335AA"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028B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A5E7F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048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F58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942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48B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9ACC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7299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r>
      <w:tr w:rsidR="0020355C" w:rsidRPr="0020355C" w14:paraId="0218D70C"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4E69E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0CF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F5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08F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6A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D183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6749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8CB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12DAADC4"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EA7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F7F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8855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F2CB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8292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3E53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E88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A8AC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38</w:t>
            </w:r>
          </w:p>
        </w:tc>
      </w:tr>
      <w:tr w:rsidR="0020355C" w:rsidRPr="0020355C" w14:paraId="625EF2B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48F7F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DAE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2E49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0727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9B24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8D5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851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6455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r>
      <w:tr w:rsidR="0020355C" w:rsidRPr="0020355C" w14:paraId="59222CE2"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926E0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520E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BDD4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624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0CB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0A3F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F790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23A94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7</w:t>
            </w:r>
          </w:p>
        </w:tc>
      </w:tr>
      <w:tr w:rsidR="0020355C" w:rsidRPr="0020355C" w14:paraId="32F2FBE4"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20D25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301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5B1B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F3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59D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A0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279B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3655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9</w:t>
            </w:r>
          </w:p>
        </w:tc>
      </w:tr>
      <w:tr w:rsidR="0020355C" w:rsidRPr="0020355C" w14:paraId="0C6052B4"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EB6326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81A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F054F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4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9827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FFD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6AED0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5012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9676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1</w:t>
            </w:r>
          </w:p>
        </w:tc>
      </w:tr>
      <w:tr w:rsidR="0020355C" w:rsidRPr="0020355C" w14:paraId="066087D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5182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65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9C852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DC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C7426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4C86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5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1DDF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CFD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63</w:t>
            </w:r>
          </w:p>
        </w:tc>
      </w:tr>
      <w:tr w:rsidR="0020355C" w:rsidRPr="0020355C" w14:paraId="7F037957" w14:textId="77777777" w:rsidTr="0020355C">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0481F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2BCE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6D4F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423A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797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DE1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7817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FD8C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2A43E32"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52E7F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964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B0077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C339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A78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6FD6E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4B12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D702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6736ED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1F2B63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542B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1D0BB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7764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60380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519ED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848F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1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27C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0227417"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56FB9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DA8A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B4E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6EDE0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821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2A167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CCC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2FA6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1A49FC05"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CC4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12F5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32B5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3D00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0615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E2A39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B9E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E1289"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5690B78F"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56152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70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A25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2A4B4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968FA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2B21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813A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27811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04E2A0B0"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DEBF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6B76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C65AD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77F9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7629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EB38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AB02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E51EF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0DF191E8"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3B2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1687D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A3D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758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7C1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C94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19E7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A8E8A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3217A1C3"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77718E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3CC94"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CC487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5036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152A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C936E"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0B6B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F009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3</w:t>
            </w:r>
          </w:p>
        </w:tc>
      </w:tr>
      <w:tr w:rsidR="0020355C" w:rsidRPr="0020355C" w14:paraId="043755C3"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A5930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07321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86F9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D131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3795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6383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7373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D0E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274D768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1BE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087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62CC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F09CD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E58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F3F8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591F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C60E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2</w:t>
            </w:r>
          </w:p>
        </w:tc>
      </w:tr>
      <w:tr w:rsidR="0020355C" w:rsidRPr="0020355C" w14:paraId="2602659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C8C3E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04ADC"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4C0E1"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81B07"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71CA9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5D4C0"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FB80B"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4663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r w:rsidR="0020355C" w:rsidRPr="0020355C" w14:paraId="76CE34C9"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4FFECE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049B6"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88A54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89C2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B99CD"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81D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4EB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A37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r>
      <w:tr w:rsidR="0020355C" w:rsidRPr="0020355C" w14:paraId="12998EA6" w14:textId="77777777" w:rsidTr="0020355C">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CC043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C9D1B3"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8A3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88E65A"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9CF08"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8328F"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86AD2"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6D015" w14:textId="77777777" w:rsidR="0020355C" w:rsidRPr="0020355C" w:rsidRDefault="0020355C" w:rsidP="0020355C">
            <w:pPr>
              <w:rPr>
                <w:rFonts w:ascii="Times New Roman" w:eastAsia="Times New Roman" w:hAnsi="Times New Roman" w:cs="Times New Roman"/>
                <w:lang w:val="en-BE"/>
              </w:rPr>
            </w:pPr>
            <w:r w:rsidRPr="0020355C">
              <w:rPr>
                <w:rFonts w:ascii="Helvetica Neue" w:eastAsia="Times New Roman" w:hAnsi="Helvetica Neue" w:cs="Times New Roman"/>
                <w:color w:val="000000"/>
                <w:sz w:val="15"/>
                <w:szCs w:val="15"/>
                <w:lang w:val="en-BE"/>
              </w:rPr>
              <w:t>0.01</w:t>
            </w:r>
          </w:p>
        </w:tc>
      </w:tr>
    </w:tbl>
    <w:p w14:paraId="74FFA3B0" w14:textId="77777777" w:rsidR="0020355C" w:rsidRDefault="0020355C" w:rsidP="004548CC">
      <w:pPr>
        <w:jc w:val="both"/>
      </w:pPr>
    </w:p>
    <w:p w14:paraId="0B395609" w14:textId="17698893" w:rsidR="0020355C" w:rsidRDefault="001D4810" w:rsidP="004548CC">
      <w:pPr>
        <w:jc w:val="both"/>
      </w:pPr>
      <w:r>
        <w:t>Manifesto-Military</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6406B8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719194"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EAA6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0028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1B9C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88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A0387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46DE7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75295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7ABBFCE5"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06B3A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743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D2AF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242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FB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329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31A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51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692EC34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E1E0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7E5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D22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03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DB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0E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884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3C1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4EE514C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06B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AE8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661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58D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5FA6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714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3C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F61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2A82CAB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A17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210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DF5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A71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F0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C567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3C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14A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7DB9AEA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6A6AD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4D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30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7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029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3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57C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92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3479AA8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6D9B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0B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A2D3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F33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A6E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4F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CBED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699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62FD203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90E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3820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150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9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E0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B52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6AA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E5F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213C299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CA0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ED0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65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B3B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DD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320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F38C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1D6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2F9E261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14EB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BD0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87F1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CC4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8E3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EF4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BA0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67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0E6FDA2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292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E2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B61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0B18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B20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A2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20EF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62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74A7E65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10F5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894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7D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8F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01E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5AA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C90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38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r>
      <w:tr w:rsidR="001D4810" w:rsidRPr="001D4810" w14:paraId="4B0CD1B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3DC0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E1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82A1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91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839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7CC7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52F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0ACA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4</w:t>
            </w:r>
          </w:p>
        </w:tc>
      </w:tr>
      <w:tr w:rsidR="001D4810" w:rsidRPr="001D4810" w14:paraId="12FDE6A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D729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13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796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C6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6A9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47E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526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8E52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4364F4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86B5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087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BE6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BD5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D6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910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B86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7BC4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r>
      <w:tr w:rsidR="001D4810" w:rsidRPr="001D4810" w14:paraId="262B1D33"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8D77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5B4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7DA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A243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166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A1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834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5F2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057DDC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0BF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663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A33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906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124C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37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016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E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9D06E4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5E467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265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353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FAA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3EA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9B0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9D04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B98F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AB3734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2413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6A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0E1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48F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1B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D97D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EFD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22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B12A50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59DE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7C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B7E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0F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B5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D06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48A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4E5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8D4122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5526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80D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12B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CF06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DBF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E885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478D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1759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B44A3C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C83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D8A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DB9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20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1BB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C2E9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22D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A8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7AAEBD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34CCF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9C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6FC3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D1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99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EF9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3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24B1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14E81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32676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0FC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4D9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7E6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C6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C48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C0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D408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B0062D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F99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12A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97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512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1E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5A6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3C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09F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437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29065C8A" w14:textId="77777777" w:rsidR="001D4810" w:rsidRDefault="001D4810" w:rsidP="004548CC">
      <w:pPr>
        <w:jc w:val="both"/>
      </w:pPr>
    </w:p>
    <w:p w14:paraId="5504023F" w14:textId="77777777" w:rsidR="0020355C" w:rsidRDefault="0020355C" w:rsidP="004548CC">
      <w:pPr>
        <w:jc w:val="both"/>
      </w:pPr>
    </w:p>
    <w:p w14:paraId="48A35A37" w14:textId="2DCB900B" w:rsidR="0020355C" w:rsidRDefault="001D4810" w:rsidP="004548CC">
      <w:pPr>
        <w:jc w:val="both"/>
      </w:pPr>
      <w:r>
        <w:t>Manifesto-Protectionism</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69EEC5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7B5F36"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009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6BE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CBBFD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8A77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518A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FD1E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F8E06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304A86A1"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9DD0B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0D89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F9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49A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28E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AF1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629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1DF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r>
      <w:tr w:rsidR="001D4810" w:rsidRPr="001D4810" w14:paraId="64307C5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1B8F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B1B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67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7D21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B3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B5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585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2A5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59ABEF0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203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BA3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82AE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021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403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6D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4EF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FA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408A0D0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FCC7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D98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0C2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F3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27554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004F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F1F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43D646C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22AF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EC7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9A0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D84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119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C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5E9A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F6C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0F292FC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64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DD4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952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C1DE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564E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BE8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990B2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D07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6791959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A1BC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3C6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F1E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1B0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A0AB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350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DF1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7B0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CDFE7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23C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A19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CD3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6B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BD1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191B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33E9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E66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71554E4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A89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16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B7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C59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63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CCF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EA40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739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2CFC38C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A984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3A4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BE3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58B4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E60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F52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D1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89C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2</w:t>
            </w:r>
          </w:p>
        </w:tc>
      </w:tr>
      <w:tr w:rsidR="001D4810" w:rsidRPr="001D4810" w14:paraId="6556B7D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31BCA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EA7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A071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6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29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A99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DE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1B5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2AD62F7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D7F9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EF6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2A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452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79B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E1F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A6CB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6DD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A28609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5E80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BF3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861E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AD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ED4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ED1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50B3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FFA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73BB3D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0E96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148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1BC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1F4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E5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6C4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FFF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5A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2146A7"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E7B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FC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3E68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ECF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CCDD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59B63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11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86B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8A5E4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A02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C90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151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5C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571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242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C7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4B5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79C589C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5061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C1E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805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ED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656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CD5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A254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9C99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D598F8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A430F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1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12A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AC09D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385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172A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B3AB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780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65C00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E3149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9BE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3584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22B0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F05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D29C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837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4147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B4C85B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83E2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21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11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577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B37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BA5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0AC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1A4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EB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7561C3D8" w14:textId="586EBFE5" w:rsidR="001D4810" w:rsidRDefault="001D4810" w:rsidP="004548CC">
      <w:pPr>
        <w:jc w:val="both"/>
      </w:pPr>
    </w:p>
    <w:p w14:paraId="2BC4A8EE" w14:textId="5096BA8D" w:rsidR="001D4810" w:rsidRDefault="001D4810" w:rsidP="004548CC">
      <w:pPr>
        <w:jc w:val="both"/>
      </w:pPr>
    </w:p>
    <w:p w14:paraId="417F80B3" w14:textId="188DFB58" w:rsidR="001D4810" w:rsidRDefault="001D4810" w:rsidP="004548CC">
      <w:pPr>
        <w:jc w:val="both"/>
      </w:pPr>
      <w:r>
        <w:t>Manifesto-Morality</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7984EE5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E849931"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FF5B0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8A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7FCF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4AC1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1F1CE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498FA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BC181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1BF8A841"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B76C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DC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B62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A94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5D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ECE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9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4E3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r>
      <w:tr w:rsidR="001D4810" w:rsidRPr="001D4810" w14:paraId="35D745B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D5B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9B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FBB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9D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A6F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2FC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8D48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55F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r>
      <w:tr w:rsidR="001D4810" w:rsidRPr="001D4810" w14:paraId="731E7B5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9AEF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12F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AAC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ECD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871E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72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A6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6EC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r>
      <w:tr w:rsidR="001D4810" w:rsidRPr="001D4810" w14:paraId="50B6FF1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36FDF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3D2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0E1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A11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1F7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7C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941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0FFF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1DCA9B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63F5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B32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324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E0E2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6567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44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F360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57B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7775725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685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B4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668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9FDA3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343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D399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49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F4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0E0A159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B121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75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659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C3D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E50C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C83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6954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5947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r>
      <w:tr w:rsidR="001D4810" w:rsidRPr="001D4810" w14:paraId="384A9E1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EAA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67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C5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B4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6B7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B74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9C33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6D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r>
      <w:tr w:rsidR="001D4810" w:rsidRPr="001D4810" w14:paraId="68EAA41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A0BA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D12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8AC9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3E0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911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8ADE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4EE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A097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7</w:t>
            </w:r>
          </w:p>
        </w:tc>
      </w:tr>
      <w:tr w:rsidR="001D4810" w:rsidRPr="001D4810" w14:paraId="0FCB57C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CA63C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A6F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228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737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520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E86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6D0C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99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8</w:t>
            </w:r>
          </w:p>
        </w:tc>
      </w:tr>
      <w:tr w:rsidR="001D4810" w:rsidRPr="001D4810" w14:paraId="39A4C19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6F385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8C9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7FE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599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8A4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E2E1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AFA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237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4ABA1D0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471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AE1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444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61A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EA8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E5E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8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728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DDD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91</w:t>
            </w:r>
          </w:p>
        </w:tc>
      </w:tr>
      <w:tr w:rsidR="001D4810" w:rsidRPr="001D4810" w14:paraId="32FA8BD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0F852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E5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4EE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A5F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57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C7D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A77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9291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51D5072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0D440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596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6856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B8B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634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584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9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BAF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r>
      <w:tr w:rsidR="001D4810" w:rsidRPr="001D4810" w14:paraId="0D13E39C"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48020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6179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E17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B6E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E91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8961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261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2C7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677506E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0F91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F96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257F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3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DC1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D77A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4CD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9C9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260DF5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9785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ED2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6DD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C26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9472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ECE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3A5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8FA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40F690B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6510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74B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22E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A6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952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FE14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2A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892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E9BB17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B18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F38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74D7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95C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FBE7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154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C51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7272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0A0F11D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5F3B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018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786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9D8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3BB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9B4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1F9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76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5802701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F2CED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FEF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1EC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9E9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E5F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233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933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62A2EA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091FB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6CB6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CC6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F11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154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75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152F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672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00924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4D05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C98C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D398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627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0619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9CF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7F9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8CE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1BF6E4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BEB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D8DA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188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325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48E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837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22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213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2432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19F00F9A" w14:textId="71247F6B" w:rsidR="001D4810" w:rsidRDefault="001D4810" w:rsidP="004548CC">
      <w:pPr>
        <w:jc w:val="both"/>
      </w:pPr>
    </w:p>
    <w:p w14:paraId="20391D51" w14:textId="77777777" w:rsidR="001D4810" w:rsidRDefault="001D4810" w:rsidP="004548CC">
      <w:pPr>
        <w:jc w:val="both"/>
      </w:pPr>
    </w:p>
    <w:p w14:paraId="14BA77E8" w14:textId="0F1D4674" w:rsidR="001D4810" w:rsidRDefault="001D4810" w:rsidP="004548CC">
      <w:pPr>
        <w:jc w:val="both"/>
      </w:pPr>
      <w:r>
        <w:t>Sentiment Economy New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4BEA987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346AA32"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FC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DA345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86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53E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D2A5F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A65B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15DD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639594D2"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1E851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EB8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8F9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C85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9ED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0D28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C41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B7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240EE6C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C7B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E41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81C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6F5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23A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D97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41F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865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3E06C9B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8BA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D41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770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F49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BA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962E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B5D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1DC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290B5D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57455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783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D9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0EA6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5CE2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0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58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839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C7575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49C82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BEA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56C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F090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608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8CB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D9C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20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53617C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6EC7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CCF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11A23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8F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BA4B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E82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8D7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A9F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r>
      <w:tr w:rsidR="001D4810" w:rsidRPr="001D4810" w14:paraId="5D8382C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73C5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DF6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989E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1493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7CD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78B2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0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D44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r>
      <w:tr w:rsidR="001D4810" w:rsidRPr="001D4810" w14:paraId="778600E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93D88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9408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E354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F50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DE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4C3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52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643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r>
      <w:tr w:rsidR="001D4810" w:rsidRPr="001D4810" w14:paraId="7A1836D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DDF2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B24B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90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2138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1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3C11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71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6AB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r>
      <w:tr w:rsidR="001D4810" w:rsidRPr="001D4810" w14:paraId="13E833A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FBE6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DC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635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CA4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2F0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AB6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FA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2B2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184EA28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E124E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C82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90E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87D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7F7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038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44D0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FD9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6</w:t>
            </w:r>
          </w:p>
        </w:tc>
      </w:tr>
      <w:tr w:rsidR="001D4810" w:rsidRPr="001D4810" w14:paraId="29E4379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BD14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55E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848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51C7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11F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54A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D8E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57E1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5</w:t>
            </w:r>
          </w:p>
        </w:tc>
      </w:tr>
      <w:tr w:rsidR="001D4810" w:rsidRPr="001D4810" w14:paraId="78F426A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365F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68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6480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6C0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3FA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DCB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748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A376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35FAC25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97D0B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5A85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86F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8E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C8A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9A9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2F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A86A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E5D7CDB"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FFEF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6E1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D3C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2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791D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B75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8C8B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C7A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B26BCB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8B89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725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C3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7E3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A728E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A2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3D1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DAA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C39FED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822AB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0E7A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7F4C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B82A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410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C67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925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1BE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1C405D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7F3A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C92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324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38B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F90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3CEC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B2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EE08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EB26A1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82107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7109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4D7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42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D12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95E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4234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E971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2B3047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9D1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8FC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03A2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2B9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B5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C2DD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646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851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18E7BC6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8BFCD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4B2B5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CAEF0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04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BE7E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5A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0E1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B74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9B9FE5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34812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ABF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297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9AF4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715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4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721E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FD33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5AABEA1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F60386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FF8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CAF60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4CF8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419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2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EE2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34B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258FB8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3F8F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E2F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3000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1BE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62E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F39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8E13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8A921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316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bl>
    <w:p w14:paraId="43600220" w14:textId="77777777" w:rsidR="001D4810" w:rsidRDefault="001D4810" w:rsidP="004548CC">
      <w:pPr>
        <w:jc w:val="both"/>
      </w:pPr>
    </w:p>
    <w:p w14:paraId="5A46D6B8" w14:textId="4A266033" w:rsidR="0020355C" w:rsidRDefault="0020355C" w:rsidP="004548CC">
      <w:pPr>
        <w:jc w:val="both"/>
      </w:pPr>
    </w:p>
    <w:p w14:paraId="3D457213" w14:textId="7218E2FD" w:rsidR="001D4810" w:rsidRDefault="001D4810" w:rsidP="004548CC">
      <w:pPr>
        <w:jc w:val="both"/>
      </w:pPr>
      <w:r>
        <w:t>Comparative Agendas Project – US State of the Union Speeches (CAP-</w:t>
      </w:r>
      <w:proofErr w:type="spellStart"/>
      <w:r>
        <w:t>SotU</w:t>
      </w:r>
      <w:proofErr w:type="spellEnd"/>
      <w:r>
        <w:t>)</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A8FCD9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BADAA0"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A61E8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93058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C319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DABC2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5B23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06176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1E11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54490D4F"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CE83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767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29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462D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56D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7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F4C7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15D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r>
      <w:tr w:rsidR="001D4810" w:rsidRPr="001D4810" w14:paraId="2E1167A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19063E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0E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746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59C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7A5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23B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98B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1450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r>
      <w:tr w:rsidR="001D4810" w:rsidRPr="001D4810" w14:paraId="26CB17D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CC2F45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3C8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0BB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CFDD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6316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278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FFB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9B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r>
      <w:tr w:rsidR="001D4810" w:rsidRPr="001D4810" w14:paraId="136168E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5E9B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3E1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A9F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5B9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7B0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BBCA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D6B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90D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0242DB9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B0180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A31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2D3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234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D9D0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4E37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B297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78C5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1194AEB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EE7C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1F6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334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E56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A3871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1D7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488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7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r>
      <w:tr w:rsidR="001D4810" w:rsidRPr="001D4810" w14:paraId="5067E0C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00053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953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2AE6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970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07D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BA8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CC85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4DB0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r>
      <w:tr w:rsidR="001D4810" w:rsidRPr="001D4810" w14:paraId="56231EA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261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F7F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5059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F576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0399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3DF99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9D2EB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15C49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r>
      <w:tr w:rsidR="001D4810" w:rsidRPr="001D4810" w14:paraId="64D5FF3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5CEC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E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1E8F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E98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91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EE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5C93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9ADB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66AB886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0ACEC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AE5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0FE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494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F32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C43F6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C27E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8C69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0EBE66C"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9E0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5548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8D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7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B15C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F15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4CF87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4D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r>
      <w:tr w:rsidR="001D4810" w:rsidRPr="001D4810" w14:paraId="0AE2A5E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4F3AF5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DB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EA36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88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BDD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7734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7E6B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14A0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r>
      <w:tr w:rsidR="001D4810" w:rsidRPr="001D4810" w14:paraId="530A69D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4022A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7F0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6CCE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F2B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2FF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4026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C94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DBEC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D04204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8B3F3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3E55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82DA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12D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12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44AC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496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CAA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515E7F8F"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561F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6D8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4B6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3B2E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8660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0D8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DB7F7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608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B3704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1505F5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5CC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03E3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F328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120C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92D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CBE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1C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35491E2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EE784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D7B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909E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E0B9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F281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2202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E91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27F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C5C0AD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117B9A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B22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47D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8F3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39F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84A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7E29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054C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43336C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21829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lastRenderedPageBreak/>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2BB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EB0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88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20C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5E5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1C7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2F7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E515A4F"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CA49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92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42E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EF1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0CD4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EEBA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3A3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D03A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3CC2E3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20257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D90D5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157B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FC0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FB6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A0C6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A7E8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7489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70DE631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B160D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FFD5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BA4CA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A7B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3B4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AED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3F2D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87E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6DA7E85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D492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E2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82A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D4A5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9BA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B04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500E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A0AA0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3BE7DA87"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D8A5A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CB5A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59A2A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2A9D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A01D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51D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217C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6F1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29CFAA0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8B74C4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F614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BD6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EBC9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6AD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755D7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09F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15E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r>
      <w:tr w:rsidR="001D4810" w:rsidRPr="001D4810" w14:paraId="026184E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B9A3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B8EBF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196D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4542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353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0FEC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B3F8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145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E59BF7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3524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E4E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16E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A61C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65998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0D8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96A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EA2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18432E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129CB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398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463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E088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88B9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40E9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BBF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D6CD0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3FC907B6" w14:textId="77777777" w:rsidR="001D4810" w:rsidRDefault="001D4810" w:rsidP="004548CC">
      <w:pPr>
        <w:jc w:val="both"/>
      </w:pPr>
    </w:p>
    <w:p w14:paraId="306FD3ED" w14:textId="347BEAE2" w:rsidR="001D4810" w:rsidRDefault="001D4810" w:rsidP="004548CC">
      <w:pPr>
        <w:jc w:val="both"/>
      </w:pPr>
    </w:p>
    <w:p w14:paraId="10EEB42D" w14:textId="6FC31EBE" w:rsidR="001D4810" w:rsidRDefault="001D4810" w:rsidP="004548CC">
      <w:pPr>
        <w:jc w:val="both"/>
      </w:pPr>
      <w:r>
        <w:t>Comparative Agendas Project – US Court Cases</w:t>
      </w:r>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1D4810" w:rsidRPr="001D4810" w14:paraId="22622100"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F9BDD0" w14:textId="77777777" w:rsidR="001D4810" w:rsidRPr="001D4810" w:rsidRDefault="001D4810" w:rsidP="001D4810">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CF3C1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E5935D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F73D4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9B47F9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C8FC18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1FF89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34B7F5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deberta-v3-nli</w:t>
            </w:r>
          </w:p>
        </w:tc>
      </w:tr>
      <w:tr w:rsidR="001D4810" w:rsidRPr="001D4810" w14:paraId="48752F1D"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998CD6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C981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2D87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A6EC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234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6DCFD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CB1F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8F09B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2</w:t>
            </w:r>
          </w:p>
        </w:tc>
      </w:tr>
      <w:tr w:rsidR="001D4810" w:rsidRPr="001D4810" w14:paraId="417198C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9D3FC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A3AF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86D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717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A392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BEE8A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F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983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8</w:t>
            </w:r>
          </w:p>
        </w:tc>
      </w:tr>
      <w:tr w:rsidR="001D4810" w:rsidRPr="001D4810" w14:paraId="1302829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DFECD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3259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6330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0624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2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7AD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491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3B90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23871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r>
      <w:tr w:rsidR="001D4810" w:rsidRPr="001D4810" w14:paraId="0334524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2583F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A6BD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764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59B73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798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2F7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2D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45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r>
      <w:tr w:rsidR="001D4810" w:rsidRPr="001D4810" w14:paraId="5210609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944930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CA5B3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99F9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B45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303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62F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033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EB89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r>
      <w:tr w:rsidR="001D4810" w:rsidRPr="001D4810" w14:paraId="7214C5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9576D6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C163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D8FC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8</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298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DE1E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EC2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439D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DC1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r>
      <w:tr w:rsidR="001D4810" w:rsidRPr="001D4810" w14:paraId="388D1BC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DE74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60C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502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19A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250F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889B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BD9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10D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7</w:t>
            </w:r>
          </w:p>
        </w:tc>
      </w:tr>
      <w:tr w:rsidR="001D4810" w:rsidRPr="001D4810" w14:paraId="63EFA08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8700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AD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64D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91B6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3D8F3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AD204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2D1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9C6E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39</w:t>
            </w:r>
          </w:p>
        </w:tc>
      </w:tr>
      <w:tr w:rsidR="001D4810" w:rsidRPr="001D4810" w14:paraId="4594853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AEEE9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81FB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C32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250C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729B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95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65E3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9DA3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4</w:t>
            </w:r>
          </w:p>
        </w:tc>
      </w:tr>
      <w:tr w:rsidR="001D4810" w:rsidRPr="001D4810" w14:paraId="0582F0E5"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DC7224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7C2B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3A8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8C68C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6</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C23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698A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5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EB6AC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36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r>
      <w:tr w:rsidR="001D4810" w:rsidRPr="001D4810" w14:paraId="3C742A9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B6044C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B59F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814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C368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04FBA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67C3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77E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F7EE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r>
      <w:tr w:rsidR="001D4810" w:rsidRPr="001D4810" w14:paraId="069532B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F922E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602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7CC7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699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B1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488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300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D7F3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r>
      <w:tr w:rsidR="001D4810" w:rsidRPr="001D4810" w14:paraId="05CB784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4C6C3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B52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A16F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F4A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A3C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FF0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E0CE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1948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1</w:t>
            </w:r>
          </w:p>
        </w:tc>
      </w:tr>
      <w:tr w:rsidR="001D4810" w:rsidRPr="001D4810" w14:paraId="582C88F6"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9D2EE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138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F32A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66E2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D3F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8</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E70EF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69</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5D7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669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7</w:t>
            </w:r>
          </w:p>
        </w:tc>
      </w:tr>
      <w:tr w:rsidR="001D4810" w:rsidRPr="001D4810" w14:paraId="0569B611" w14:textId="77777777" w:rsidTr="001D4810">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F8F226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8A05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CF7C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AB85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DF48D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FA020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D6B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7123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AD96E53"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37A622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4199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631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43540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B6F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4FAF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7DE6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0CEC7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3</w:t>
            </w:r>
          </w:p>
        </w:tc>
      </w:tr>
      <w:tr w:rsidR="001D4810" w:rsidRPr="001D4810" w14:paraId="595AE962"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26A23B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A15B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4F608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6CF1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494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C3336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98ADD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1273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07083A0E"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FB8447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790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70C7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5876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9067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8C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50EB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173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8A6D66D"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1A7ED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B1D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F229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3C5D6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6F9C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A03B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D5FF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467F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46A0A899"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37D154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6EE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1D978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4A748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617B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8C7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D372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9A30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1BB6E8D8"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C70D9F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781A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E6774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9D54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F8B8E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A25C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E8DF9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D5C3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18FA799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0F5B7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3E80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81B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B516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DDEEA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92C2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073F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2DBEB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r>
      <w:tr w:rsidR="001D4810" w:rsidRPr="001D4810" w14:paraId="4005E091"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6E96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5B91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A6D9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6A0ECB"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667A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326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2CC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AA62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16</w:t>
            </w:r>
          </w:p>
        </w:tc>
      </w:tr>
      <w:tr w:rsidR="001D4810" w:rsidRPr="001D4810" w14:paraId="285A325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84FACF"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6B2C3"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4BB5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37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7B57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49375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DD361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1B5D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F1BCE0A"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7499AF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A65B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C3C7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7D90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CAAF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6C68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5A0C5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9534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2451563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8BC1EE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FAC336"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FBE0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A742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6D2F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701B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B918EE"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E215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4A9F334"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F64D5B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66C81C"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17A7BA"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A3DF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78442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DBB66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181A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F321"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r w:rsidR="001D4810" w:rsidRPr="001D4810" w14:paraId="7F120E4B" w14:textId="77777777" w:rsidTr="001D4810">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6E41744"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4B77"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5426 (all)</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25042D"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DF410"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8C8C2"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A6945"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52569"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8F2A8" w14:textId="77777777" w:rsidR="001D4810" w:rsidRPr="001D4810" w:rsidRDefault="001D4810" w:rsidP="001D4810">
            <w:pPr>
              <w:rPr>
                <w:rFonts w:ascii="Times New Roman" w:eastAsia="Times New Roman" w:hAnsi="Times New Roman" w:cs="Times New Roman"/>
                <w:lang w:val="en-BE"/>
              </w:rPr>
            </w:pPr>
            <w:r w:rsidRPr="001D4810">
              <w:rPr>
                <w:rFonts w:ascii="Helvetica Neue" w:eastAsia="Times New Roman" w:hAnsi="Helvetica Neue" w:cs="Times New Roman"/>
                <w:color w:val="000000"/>
                <w:sz w:val="15"/>
                <w:szCs w:val="15"/>
                <w:lang w:val="en-BE"/>
              </w:rPr>
              <w:t>0.01</w:t>
            </w:r>
          </w:p>
        </w:tc>
      </w:tr>
    </w:tbl>
    <w:p w14:paraId="252C9E84" w14:textId="77777777" w:rsidR="001D4810" w:rsidRDefault="001D4810" w:rsidP="004548CC">
      <w:pPr>
        <w:jc w:val="both"/>
      </w:pPr>
    </w:p>
    <w:p w14:paraId="52F87089" w14:textId="32AF4030" w:rsidR="0020355C" w:rsidRDefault="0020355C" w:rsidP="004548CC">
      <w:pPr>
        <w:jc w:val="both"/>
      </w:pPr>
    </w:p>
    <w:p w14:paraId="083E328E" w14:textId="5016584F" w:rsidR="00BE44CA" w:rsidRDefault="00BE44CA" w:rsidP="004548CC">
      <w:pPr>
        <w:jc w:val="both"/>
      </w:pPr>
      <w:proofErr w:type="spellStart"/>
      <w:r>
        <w:t>CoronaNet</w:t>
      </w:r>
      <w:proofErr w:type="spellEnd"/>
    </w:p>
    <w:tbl>
      <w:tblPr>
        <w:tblW w:w="0" w:type="auto"/>
        <w:tblCellMar>
          <w:left w:w="0" w:type="dxa"/>
          <w:right w:w="0" w:type="dxa"/>
        </w:tblCellMar>
        <w:tblLook w:val="04A0" w:firstRow="1" w:lastRow="0" w:firstColumn="1" w:lastColumn="0" w:noHBand="0" w:noVBand="1"/>
      </w:tblPr>
      <w:tblGrid>
        <w:gridCol w:w="1259"/>
        <w:gridCol w:w="803"/>
        <w:gridCol w:w="997"/>
        <w:gridCol w:w="806"/>
        <w:gridCol w:w="1597"/>
        <w:gridCol w:w="1406"/>
        <w:gridCol w:w="1151"/>
        <w:gridCol w:w="985"/>
      </w:tblGrid>
      <w:tr w:rsidR="00BE44CA" w:rsidRPr="00BE44CA" w14:paraId="5F926641"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2CDA910" w14:textId="77777777" w:rsidR="00BE44CA" w:rsidRPr="00BE44CA" w:rsidRDefault="00BE44CA" w:rsidP="00BE44CA">
            <w:pPr>
              <w:rPr>
                <w:rFonts w:ascii="Helvetica" w:eastAsia="Times New Roman" w:hAnsi="Helvetica" w:cs="Times New Roman"/>
                <w:sz w:val="18"/>
                <w:szCs w:val="18"/>
                <w:lang w:val="en-BE"/>
              </w:rPr>
            </w:pP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DB9D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n_sample</w:t>
            </w:r>
          </w:p>
        </w:tc>
        <w:tc>
          <w:tcPr>
            <w:tcW w:w="8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3D18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tfidf</w:t>
            </w:r>
          </w:p>
        </w:tc>
        <w:tc>
          <w:tcPr>
            <w:tcW w:w="6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CDCA7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tfidf</w:t>
            </w:r>
          </w:p>
        </w:tc>
        <w:tc>
          <w:tcPr>
            <w:tcW w:w="14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805C8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logistic_embeddings</w:t>
            </w:r>
          </w:p>
        </w:tc>
        <w:tc>
          <w:tcPr>
            <w:tcW w:w="12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0D6AE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SVM_embeddings</w:t>
            </w:r>
          </w:p>
        </w:tc>
        <w:tc>
          <w:tcPr>
            <w:tcW w:w="118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6F9B94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base</w:t>
            </w:r>
          </w:p>
        </w:tc>
        <w:tc>
          <w:tcPr>
            <w:tcW w:w="100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546F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deberta-v3-nli</w:t>
            </w:r>
          </w:p>
        </w:tc>
      </w:tr>
      <w:tr w:rsidR="00BE44CA" w:rsidRPr="00BE44CA" w14:paraId="3A27A8D4" w14:textId="77777777" w:rsidTr="00BE44CA">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E69BE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49A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8502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7C9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C85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BEB34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F14D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3A71A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r>
      <w:tr w:rsidR="00BE44CA" w:rsidRPr="00BE44CA" w14:paraId="0312AAE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E84A29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E24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764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8039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E9F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913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F778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8C9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r>
      <w:tr w:rsidR="00BE44CA" w:rsidRPr="00BE44CA" w14:paraId="30C39CAA"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E33A59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FF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C6F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C38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F1CA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AE9F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E84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A9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r>
      <w:tr w:rsidR="00BE44CA" w:rsidRPr="00BE44CA" w14:paraId="24397477"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B5DFDB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DB857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CD9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59EC8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5</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381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768F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238A6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158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r>
      <w:tr w:rsidR="00BE44CA" w:rsidRPr="00BE44CA" w14:paraId="27606766"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B35B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90D2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78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86E1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7BB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972C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C16A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9</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F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r>
      <w:tr w:rsidR="00BE44CA" w:rsidRPr="00BE44CA" w14:paraId="2C89146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86B75D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94A56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93FC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057F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3C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990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92020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4A7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8</w:t>
            </w:r>
          </w:p>
        </w:tc>
      </w:tr>
      <w:tr w:rsidR="00BE44CA" w:rsidRPr="00BE44CA" w14:paraId="5240AA1F"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1E110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CAB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31DC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5</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B61B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61A4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DF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1C2C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999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6C60A97C"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5CB444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0E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6E3BB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4F99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19406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94C3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7DEA2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533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7</w:t>
            </w:r>
          </w:p>
        </w:tc>
      </w:tr>
      <w:tr w:rsidR="00BE44CA" w:rsidRPr="00BE44CA" w14:paraId="0C0ABAD6"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352F1B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89B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401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29</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8D1A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9</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6EC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BAE4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AA29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38</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23F1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r>
      <w:tr w:rsidR="00BE44CA" w:rsidRPr="00BE44CA" w14:paraId="3D28F1F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2AE4B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9A24E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7AC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870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FF7C9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9</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B94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654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000B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9</w:t>
            </w:r>
          </w:p>
        </w:tc>
      </w:tr>
      <w:tr w:rsidR="00BE44CA" w:rsidRPr="00BE44CA" w14:paraId="61963FE1"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6D8012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F0C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E6B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818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48</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2E099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2281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2</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C6F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92B0D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r>
      <w:tr w:rsidR="00BE44CA" w:rsidRPr="00BE44CA" w14:paraId="31F5C657"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C1D818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F6D1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07E82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4</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255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7F52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D9C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E25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2DF3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r>
      <w:tr w:rsidR="00BE44CA" w:rsidRPr="00BE44CA" w14:paraId="104BA69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CC6CF7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3177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768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63D8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57</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44B2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4C80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B783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063A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w:t>
            </w:r>
          </w:p>
        </w:tc>
      </w:tr>
      <w:tr w:rsidR="00BE44CA" w:rsidRPr="00BE44CA" w14:paraId="4101C0CE"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1425C8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mean</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61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0408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7D24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AF5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4</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14F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66</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A427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4AD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72</w:t>
            </w:r>
          </w:p>
        </w:tc>
      </w:tr>
      <w:tr w:rsidR="00BE44CA" w:rsidRPr="00BE44CA" w14:paraId="5B89F2B8" w14:textId="77777777" w:rsidTr="00BE44CA">
        <w:trPr>
          <w:trHeight w:val="180"/>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B4E78E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0F62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F437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7B8F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3B5E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B5D21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978F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2C05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376E4C37"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631554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0ABB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E7F35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FB12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C80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CC1C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36C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1555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3837A8B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D6EB35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E411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894B6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EED7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98E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3D14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B6D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5</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4AE1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0649A958"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A5007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74BE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8DEC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38235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04A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8024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BD1C6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F6E8B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18D46D3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52F23C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EC36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AA78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AA85F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E33CE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496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F4D0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A90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EDA95E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286F40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0E61C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A2F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9DF4C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955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E48C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9BF0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30C4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13C524E6"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32B5626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a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E19E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84D47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7A4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248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95D7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B2634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7B9F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F3AAAB"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0D25570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7BE3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84F2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1F7B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912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B3B5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1131A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AACFD4"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1FB0682D"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7E733D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DAC0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C92D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19C18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160AF"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86E5E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3</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F927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278C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4894F9F3"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4D993FD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321AF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1D1C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A44F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3B6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0C59D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E02A3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4</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0129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2</w:t>
            </w:r>
          </w:p>
        </w:tc>
      </w:tr>
      <w:tr w:rsidR="00BE44CA" w:rsidRPr="00BE44CA" w14:paraId="64BAD320"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45BEB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31BE0"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1113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3EC865"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A9A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3F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4C7C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0481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53EE0FA3"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426FFA"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C59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25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F817B"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7320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761C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E04E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AED8F3"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C5C39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r w:rsidR="00BE44CA" w:rsidRPr="00BE44CA" w14:paraId="3DE41815"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EDAC37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AAC76"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5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7161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E7476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BD69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556A2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73E28"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83709"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r>
      <w:tr w:rsidR="00BE44CA" w:rsidRPr="00BE44CA" w14:paraId="7AC564BA" w14:textId="77777777" w:rsidTr="00BE44CA">
        <w:trPr>
          <w:trHeight w:val="165"/>
        </w:trPr>
        <w:tc>
          <w:tcPr>
            <w:tcW w:w="1140"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727C9FDD"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b/>
                <w:bCs/>
                <w:color w:val="000000"/>
                <w:sz w:val="15"/>
                <w:szCs w:val="15"/>
                <w:lang w:val="en-BE"/>
              </w:rPr>
              <w:t>f1_micro_std</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DD10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10000</w:t>
            </w:r>
          </w:p>
        </w:tc>
        <w:tc>
          <w:tcPr>
            <w:tcW w:w="8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7E69C"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6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6C0F1"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4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4C85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2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95EBC7"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18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82D9AE"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w:t>
            </w:r>
          </w:p>
        </w:tc>
        <w:tc>
          <w:tcPr>
            <w:tcW w:w="100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5BE62" w14:textId="77777777" w:rsidR="00BE44CA" w:rsidRPr="00BE44CA" w:rsidRDefault="00BE44CA" w:rsidP="00BE44CA">
            <w:pPr>
              <w:rPr>
                <w:rFonts w:ascii="Times New Roman" w:eastAsia="Times New Roman" w:hAnsi="Times New Roman" w:cs="Times New Roman"/>
                <w:lang w:val="en-BE"/>
              </w:rPr>
            </w:pPr>
            <w:r w:rsidRPr="00BE44CA">
              <w:rPr>
                <w:rFonts w:ascii="Helvetica Neue" w:eastAsia="Times New Roman" w:hAnsi="Helvetica Neue" w:cs="Times New Roman"/>
                <w:color w:val="000000"/>
                <w:sz w:val="15"/>
                <w:szCs w:val="15"/>
                <w:lang w:val="en-BE"/>
              </w:rPr>
              <w:t>0.01</w:t>
            </w:r>
          </w:p>
        </w:tc>
      </w:tr>
    </w:tbl>
    <w:p w14:paraId="328592B4" w14:textId="4959C913" w:rsidR="00BE44CA" w:rsidRDefault="00BE44CA" w:rsidP="004548CC">
      <w:pPr>
        <w:jc w:val="both"/>
      </w:pPr>
    </w:p>
    <w:p w14:paraId="1483B4E6" w14:textId="77777777" w:rsidR="00BE44CA" w:rsidRDefault="00BE44CA" w:rsidP="004548CC">
      <w:pPr>
        <w:jc w:val="both"/>
      </w:pPr>
    </w:p>
    <w:p w14:paraId="3BFF6058" w14:textId="7B1BFD71" w:rsidR="004548CC" w:rsidRDefault="004548CC" w:rsidP="004548CC">
      <w:pPr>
        <w:jc w:val="both"/>
      </w:pPr>
    </w:p>
    <w:p w14:paraId="61D41A99" w14:textId="77777777" w:rsidR="00504509" w:rsidRDefault="00504509">
      <w:pPr>
        <w:sectPr w:rsidR="00504509">
          <w:pgSz w:w="11900" w:h="16840"/>
          <w:pgMar w:top="1440" w:right="1440" w:bottom="1440" w:left="1440" w:header="708" w:footer="708" w:gutter="0"/>
          <w:cols w:space="720"/>
        </w:sectPr>
      </w:pPr>
    </w:p>
    <w:p w14:paraId="42A25F2E" w14:textId="62694E85" w:rsidR="003D0EA9" w:rsidRDefault="00785C74">
      <w:r>
        <w:rPr>
          <w:b/>
          <w:noProof/>
        </w:rPr>
        <w:lastRenderedPageBreak/>
        <w:drawing>
          <wp:anchor distT="0" distB="0" distL="114300" distR="114300" simplePos="0" relativeHeight="251659264" behindDoc="1" locked="0" layoutInCell="1" allowOverlap="1" wp14:anchorId="7CF62ABD" wp14:editId="39C921D2">
            <wp:simplePos x="0" y="0"/>
            <wp:positionH relativeFrom="column">
              <wp:posOffset>-847493</wp:posOffset>
            </wp:positionH>
            <wp:positionV relativeFrom="paragraph">
              <wp:posOffset>-412595</wp:posOffset>
            </wp:positionV>
            <wp:extent cx="10618533" cy="6450227"/>
            <wp:effectExtent l="0" t="0" r="0" b="1905"/>
            <wp:wrapNone/>
            <wp:docPr id="9" name="Picture 9"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0618533" cy="6450227"/>
                    </a:xfrm>
                    <a:prstGeom prst="rect">
                      <a:avLst/>
                    </a:prstGeom>
                  </pic:spPr>
                </pic:pic>
              </a:graphicData>
            </a:graphic>
            <wp14:sizeRelH relativeFrom="page">
              <wp14:pctWidth>0</wp14:pctWidth>
            </wp14:sizeRelH>
            <wp14:sizeRelV relativeFrom="page">
              <wp14:pctHeight>0</wp14:pctHeight>
            </wp14:sizeRelV>
          </wp:anchor>
        </w:drawing>
      </w:r>
    </w:p>
    <w:p w14:paraId="73638168" w14:textId="4AF0EBF7" w:rsidR="003D0EA9" w:rsidRDefault="003D0EA9" w:rsidP="004548CC">
      <w:pPr>
        <w:jc w:val="both"/>
      </w:pPr>
    </w:p>
    <w:p w14:paraId="5E67D727" w14:textId="77777777" w:rsidR="006842B8" w:rsidRDefault="006842B8" w:rsidP="004548CC">
      <w:pPr>
        <w:jc w:val="both"/>
        <w:sectPr w:rsidR="006842B8" w:rsidSect="00504509">
          <w:pgSz w:w="16840" w:h="11900" w:orient="landscape"/>
          <w:pgMar w:top="1440" w:right="1440" w:bottom="1440" w:left="1440" w:header="708" w:footer="708" w:gutter="0"/>
          <w:cols w:space="720"/>
          <w:docGrid w:linePitch="326"/>
        </w:sectPr>
      </w:pPr>
    </w:p>
    <w:p w14:paraId="6F017DF2" w14:textId="47ECA399" w:rsidR="00504509" w:rsidRPr="006C7B2F" w:rsidRDefault="00FA2D74" w:rsidP="006C7B2F">
      <w:pPr>
        <w:pStyle w:val="Heading1"/>
        <w:spacing w:line="480" w:lineRule="auto"/>
        <w:rPr>
          <w:b w:val="0"/>
          <w:sz w:val="32"/>
          <w:szCs w:val="32"/>
        </w:rPr>
      </w:pPr>
      <w:bookmarkStart w:id="5" w:name="_Toc108516116"/>
      <w:r>
        <w:rPr>
          <w:sz w:val="32"/>
          <w:szCs w:val="32"/>
        </w:rPr>
        <w:lastRenderedPageBreak/>
        <w:t>Appendix</w:t>
      </w:r>
      <w:r w:rsidR="00504509" w:rsidRPr="004548CC">
        <w:rPr>
          <w:sz w:val="32"/>
          <w:szCs w:val="32"/>
        </w:rPr>
        <w:t xml:space="preserve"> </w:t>
      </w:r>
      <w:r w:rsidR="006B43E8">
        <w:rPr>
          <w:sz w:val="32"/>
          <w:szCs w:val="32"/>
        </w:rPr>
        <w:t>E</w:t>
      </w:r>
      <w:r w:rsidR="00504509" w:rsidRPr="004548CC">
        <w:rPr>
          <w:sz w:val="32"/>
          <w:szCs w:val="32"/>
        </w:rPr>
        <w:t>: Hyperparameters and Pre-processing</w:t>
      </w:r>
      <w:bookmarkEnd w:id="5"/>
    </w:p>
    <w:p w14:paraId="2749B0CA" w14:textId="3CD5606E" w:rsidR="00504509" w:rsidRDefault="00504509" w:rsidP="008A1C9A">
      <w:pPr>
        <w:spacing w:line="480" w:lineRule="auto"/>
        <w:jc w:val="both"/>
      </w:pPr>
      <w:r w:rsidRPr="007161D9">
        <w:t>The table</w:t>
      </w:r>
      <w:r w:rsidR="006C7B2F">
        <w:t>s</w:t>
      </w:r>
      <w:r w:rsidRPr="007161D9">
        <w:t xml:space="preserve"> below display the best hyperparameters for each dataset and sample size determined by a hyperparameter search with the Python</w:t>
      </w:r>
      <w:r w:rsidR="006C7B2F">
        <w:t xml:space="preserve"> library </w:t>
      </w:r>
      <w:proofErr w:type="spellStart"/>
      <w:r w:rsidR="006C7B2F">
        <w:t>Optuna</w:t>
      </w:r>
      <w:proofErr w:type="spellEnd"/>
      <w:r w:rsidRPr="001B24A0">
        <w:rPr>
          <w:rStyle w:val="FootnoteReference"/>
        </w:rPr>
        <w:footnoteReference w:id="10"/>
      </w:r>
      <w:r w:rsidR="005A602F">
        <w:t xml:space="preserve"> for all algorithms</w:t>
      </w:r>
      <w:r w:rsidR="006C7B2F">
        <w:t xml:space="preserve">. </w:t>
      </w:r>
      <w:proofErr w:type="spellStart"/>
      <w:r w:rsidR="006C7B2F">
        <w:t>Optuna</w:t>
      </w:r>
      <w:proofErr w:type="spellEnd"/>
      <w:r w:rsidR="006C7B2F">
        <w:t xml:space="preserve"> starts with a random hyperparameter search and then smartly samples well performing hyperparameters to avoid the high computational costs of grid search. For classical algorithms, 60 different hyperparameter configurations were tested and for BERT models up to 15 configurations were tested to save computational resources.</w:t>
      </w:r>
      <w:r w:rsidR="0084235C">
        <w:t xml:space="preserve"> Moreover, </w:t>
      </w:r>
      <w:r w:rsidR="0085709A">
        <w:t>for BERT models no hyperparameter search was conducted for sample size 10 000. Hyperparameters for sample size 5000 were used instead, because optimal hyperparameters seemed to stay relatively stable across sample sizes and to avoid high computation costs for minimal performance benefits</w:t>
      </w:r>
      <w:r w:rsidR="0084235C">
        <w:t>.</w:t>
      </w:r>
      <w:r w:rsidR="006C7B2F">
        <w:t xml:space="preserve"> </w:t>
      </w:r>
      <w:r>
        <w:t>Note that we call the algorithms “BERT” for simplicity, the actual pre-trained algorithm used was DeBERTaV3-base</w:t>
      </w:r>
      <w:r w:rsidR="006C7B2F">
        <w:t xml:space="preserve"> </w:t>
      </w:r>
      <w:r w:rsidR="006C7B2F">
        <w:fldChar w:fldCharType="begin"/>
      </w:r>
      <w:r w:rsidR="006C7B2F">
        <w:instrText xml:space="preserve"> ADDIN ZOTERO_ITEM CSL_CITATION {"citationID":"8AZVO3Vt","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6C7B2F">
        <w:fldChar w:fldCharType="separate"/>
      </w:r>
      <w:r w:rsidR="006C7B2F">
        <w:rPr>
          <w:noProof/>
        </w:rPr>
        <w:t>(He, Gao, and Chen 2021)</w:t>
      </w:r>
      <w:r w:rsidR="006C7B2F">
        <w:fldChar w:fldCharType="end"/>
      </w:r>
      <w:r>
        <w:t>.</w:t>
      </w:r>
      <w:r w:rsidRPr="001B24A0">
        <w:rPr>
          <w:rStyle w:val="FootnoteReference"/>
        </w:rPr>
        <w:footnoteReference w:id="11"/>
      </w:r>
      <w:r>
        <w:t xml:space="preserve"> </w:t>
      </w:r>
    </w:p>
    <w:p w14:paraId="60E1307A" w14:textId="7654A50F" w:rsidR="00A3287F" w:rsidRDefault="00A3287F" w:rsidP="008A1C9A">
      <w:pPr>
        <w:spacing w:line="480" w:lineRule="auto"/>
        <w:jc w:val="both"/>
      </w:pPr>
    </w:p>
    <w:p w14:paraId="284D3347" w14:textId="7DE32539" w:rsidR="009B2DF8" w:rsidRPr="009B2DF8" w:rsidRDefault="009B2DF8" w:rsidP="008A1C9A">
      <w:pPr>
        <w:spacing w:line="480" w:lineRule="auto"/>
        <w:jc w:val="both"/>
        <w:rPr>
          <w:b/>
          <w:bCs/>
          <w:sz w:val="28"/>
          <w:szCs w:val="28"/>
        </w:rPr>
      </w:pPr>
      <w:r w:rsidRPr="009B2DF8">
        <w:rPr>
          <w:b/>
          <w:bCs/>
          <w:sz w:val="28"/>
          <w:szCs w:val="28"/>
        </w:rPr>
        <w:t>Including context sentences or not?</w:t>
      </w:r>
    </w:p>
    <w:p w14:paraId="3ACBC598" w14:textId="54B86B2F" w:rsidR="00A3287F" w:rsidRDefault="00C21935" w:rsidP="008A1C9A">
      <w:pPr>
        <w:spacing w:line="480" w:lineRule="auto"/>
        <w:jc w:val="both"/>
      </w:pPr>
      <w:r>
        <w:t xml:space="preserve">For quasi-sentence level datasets (Manifesto datasets and State of the Union Speeches), </w:t>
      </w:r>
      <w:r w:rsidR="00A3287F">
        <w:t xml:space="preserve">we also tested </w:t>
      </w:r>
      <w:r w:rsidR="009B2DF8">
        <w:t>concatenating the target sentence with its preceding and following sentences</w:t>
      </w:r>
      <w:r w:rsidR="009B2DF8">
        <w:fldChar w:fldCharType="begin"/>
      </w:r>
      <w:r w:rsidR="00344D4C">
        <w:instrText xml:space="preserve"> ADDIN ZOTERO_ITEM CSL_CITATION {"citationID":"gShATC3G","properties":{"formattedCitation":"(Burst et al. 2020; Policy Agendas Project 2015)","plainCitation":"(Burst et al. 2020; Policy Agendas Project 2015)","dontUpdate":true,"noteIndex":0},"citationItems":[{"id":115,"uris":["http://zotero.org/users/9255699/items/2GUF2MCE"],"itemData":{"id":115,"type":"document","publisher":"WZB Berlin Social Science Center","title":"Manifesto Corpus","URL":"https://manifesto-project.wzb.eu/information/documents/corpus","author":[{"family":"Burst","given":"Tobias"},{"family":"Werner","given":"Krause"},{"family":"Lehmann","given":"Pola"},{"family":"Jirka","given":"Lewandowski"},{"family":"Mattheiß","given":"Theres"},{"family":"Merz","given":"Nicolas"},{"family":"Regel","given":"Sven"},{"family":"Zehnter","given":"Lisa"}],"accessed":{"date-parts":[["2021",6,26]]},"issued":{"date-parts":[["2020"]]}}},{"id":503,"uris":["http://zotero.org/users/9255699/items/KF2RY9BF"],"itemData":{"id":503,"type":"webpage","abstract":"The Policy Agendas Project at the University of Texas at Austin.","title":"US State of the Union Speeches","title-short":"US State of the Union Speeches","URL":"https://www.comparativeagendas.net/datasets_codebooks","author":[{"family":"Policy Agendas Project","given":""}],"accessed":{"date-parts":[["2022",3,13]]},"issued":{"date-parts":[["2015"]]}}}],"schema":"https://github.com/citation-style-language/schema/raw/master/csl-citation.json"} </w:instrText>
      </w:r>
      <w:r w:rsidR="00000000">
        <w:fldChar w:fldCharType="separate"/>
      </w:r>
      <w:r w:rsidR="009B2DF8">
        <w:fldChar w:fldCharType="end"/>
      </w:r>
      <w:r w:rsidR="00A3287F">
        <w:t xml:space="preserve">. The underlying assumption is that these context sentences provided additional </w:t>
      </w:r>
      <w:r>
        <w:t xml:space="preserve">relevant </w:t>
      </w:r>
      <w:r w:rsidR="00A3287F">
        <w:t>information to the classifier</w:t>
      </w:r>
      <w:r w:rsidR="009B2DF8">
        <w:t xml:space="preserve"> </w:t>
      </w:r>
      <w:r w:rsidR="009B2DF8">
        <w:fldChar w:fldCharType="begin"/>
      </w:r>
      <w:r w:rsidR="009B2DF8">
        <w:instrText xml:space="preserve"> ADDIN ZOTERO_ITEM CSL_CITATION {"citationID":"JZDpNxzv","properties":{"formattedCitation":"(Bilbao-Jayo and Almeida 2018)","plainCitation":"(Bilbao-Jayo and Almeida 2018)","noteIndex":0},"citationItems":[{"id":525,"uris":["http://zotero.org/users/9255699/items/275UCYLH"],"itemData":{"id":525,"type":"article-journal","abstract":"In this article, the authors propose a new approach to automate the analysis of the political discourse of the citizens and public servants, to allow public administrations to better react to their needs and claims. The tool presented in this article can be applied to the analysis of the underlying political themes in any type of text, in order to better understand the reasons behind it. To do so, the authors have built a discourse classifier using multi-scale convolutional neural networks in seven different languages: Spanish, Finnish, Danish, English, German, French, and Italian. Each of the language-specific discourse classifiers has been trained with sentences extracted from annotated parties’ election manifestos. The analysis proves that enhancing the multi-scale convolutional neural networks with context data improves the political analysis results.","container-title":"International Journal of Distributed Sensor Networks","DOI":"10.1177/1550147718811827","ISSN":"1550-1477, 1550-1477","issue":"11","journalAbbreviation":"International Journal of Distributed Sensor Networks","language":"en","page":"155014771881182","source":"DOI.org (Crossref)","title":"Automatic political discourse analysis with multi-scale convolutional neural networks and contextual data","volume":"14","author":[{"family":"Bilbao-Jayo","given":"Aritz"},{"family":"Almeida","given":"Aitor"}],"issued":{"date-parts":[["2018",11]]}}}],"schema":"https://github.com/citation-style-language/schema/raw/master/csl-citation.json"} </w:instrText>
      </w:r>
      <w:r w:rsidR="009B2DF8">
        <w:fldChar w:fldCharType="separate"/>
      </w:r>
      <w:r w:rsidR="009B2DF8">
        <w:rPr>
          <w:noProof/>
        </w:rPr>
        <w:t>(Bilbao-Jayo and Almeida 2018)</w:t>
      </w:r>
      <w:r w:rsidR="009B2DF8">
        <w:fldChar w:fldCharType="end"/>
      </w:r>
      <w:r w:rsidR="00A3287F">
        <w:t xml:space="preserve">. </w:t>
      </w:r>
      <w:r w:rsidR="00B21C07">
        <w:t>We find that including context systematically increases performance.</w:t>
      </w:r>
      <w:r w:rsidR="00237654">
        <w:rPr>
          <w:rStyle w:val="FootnoteReference"/>
        </w:rPr>
        <w:footnoteReference w:id="12"/>
      </w:r>
    </w:p>
    <w:p w14:paraId="70CA009A" w14:textId="36371468" w:rsidR="00B21C07" w:rsidRDefault="00D82377" w:rsidP="008A1C9A">
      <w:pPr>
        <w:spacing w:line="480" w:lineRule="auto"/>
        <w:jc w:val="both"/>
      </w:pPr>
      <w:r>
        <w:lastRenderedPageBreak/>
        <w:t>This</w:t>
      </w:r>
      <w:r w:rsidR="00B21C07">
        <w:t xml:space="preserve"> has probably two main reasons: First, the surrounding sentences contain relevant information </w:t>
      </w:r>
      <w:r w:rsidR="001B27E4">
        <w:t xml:space="preserve">for the classifier </w:t>
      </w:r>
      <w:r w:rsidR="00B21C07">
        <w:t>to contextualise the target sentence. Human</w:t>
      </w:r>
      <w:r>
        <w:t>s</w:t>
      </w:r>
      <w:r w:rsidR="00B21C07">
        <w:t xml:space="preserve"> also annotated each sentence after reading its context and instead of isolated strings. Second, we find that </w:t>
      </w:r>
      <w:r w:rsidR="002D1A01">
        <w:t xml:space="preserve">especially </w:t>
      </w:r>
      <w:r>
        <w:t>for</w:t>
      </w:r>
      <w:r w:rsidR="002D1A01">
        <w:t xml:space="preserve"> the </w:t>
      </w:r>
      <w:r w:rsidR="00B21C07">
        <w:t>CAP-</w:t>
      </w:r>
      <w:proofErr w:type="spellStart"/>
      <w:r w:rsidR="00B21C07">
        <w:t>SotU</w:t>
      </w:r>
      <w:proofErr w:type="spellEnd"/>
      <w:r w:rsidR="00B21C07">
        <w:t xml:space="preserve"> </w:t>
      </w:r>
      <w:r w:rsidR="001B27E4">
        <w:t xml:space="preserve">datasets it is also simply statistically likely that the surrounding sentences have the same class as the target sentence. </w:t>
      </w:r>
      <w:r w:rsidR="002D1A01">
        <w:t xml:space="preserve">Including the surrounding sentences </w:t>
      </w:r>
      <w:r>
        <w:t>can therefore also be an effective means for data augmentation</w:t>
      </w:r>
      <w:r w:rsidR="00C21935">
        <w:t xml:space="preserve">, depending on the dataset and task. This method needs to be used carefully though, as researchers need to make sure that context sentences are not used in both the training and test dataset. We implemented the train-test-split for these datasets on the document level instead of the sentence level.  </w:t>
      </w:r>
    </w:p>
    <w:p w14:paraId="27744453" w14:textId="326DE770" w:rsidR="001B27E4" w:rsidRDefault="001B27E4" w:rsidP="008A1C9A">
      <w:pPr>
        <w:spacing w:line="480" w:lineRule="auto"/>
        <w:jc w:val="both"/>
      </w:pPr>
    </w:p>
    <w:tbl>
      <w:tblPr>
        <w:tblW w:w="0" w:type="auto"/>
        <w:jc w:val="center"/>
        <w:tblCellMar>
          <w:left w:w="0" w:type="dxa"/>
          <w:right w:w="0" w:type="dxa"/>
        </w:tblCellMar>
        <w:tblLook w:val="04A0" w:firstRow="1" w:lastRow="0" w:firstColumn="1" w:lastColumn="0" w:noHBand="0" w:noVBand="1"/>
      </w:tblPr>
      <w:tblGrid>
        <w:gridCol w:w="3887"/>
        <w:gridCol w:w="1642"/>
        <w:gridCol w:w="1701"/>
      </w:tblGrid>
      <w:tr w:rsidR="002D1A01" w:rsidRPr="005C222C" w14:paraId="395BEC58"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A292C3" w14:textId="4FEAA6CC" w:rsidR="002D1A01" w:rsidRPr="005C222C" w:rsidRDefault="002D1A01" w:rsidP="00297CCE">
            <w:pPr>
              <w:jc w:val="both"/>
              <w:rPr>
                <w:lang w:val="en-BE"/>
              </w:rPr>
            </w:pP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0E50586" w14:textId="2FC23E80" w:rsidR="002D1A01" w:rsidRPr="005C222C" w:rsidRDefault="002D1A01" w:rsidP="00297CCE">
            <w:pPr>
              <w:jc w:val="both"/>
              <w:rPr>
                <w:lang w:val="en-US"/>
              </w:rPr>
            </w:pPr>
            <w:r>
              <w:rPr>
                <w:b/>
                <w:bCs/>
                <w:lang w:val="en-US"/>
              </w:rPr>
              <w:t>CAP-</w:t>
            </w:r>
            <w:proofErr w:type="spellStart"/>
            <w:r>
              <w:rPr>
                <w:b/>
                <w:bCs/>
                <w:lang w:val="en-US"/>
              </w:rPr>
              <w:t>SotU</w:t>
            </w:r>
            <w:proofErr w:type="spellEnd"/>
          </w:p>
        </w:tc>
        <w:tc>
          <w:tcPr>
            <w:tcW w:w="1701"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D11D8D7" w14:textId="466C09CD" w:rsidR="002D1A01" w:rsidRPr="005C222C" w:rsidRDefault="002D1A01" w:rsidP="00297CCE">
            <w:pPr>
              <w:jc w:val="both"/>
              <w:rPr>
                <w:lang w:val="en-US"/>
              </w:rPr>
            </w:pPr>
            <w:r>
              <w:rPr>
                <w:b/>
                <w:bCs/>
                <w:lang w:val="en-US"/>
              </w:rPr>
              <w:t>Manifesto-8</w:t>
            </w:r>
          </w:p>
        </w:tc>
      </w:tr>
      <w:tr w:rsidR="002D1A01" w:rsidRPr="005C222C" w14:paraId="40B13E53" w14:textId="77777777" w:rsidTr="002D1A01">
        <w:trPr>
          <w:trHeight w:val="180"/>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1686C5BC" w14:textId="4B448C11" w:rsidR="002D1A01" w:rsidRPr="005C222C" w:rsidRDefault="002D1A01" w:rsidP="00297CCE">
            <w:pPr>
              <w:jc w:val="both"/>
              <w:rPr>
                <w:lang w:val="en-US"/>
              </w:rPr>
            </w:pPr>
            <w:r>
              <w:rPr>
                <w:lang w:val="en-US"/>
              </w:rPr>
              <w:t>Preced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5C8800" w14:textId="23087621" w:rsidR="002D1A01" w:rsidRPr="005C222C" w:rsidRDefault="002D1A01" w:rsidP="00297CCE">
            <w:pPr>
              <w:jc w:val="both"/>
              <w:rPr>
                <w:lang w:val="en-US"/>
              </w:rPr>
            </w:pPr>
            <w:r>
              <w:rPr>
                <w:lang w:val="en-US"/>
              </w:rPr>
              <w:t>75.4%</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DA4583" w14:textId="41B2ABF1" w:rsidR="002D1A01" w:rsidRPr="005C222C" w:rsidRDefault="002D1A01" w:rsidP="00297CCE">
            <w:pPr>
              <w:jc w:val="both"/>
              <w:rPr>
                <w:lang w:val="en-US"/>
              </w:rPr>
            </w:pPr>
            <w:r>
              <w:rPr>
                <w:lang w:val="en-US"/>
              </w:rPr>
              <w:t>57.4%</w:t>
            </w:r>
          </w:p>
        </w:tc>
      </w:tr>
      <w:tr w:rsidR="002D1A01" w:rsidRPr="005C222C" w14:paraId="01A90647" w14:textId="77777777" w:rsidTr="002D1A01">
        <w:trPr>
          <w:trHeight w:val="165"/>
          <w:jc w:val="center"/>
        </w:trPr>
        <w:tc>
          <w:tcPr>
            <w:tcW w:w="3887" w:type="dxa"/>
            <w:tcBorders>
              <w:top w:val="single" w:sz="6" w:space="0" w:color="000000"/>
              <w:left w:val="single" w:sz="6" w:space="0" w:color="000000"/>
              <w:bottom w:val="single" w:sz="6" w:space="0" w:color="000000"/>
              <w:right w:val="single" w:sz="6" w:space="0" w:color="000000"/>
            </w:tcBorders>
            <w:shd w:val="clear" w:color="auto" w:fill="D4D4D4"/>
            <w:tcMar>
              <w:top w:w="60" w:type="dxa"/>
              <w:left w:w="60" w:type="dxa"/>
              <w:bottom w:w="60" w:type="dxa"/>
              <w:right w:w="60" w:type="dxa"/>
            </w:tcMar>
            <w:hideMark/>
          </w:tcPr>
          <w:p w14:paraId="6AB0D6BC" w14:textId="3A2B0D32" w:rsidR="002D1A01" w:rsidRPr="005C222C" w:rsidRDefault="002D1A01" w:rsidP="00297CCE">
            <w:pPr>
              <w:jc w:val="both"/>
              <w:rPr>
                <w:lang w:val="en-BE"/>
              </w:rPr>
            </w:pPr>
            <w:r>
              <w:rPr>
                <w:lang w:val="en-US"/>
              </w:rPr>
              <w:t>Following sentence has same label</w:t>
            </w:r>
            <w:r w:rsidR="00297CCE">
              <w:rPr>
                <w:lang w:val="en-US"/>
              </w:rPr>
              <w:t xml:space="preserve"> as target sentence</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AC94F" w14:textId="025B822A" w:rsidR="002D1A01" w:rsidRPr="005C222C" w:rsidRDefault="002D1A01" w:rsidP="00297CCE">
            <w:pPr>
              <w:jc w:val="both"/>
              <w:rPr>
                <w:lang w:val="en-US"/>
              </w:rPr>
            </w:pPr>
            <w:r>
              <w:rPr>
                <w:lang w:val="en-US"/>
              </w:rPr>
              <w:t>75.5%</w:t>
            </w:r>
          </w:p>
        </w:tc>
        <w:tc>
          <w:tcPr>
            <w:tcW w:w="1701"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99B77" w14:textId="3F07E094" w:rsidR="002D1A01" w:rsidRPr="005C222C" w:rsidRDefault="002D1A01" w:rsidP="00297CCE">
            <w:pPr>
              <w:jc w:val="both"/>
              <w:rPr>
                <w:lang w:val="en-US"/>
              </w:rPr>
            </w:pPr>
            <w:r>
              <w:rPr>
                <w:lang w:val="en-US"/>
              </w:rPr>
              <w:t>57.4%</w:t>
            </w:r>
          </w:p>
        </w:tc>
      </w:tr>
    </w:tbl>
    <w:p w14:paraId="3D5491DF" w14:textId="77777777" w:rsidR="001B27E4" w:rsidRDefault="001B27E4" w:rsidP="008A1C9A">
      <w:pPr>
        <w:spacing w:line="480" w:lineRule="auto"/>
        <w:jc w:val="both"/>
      </w:pPr>
    </w:p>
    <w:p w14:paraId="06745F45" w14:textId="3977885F" w:rsidR="00CB6E68" w:rsidRDefault="00CB6E68" w:rsidP="008A1C9A">
      <w:pPr>
        <w:spacing w:line="480" w:lineRule="auto"/>
        <w:jc w:val="both"/>
      </w:pPr>
    </w:p>
    <w:p w14:paraId="5110033C" w14:textId="00C82F39" w:rsidR="00504509" w:rsidRPr="009B2DF8" w:rsidRDefault="008C31C8" w:rsidP="008A1C9A">
      <w:pPr>
        <w:spacing w:line="480" w:lineRule="auto"/>
        <w:jc w:val="both"/>
        <w:rPr>
          <w:b/>
          <w:bCs/>
          <w:sz w:val="28"/>
          <w:szCs w:val="28"/>
        </w:rPr>
      </w:pPr>
      <w:r w:rsidRPr="009B2DF8">
        <w:rPr>
          <w:b/>
          <w:bCs/>
          <w:sz w:val="28"/>
          <w:szCs w:val="28"/>
        </w:rPr>
        <w:t>Choosing h</w:t>
      </w:r>
      <w:r w:rsidR="005A602F" w:rsidRPr="009B2DF8">
        <w:rPr>
          <w:b/>
          <w:bCs/>
          <w:sz w:val="28"/>
          <w:szCs w:val="28"/>
        </w:rPr>
        <w:t>yperparameter</w:t>
      </w:r>
      <w:r w:rsidRPr="009B2DF8">
        <w:rPr>
          <w:b/>
          <w:bCs/>
          <w:sz w:val="28"/>
          <w:szCs w:val="28"/>
        </w:rPr>
        <w:t>s -</w:t>
      </w:r>
      <w:r w:rsidR="005A602F" w:rsidRPr="009B2DF8">
        <w:rPr>
          <w:b/>
          <w:bCs/>
          <w:sz w:val="28"/>
          <w:szCs w:val="28"/>
        </w:rPr>
        <w:t xml:space="preserve"> advice for BERT algorithms</w:t>
      </w:r>
    </w:p>
    <w:p w14:paraId="01C37618" w14:textId="381C0688" w:rsidR="004B4854" w:rsidRDefault="007D0CF5" w:rsidP="008A1C9A">
      <w:pPr>
        <w:spacing w:line="480" w:lineRule="auto"/>
        <w:jc w:val="both"/>
      </w:pPr>
      <w:r>
        <w:t xml:space="preserve">Choosing the right hyperparameters can be a challenge when starting to work with Transformers like BERT. We therefore provide advice based on extensive experiments. </w:t>
      </w:r>
      <w:r w:rsidR="00237654">
        <w:t>We first conducted some initial tests, after which</w:t>
      </w:r>
      <w:r w:rsidR="0075190C">
        <w:t xml:space="preserve"> we discarded </w:t>
      </w:r>
      <w:r w:rsidR="008E340F">
        <w:t xml:space="preserve">some </w:t>
      </w:r>
      <w:r w:rsidR="0075190C">
        <w:t>hyperparameters such as learning rate warm up, learning rate decay,</w:t>
      </w:r>
      <w:r>
        <w:t xml:space="preserve"> or</w:t>
      </w:r>
      <w:r w:rsidR="0075190C">
        <w:t xml:space="preserve"> dropout </w:t>
      </w:r>
      <w:r>
        <w:t>as we did not notice relevant impacts on performance</w:t>
      </w:r>
      <w:r w:rsidR="00237654">
        <w:t xml:space="preserve">. We then </w:t>
      </w:r>
      <w:r w:rsidR="0075190C">
        <w:t xml:space="preserve">focussed </w:t>
      </w:r>
      <w:r>
        <w:t>our extensive hyperparameter search on</w:t>
      </w:r>
      <w:r w:rsidR="0075190C">
        <w:t xml:space="preserve"> three main hyperparameters: Learning rate, </w:t>
      </w:r>
      <w:r w:rsidR="00EC0D81">
        <w:t>epochs,</w:t>
      </w:r>
      <w:r w:rsidR="0075190C">
        <w:t xml:space="preserve"> and batch size. </w:t>
      </w:r>
      <w:r w:rsidR="00855D25">
        <w:t xml:space="preserve">The following advice is based on our </w:t>
      </w:r>
      <w:r w:rsidR="00855D25">
        <w:lastRenderedPageBreak/>
        <w:t xml:space="preserve">experience and </w:t>
      </w:r>
      <w:r w:rsidR="008E340F">
        <w:t>on</w:t>
      </w:r>
      <w:r w:rsidR="00855D25">
        <w:t xml:space="preserve"> the hyperparameter importance scores created by the </w:t>
      </w:r>
      <w:proofErr w:type="spellStart"/>
      <w:r w:rsidR="00855D25">
        <w:t>Optuna</w:t>
      </w:r>
      <w:proofErr w:type="spellEnd"/>
      <w:r w:rsidR="00855D25">
        <w:t xml:space="preserve"> library (see tables below). </w:t>
      </w:r>
    </w:p>
    <w:p w14:paraId="548817C9" w14:textId="3A749EE3" w:rsidR="004B4854" w:rsidRDefault="007D0CF5" w:rsidP="004B4854">
      <w:pPr>
        <w:pStyle w:val="ListParagraph"/>
        <w:numPr>
          <w:ilvl w:val="0"/>
          <w:numId w:val="6"/>
        </w:numPr>
        <w:spacing w:line="480" w:lineRule="auto"/>
        <w:jc w:val="both"/>
      </w:pPr>
      <w:r>
        <w:t xml:space="preserve">One </w:t>
      </w:r>
      <w:r w:rsidRPr="00EC0D81">
        <w:rPr>
          <w:b/>
          <w:bCs/>
        </w:rPr>
        <w:t>epoch</w:t>
      </w:r>
      <w:r>
        <w:t xml:space="preserve"> is one iteration over the entire training dataset.</w:t>
      </w:r>
      <w:r w:rsidR="0085709A">
        <w:t xml:space="preserve"> </w:t>
      </w:r>
      <w:r w:rsidR="00FB1149">
        <w:t>More epochs enable to algorithm to learn more from the dataset, while too many epochs risk overfitting to the specific training set and reducing performance on holdout test sets</w:t>
      </w:r>
      <w:r>
        <w:t xml:space="preserve">. </w:t>
      </w:r>
      <w:r w:rsidR="004B4854">
        <w:t>With larger datasets, BERT is normally only train</w:t>
      </w:r>
      <w:r w:rsidR="008E340F">
        <w:t>ed</w:t>
      </w:r>
      <w:r w:rsidR="004B4854">
        <w:t xml:space="preserve"> for up to 10 epochs. We noticed, however, that performance</w:t>
      </w:r>
      <w:r w:rsidR="003C2ACF">
        <w:t xml:space="preserve"> continued increasing with very high epochs, especially for smaller sample sizes. </w:t>
      </w:r>
      <w:r w:rsidR="00FB1149">
        <w:t xml:space="preserve">We therefore tested epochs in the range of {30, 100} for BERT-base and </w:t>
      </w:r>
      <w:r w:rsidR="00AF5C66">
        <w:t>up to 36</w:t>
      </w:r>
      <w:r w:rsidR="00FB1149">
        <w:t xml:space="preserve"> for BERT-NLI as BERT-NLI does not need to learn the task from scratch. </w:t>
      </w:r>
      <w:r w:rsidR="003C2ACF">
        <w:t xml:space="preserve">Our experiments show that </w:t>
      </w:r>
      <w:r w:rsidR="00FB1149">
        <w:t>many</w:t>
      </w:r>
      <w:r w:rsidR="003C2ACF">
        <w:t xml:space="preserve"> epochs </w:t>
      </w:r>
      <w:r w:rsidR="00EC0D81">
        <w:t xml:space="preserve">can </w:t>
      </w:r>
      <w:r w:rsidR="003C2ACF">
        <w:t>still increase performance.</w:t>
      </w:r>
      <w:r w:rsidR="00FB1149">
        <w:t xml:space="preserve"> Very high numbers of epochs cost</w:t>
      </w:r>
      <w:r w:rsidR="00EC0D81">
        <w:t>, however,</w:t>
      </w:r>
      <w:r w:rsidR="00FB1149">
        <w:t xml:space="preserve"> more computation </w:t>
      </w:r>
      <w:r w:rsidR="00EC0D81">
        <w:t>and</w:t>
      </w:r>
      <w:r w:rsidR="00FB1149">
        <w:t xml:space="preserve"> </w:t>
      </w:r>
      <w:r w:rsidR="00EC0D81">
        <w:t>improvements are only marginal</w:t>
      </w:r>
      <w:r w:rsidR="00FB1149">
        <w:t xml:space="preserve">. </w:t>
      </w:r>
      <w:r w:rsidR="00EC0D81" w:rsidRPr="00EC0D81">
        <w:rPr>
          <w:u w:val="single"/>
        </w:rPr>
        <w:t>As lower epochs also led to optimal hyperparameters for several datasets, we recommend training for up to 40 epochs</w:t>
      </w:r>
      <w:r w:rsidR="00EC0D81">
        <w:rPr>
          <w:u w:val="single"/>
        </w:rPr>
        <w:t xml:space="preserve"> for data sizes smaller than 10000</w:t>
      </w:r>
      <w:r w:rsidR="00EC0D81" w:rsidRPr="00EC0D81">
        <w:rPr>
          <w:u w:val="single"/>
        </w:rPr>
        <w:t>.</w:t>
      </w:r>
      <w:r w:rsidR="00DF55CA">
        <w:t xml:space="preserve"> For BERT-NLI, less epochs also lead to good performance. </w:t>
      </w:r>
      <w:r w:rsidR="00D956E1">
        <w:t xml:space="preserve">For datasets larger than 10000, less than 10 epochs can be used. </w:t>
      </w:r>
    </w:p>
    <w:p w14:paraId="5F8B0142" w14:textId="03CDE6DB" w:rsidR="004B4854" w:rsidRDefault="007D0CF5" w:rsidP="00420A93">
      <w:pPr>
        <w:pStyle w:val="ListParagraph"/>
        <w:numPr>
          <w:ilvl w:val="0"/>
          <w:numId w:val="6"/>
        </w:numPr>
        <w:spacing w:line="480" w:lineRule="auto"/>
        <w:jc w:val="both"/>
      </w:pPr>
      <w:r>
        <w:t xml:space="preserve">The </w:t>
      </w:r>
      <w:r w:rsidRPr="00855D25">
        <w:rPr>
          <w:b/>
          <w:bCs/>
        </w:rPr>
        <w:t>batch size</w:t>
      </w:r>
      <w:r>
        <w:t xml:space="preserve"> determines the number of annotated texts the algorithm sees until </w:t>
      </w:r>
      <w:r w:rsidR="008E340F">
        <w:t>its internal parameters are updated</w:t>
      </w:r>
      <w:r>
        <w:t xml:space="preserve">. </w:t>
      </w:r>
      <w:r w:rsidR="0084235C">
        <w:t xml:space="preserve">With a batch size of 16, the algorithm sees 16 annotated texts before it updates its parameters to ‘learn’ from these texts (one </w:t>
      </w:r>
      <w:r w:rsidR="008E340F">
        <w:t>‘</w:t>
      </w:r>
      <w:r w:rsidR="0084235C">
        <w:t>training step’)</w:t>
      </w:r>
      <w:r>
        <w:t xml:space="preserve">. </w:t>
      </w:r>
      <w:r w:rsidR="00DC20A2">
        <w:t>Overall, t</w:t>
      </w:r>
      <w:r w:rsidR="00EC0D81">
        <w:t xml:space="preserve">he batch size did not have </w:t>
      </w:r>
      <w:r w:rsidR="00A12885">
        <w:t>a very important</w:t>
      </w:r>
      <w:r w:rsidR="00DC20A2">
        <w:t xml:space="preserve"> </w:t>
      </w:r>
      <w:r w:rsidR="00EC0D81">
        <w:t xml:space="preserve">impact of performance. Based on our experience, </w:t>
      </w:r>
      <w:r w:rsidR="003A50EA">
        <w:t>we recommend the following: If the dataset is very small (around 100), a smaller batch size</w:t>
      </w:r>
      <w:r w:rsidR="00DC20A2">
        <w:t xml:space="preserve"> (8</w:t>
      </w:r>
      <w:r w:rsidR="00A12885">
        <w:t xml:space="preserve"> or 16</w:t>
      </w:r>
      <w:r w:rsidR="00DC20A2">
        <w:t>)</w:t>
      </w:r>
      <w:r w:rsidR="003A50EA">
        <w:t xml:space="preserve"> can be helpful to ensure </w:t>
      </w:r>
      <w:r w:rsidR="00A12885">
        <w:t>enough</w:t>
      </w:r>
      <w:r w:rsidR="003A50EA">
        <w:t xml:space="preserve"> batches. </w:t>
      </w:r>
      <w:r w:rsidR="00DC20A2">
        <w:t xml:space="preserve">If the dataset gets larger, the importance of batch size seems to diminish. </w:t>
      </w:r>
      <w:r w:rsidR="00855D25">
        <w:t xml:space="preserve">Advantages of higher batch sizes are increases in computational speed and an increased likelihood that a batch includes smaller classes for imbalanced datasets. </w:t>
      </w:r>
      <w:r w:rsidR="00855D25" w:rsidRPr="00855D25">
        <w:rPr>
          <w:u w:val="single"/>
        </w:rPr>
        <w:t>O</w:t>
      </w:r>
      <w:r w:rsidR="00DC20A2" w:rsidRPr="00855D25">
        <w:rPr>
          <w:u w:val="single"/>
        </w:rPr>
        <w:t>ur general recommendation is</w:t>
      </w:r>
      <w:r w:rsidR="00855D25" w:rsidRPr="00855D25">
        <w:rPr>
          <w:u w:val="single"/>
        </w:rPr>
        <w:t xml:space="preserve"> therefore</w:t>
      </w:r>
      <w:r w:rsidR="00DC20A2" w:rsidRPr="00855D25">
        <w:rPr>
          <w:u w:val="single"/>
        </w:rPr>
        <w:t xml:space="preserve"> to use larger batch sizes (16 or 32)</w:t>
      </w:r>
      <w:r w:rsidR="00855D25">
        <w:rPr>
          <w:u w:val="single"/>
        </w:rPr>
        <w:t xml:space="preserve"> especially as dataset size grows</w:t>
      </w:r>
      <w:r w:rsidR="00DC20A2" w:rsidRPr="00855D25">
        <w:rPr>
          <w:u w:val="single"/>
        </w:rPr>
        <w:t xml:space="preserve"> </w:t>
      </w:r>
      <w:r w:rsidR="00855D25">
        <w:rPr>
          <w:u w:val="single"/>
        </w:rPr>
        <w:t xml:space="preserve">and </w:t>
      </w:r>
      <w:r w:rsidR="00DC20A2" w:rsidRPr="00855D25">
        <w:rPr>
          <w:u w:val="single"/>
        </w:rPr>
        <w:t>if GPU memory permits.</w:t>
      </w:r>
      <w:r w:rsidR="00DC20A2">
        <w:t xml:space="preserve"> </w:t>
      </w:r>
    </w:p>
    <w:p w14:paraId="0ADA1270" w14:textId="0FCEA59B" w:rsidR="005A602F" w:rsidRDefault="00855D25" w:rsidP="004B4854">
      <w:pPr>
        <w:pStyle w:val="ListParagraph"/>
        <w:numPr>
          <w:ilvl w:val="0"/>
          <w:numId w:val="6"/>
        </w:numPr>
        <w:spacing w:line="480" w:lineRule="auto"/>
        <w:jc w:val="both"/>
      </w:pPr>
      <w:r>
        <w:lastRenderedPageBreak/>
        <w:t xml:space="preserve">The </w:t>
      </w:r>
      <w:r w:rsidRPr="00855D25">
        <w:rPr>
          <w:b/>
          <w:bCs/>
        </w:rPr>
        <w:t>learning rate</w:t>
      </w:r>
      <w:r>
        <w:t xml:space="preserve"> is the most important hyperparameter. It</w:t>
      </w:r>
      <w:r w:rsidR="007D0CF5">
        <w:t xml:space="preserve"> determines how strongly the algorithm’s parameters are updated </w:t>
      </w:r>
      <w:r w:rsidR="004B4854">
        <w:t>with</w:t>
      </w:r>
      <w:r w:rsidR="007D0CF5">
        <w:t xml:space="preserve"> each </w:t>
      </w:r>
      <w:r w:rsidR="0084235C">
        <w:t xml:space="preserve">batch. With a high learning rate, the parameters are updated strongly </w:t>
      </w:r>
      <w:r w:rsidR="00F11F5A">
        <w:t>with</w:t>
      </w:r>
      <w:r w:rsidR="0084235C">
        <w:t xml:space="preserve"> each batch, risking overfitting to batches. With a low learning rate, the parameters are only updated a little, risking that the algorithm does not ‘learn</w:t>
      </w:r>
      <w:r w:rsidR="004B4854">
        <w:t>’</w:t>
      </w:r>
      <w:r w:rsidR="0084235C">
        <w:t xml:space="preserve"> enough.</w:t>
      </w:r>
      <w:r>
        <w:t xml:space="preserve"> We tested learning rates </w:t>
      </w:r>
      <w:r w:rsidR="00D838D1">
        <w:t xml:space="preserve">mostly </w:t>
      </w:r>
      <w:r>
        <w:t xml:space="preserve">in the range of </w:t>
      </w:r>
      <w:r w:rsidR="00D838D1">
        <w:t xml:space="preserve">{1e-7, 9e-4}. We find that the optimal learning rate is mostly close to standard learning rates of around 2e-5 which is also recommended in </w:t>
      </w:r>
      <w:r w:rsidR="00D838D1">
        <w:fldChar w:fldCharType="begin"/>
      </w:r>
      <w:r w:rsidR="00D838D1">
        <w:instrText xml:space="preserve"> ADDIN ZOTERO_ITEM CSL_CITATION {"citationID":"2tY2snh0","properties":{"formattedCitation":"(He, Gao, and Chen 2021)","plainCitation":"(He, Gao, and Chen 2021)","noteIndex":0},"citationItems":[{"id":385,"uris":["http://zotero.org/users/9255699/items/8H59NXAP"],"itemData":{"id":385,"type":"article-journal","abstract":"This paper presents a new pre-trained language model, DeBERTaV3, which improves the original DeBERTa model by replacing mask language modeling (MLM) with replaced token detection (RTD), a more sample-efficient pre-training task. Our analysis shows that vanilla embedding sharing in ELECTRA hurts training efficiency and model performance. This is because the training losses of the discriminator and the generator pull token embeddings in different directions, creating the \"tug-of-war\" dynamics. We thus propose a new gradient-disentangled embedding sharing method that avoids the tug-of-war dynamics, improving both training efficiency and the quality of the pre-trained model. We have pre-trained DeBERTaV3 using the same settings as DeBERTa to demonstrate its exceptional performance on a wide range of downstream natural language understanding (NLU) tasks. Taking the GLUE benchmark with eight tasks as an example, the DeBERTaV3 Large model achieves a 91.37% average score, which is 1.37% over DeBERTa and 1.91% over ELECTRA, setting a new state-of-the-art (SOTA) among the models with a similar structure. Furthermore, we have pre-trained a multi-lingual model mDeBERTa and observed a larger improvement over strong baselines compared to English models. For example, the mDeBERTa Base achieves a 79.8% zero-shot cross-lingual accuracy on XNLI and a 3.6% improvement over XLM-R Base, creating a new SOTA on this benchmark. We have made our pre-trained models and inference code publicly available at https://github.com/microsoft/DeBERTa.","container-title":"arXiv:2111.09543 [cs]","note":"arXiv: 2111.09543","source":"arXiv.org","title":"DeBERTaV3: Improving DeBERTa using ELECTRA-Style Pre-Training with Gradient-Disentangled Embedding Sharing","title-short":"DeBERTaV3","URL":"http://arxiv.org/abs/2111.09543","author":[{"family":"He","given":"Pengcheng"},{"family":"Gao","given":"Jianfeng"},{"family":"Chen","given":"Weizhu"}],"accessed":{"date-parts":[["2022",1,10]]},"issued":{"date-parts":[["2021",12,8]]}}}],"schema":"https://github.com/citation-style-language/schema/raw/master/csl-citation.json"} </w:instrText>
      </w:r>
      <w:r w:rsidR="00D838D1">
        <w:fldChar w:fldCharType="separate"/>
      </w:r>
      <w:r w:rsidR="00D838D1">
        <w:rPr>
          <w:noProof/>
        </w:rPr>
        <w:t>(He, Gao, and Chen 2021)</w:t>
      </w:r>
      <w:r w:rsidR="00D838D1">
        <w:fldChar w:fldCharType="end"/>
      </w:r>
      <w:r w:rsidR="00D838D1">
        <w:t xml:space="preserve">. We conclude that a hyperparameter search between </w:t>
      </w:r>
      <w:r w:rsidR="00A3287F">
        <w:t>9</w:t>
      </w:r>
      <w:r w:rsidR="00D838D1">
        <w:t xml:space="preserve">e-6 to </w:t>
      </w:r>
      <w:r w:rsidR="00A3287F">
        <w:t>4</w:t>
      </w:r>
      <w:r w:rsidR="00D838D1">
        <w:t>e-5 is sufficient</w:t>
      </w:r>
      <w:r w:rsidR="00F11F5A">
        <w:t xml:space="preserve">. In case of limited computational resources, we also assume that choosing a </w:t>
      </w:r>
      <w:r w:rsidR="00F11F5A" w:rsidRPr="00196FEB">
        <w:rPr>
          <w:u w:val="single"/>
        </w:rPr>
        <w:t xml:space="preserve">default learning rate of 2e-5 will lead to good performance in most cases </w:t>
      </w:r>
      <w:r w:rsidR="00A12885">
        <w:rPr>
          <w:u w:val="single"/>
        </w:rPr>
        <w:t xml:space="preserve">and </w:t>
      </w:r>
      <w:r w:rsidR="00F11F5A" w:rsidRPr="00196FEB">
        <w:rPr>
          <w:u w:val="single"/>
        </w:rPr>
        <w:t xml:space="preserve">resources </w:t>
      </w:r>
      <w:r w:rsidR="00A3287F">
        <w:rPr>
          <w:u w:val="single"/>
        </w:rPr>
        <w:t>for</w:t>
      </w:r>
      <w:r w:rsidR="00F11F5A" w:rsidRPr="00196FEB">
        <w:rPr>
          <w:u w:val="single"/>
        </w:rPr>
        <w:t xml:space="preserve"> hyperparameter searches can be saved</w:t>
      </w:r>
      <w:r w:rsidR="00F11F5A">
        <w:t xml:space="preserve">. </w:t>
      </w:r>
    </w:p>
    <w:p w14:paraId="6C525732" w14:textId="6909ECFC" w:rsidR="00A3287F" w:rsidRDefault="00196FEB" w:rsidP="00A3287F">
      <w:pPr>
        <w:pStyle w:val="ListParagraph"/>
        <w:numPr>
          <w:ilvl w:val="0"/>
          <w:numId w:val="6"/>
        </w:numPr>
        <w:spacing w:line="480" w:lineRule="auto"/>
        <w:jc w:val="both"/>
        <w:sectPr w:rsidR="00A3287F" w:rsidSect="006842B8">
          <w:pgSz w:w="11900" w:h="16840"/>
          <w:pgMar w:top="1440" w:right="1440" w:bottom="1440" w:left="1440" w:header="708" w:footer="708" w:gutter="0"/>
          <w:cols w:space="720"/>
          <w:docGrid w:linePitch="326"/>
        </w:sectPr>
      </w:pPr>
      <w:r>
        <w:t xml:space="preserve">Note that these findings are only based on experiments with DeBERTaV3-base. Different variants of BERT such as </w:t>
      </w:r>
      <w:proofErr w:type="spellStart"/>
      <w:r>
        <w:t>RoBERTa</w:t>
      </w:r>
      <w:proofErr w:type="spellEnd"/>
      <w:r>
        <w:t xml:space="preserve"> might have different optimal hyperparameters and smaller or larger </w:t>
      </w:r>
      <w:r w:rsidR="00A12885">
        <w:t>versions</w:t>
      </w:r>
      <w:r>
        <w:t xml:space="preserve"> of the same variant can also require different hyperparameters. </w:t>
      </w:r>
      <w:r w:rsidR="00A12885" w:rsidRPr="00196FEB">
        <w:rPr>
          <w:u w:val="single"/>
        </w:rPr>
        <w:t>As a rule</w:t>
      </w:r>
      <w:r w:rsidRPr="00196FEB">
        <w:rPr>
          <w:u w:val="single"/>
        </w:rPr>
        <w:t xml:space="preserve"> of thumb, we recommend using the </w:t>
      </w:r>
      <w:r>
        <w:rPr>
          <w:u w:val="single"/>
        </w:rPr>
        <w:t xml:space="preserve">average </w:t>
      </w:r>
      <w:r w:rsidRPr="00196FEB">
        <w:rPr>
          <w:u w:val="single"/>
        </w:rPr>
        <w:t>hyperparameters recommended in the paper for the respective variant</w:t>
      </w:r>
      <w:r>
        <w:rPr>
          <w:u w:val="single"/>
        </w:rPr>
        <w:t xml:space="preserve"> and model size</w:t>
      </w:r>
      <w:r w:rsidRPr="00196FEB">
        <w:rPr>
          <w:u w:val="single"/>
        </w:rPr>
        <w:t>.</w:t>
      </w:r>
      <w:r>
        <w:t xml:space="preserve"> In our experience, this can lead to good performance without </w:t>
      </w:r>
      <w:r w:rsidR="00A3287F">
        <w:t xml:space="preserve">extensive </w:t>
      </w:r>
      <w:r>
        <w:t xml:space="preserve">hyperparameter search. </w:t>
      </w:r>
    </w:p>
    <w:p w14:paraId="483A64DA" w14:textId="77777777" w:rsidR="005A602F" w:rsidRDefault="005A602F" w:rsidP="008A1C9A">
      <w:pPr>
        <w:spacing w:line="480" w:lineRule="auto"/>
        <w:jc w:val="both"/>
      </w:pPr>
    </w:p>
    <w:p w14:paraId="232E758E" w14:textId="77777777" w:rsidR="005A602F" w:rsidRDefault="005A602F" w:rsidP="008A1C9A">
      <w:pPr>
        <w:spacing w:line="480" w:lineRule="auto"/>
        <w:jc w:val="both"/>
      </w:pPr>
    </w:p>
    <w:p w14:paraId="6E58E412" w14:textId="77777777" w:rsidR="00504509" w:rsidRPr="00862205" w:rsidRDefault="00504509" w:rsidP="008A1C9A">
      <w:pPr>
        <w:spacing w:line="480" w:lineRule="auto"/>
        <w:jc w:val="both"/>
        <w:rPr>
          <w:b/>
          <w:bCs/>
        </w:rPr>
      </w:pPr>
      <w:r>
        <w:rPr>
          <w:b/>
          <w:bCs/>
        </w:rPr>
        <w:t xml:space="preserve">Best Hyperparameters for </w:t>
      </w:r>
      <w:proofErr w:type="spellStart"/>
      <w:r>
        <w:rPr>
          <w:b/>
          <w:bCs/>
        </w:rPr>
        <w:t>DeBERTa</w:t>
      </w:r>
      <w:proofErr w:type="spellEnd"/>
      <w:r>
        <w:rPr>
          <w:b/>
          <w:bCs/>
        </w:rPr>
        <w:t>-base</w:t>
      </w:r>
    </w:p>
    <w:tbl>
      <w:tblPr>
        <w:tblW w:w="0" w:type="auto"/>
        <w:tblCellMar>
          <w:left w:w="0" w:type="dxa"/>
          <w:right w:w="0" w:type="dxa"/>
        </w:tblCellMar>
        <w:tblLook w:val="04A0" w:firstRow="1" w:lastRow="0" w:firstColumn="1" w:lastColumn="0" w:noHBand="0" w:noVBand="1"/>
      </w:tblPr>
      <w:tblGrid>
        <w:gridCol w:w="1040"/>
        <w:gridCol w:w="639"/>
        <w:gridCol w:w="1719"/>
        <w:gridCol w:w="645"/>
        <w:gridCol w:w="884"/>
        <w:gridCol w:w="1801"/>
        <w:gridCol w:w="1948"/>
        <w:gridCol w:w="1537"/>
        <w:gridCol w:w="1776"/>
        <w:gridCol w:w="1654"/>
      </w:tblGrid>
      <w:tr w:rsidR="00254C5A" w:rsidRPr="006C7B2F" w14:paraId="1BA0038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E766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dataset</w:t>
            </w:r>
          </w:p>
        </w:tc>
        <w:tc>
          <w:tcPr>
            <w:tcW w:w="597"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5DBC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sample</w:t>
            </w:r>
          </w:p>
        </w:tc>
        <w:tc>
          <w:tcPr>
            <w:tcW w:w="15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1C81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w:t>
            </w:r>
          </w:p>
        </w:tc>
        <w:tc>
          <w:tcPr>
            <w:tcW w:w="60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9FA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w:t>
            </w:r>
          </w:p>
        </w:tc>
        <w:tc>
          <w:tcPr>
            <w:tcW w:w="82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BA5B8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w:t>
            </w:r>
          </w:p>
        </w:tc>
        <w:tc>
          <w:tcPr>
            <w:tcW w:w="16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A1BCC3" w14:textId="25A1C6AF"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context</w:t>
            </w:r>
          </w:p>
        </w:tc>
        <w:tc>
          <w:tcPr>
            <w:tcW w:w="18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BF213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learning_rate_importance</w:t>
            </w:r>
          </w:p>
        </w:tc>
        <w:tc>
          <w:tcPr>
            <w:tcW w:w="142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0D80B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epochs_importance</w:t>
            </w:r>
          </w:p>
        </w:tc>
        <w:tc>
          <w:tcPr>
            <w:tcW w:w="1642"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B3D5A1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b/>
                <w:bCs/>
                <w:color w:val="000000"/>
                <w:sz w:val="15"/>
                <w:szCs w:val="15"/>
                <w:lang w:val="en-BE"/>
              </w:rPr>
              <w:t>batch_size_importance</w:t>
            </w:r>
          </w:p>
        </w:tc>
        <w:tc>
          <w:tcPr>
            <w:tcW w:w="165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B69148" w14:textId="45E6F3BE" w:rsidR="00254C5A" w:rsidRPr="006C7B2F" w:rsidRDefault="009B2DF8" w:rsidP="006C7B2F">
            <w:pPr>
              <w:rPr>
                <w:rFonts w:ascii="Times New Roman" w:eastAsia="Times New Roman" w:hAnsi="Times New Roman" w:cs="Times New Roman"/>
                <w:lang w:val="en-BE"/>
              </w:rPr>
            </w:pPr>
            <w:r>
              <w:rPr>
                <w:rFonts w:ascii="Helvetica Neue" w:eastAsia="Times New Roman" w:hAnsi="Helvetica Neue" w:cs="Times New Roman"/>
                <w:b/>
                <w:bCs/>
                <w:color w:val="000000"/>
                <w:sz w:val="15"/>
                <w:szCs w:val="15"/>
                <w:lang w:val="en-US"/>
              </w:rPr>
              <w:t>context</w:t>
            </w:r>
            <w:r w:rsidR="00254C5A" w:rsidRPr="006C7B2F">
              <w:rPr>
                <w:rFonts w:ascii="Helvetica Neue" w:eastAsia="Times New Roman" w:hAnsi="Helvetica Neue" w:cs="Times New Roman"/>
                <w:b/>
                <w:bCs/>
                <w:color w:val="000000"/>
                <w:sz w:val="15"/>
                <w:szCs w:val="15"/>
                <w:lang w:val="en-BE"/>
              </w:rPr>
              <w:t>_importance</w:t>
            </w:r>
          </w:p>
        </w:tc>
      </w:tr>
      <w:tr w:rsidR="00254C5A" w:rsidRPr="006C7B2F" w14:paraId="44FB0498" w14:textId="77777777" w:rsidTr="00254C5A">
        <w:trPr>
          <w:trHeight w:val="180"/>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340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264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A40A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47351426808452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8EA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826D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B1E703"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D8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80706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63ED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193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D43451"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EC14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252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17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1FAB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CBD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185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7AB4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FDD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FEB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D750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3D8F83E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E7D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7B95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0E94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89230079642088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389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667F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5FB4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38A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88A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BE7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EE52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1941D3B9"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C526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A16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7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00B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9660208852401204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18AE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73A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0811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6DA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F7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22C9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9D4D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5EBA50FC"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64264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1CD22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188</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B7C9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49401041977763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D08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46D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982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E10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93F2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F78F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942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0E17838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C1ADB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31001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E6E2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56691921529955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537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90E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139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3A7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4</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EE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2F7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DDC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r>
      <w:tr w:rsidR="00254C5A" w:rsidRPr="006C7B2F" w14:paraId="10DAC053"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E64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84F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C61B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73691841561119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CBB0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02C4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04C41"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0261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6BD5B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3A4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322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1C9FED1"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10DD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AD3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FCE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15176802593601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C74E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E18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F3B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FC780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443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CC6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49F5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6B98069A"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175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5736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7BD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53848839491519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931FC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7286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14DA38"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DD91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9</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C9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89C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55274E"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626C2F14"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42271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2E33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490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969344702779084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2837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CA63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9DE9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5AA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3</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86D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B2535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3FDA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00090B60"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56ED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D4D7A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2A78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285973426210418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252F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5C06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32EB8"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B15D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94</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A9F4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D101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EEAC53"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7DFD12F"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619D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1A6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05A1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24185345742036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1BAAB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1893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A925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9BBD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2</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86A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8B3F5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AC4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6D19D7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68CC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F598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16</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C9AFE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1309243844008938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E55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CE4B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3E45B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A94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9FF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3D0FE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96F5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r>
      <w:tr w:rsidR="00254C5A" w:rsidRPr="006C7B2F" w14:paraId="4812176B"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3B8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2A20E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C4E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69A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C94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FE1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9F1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8E59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DAA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748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r>
      <w:tr w:rsidR="00254C5A" w:rsidRPr="006C7B2F" w14:paraId="7C664880" w14:textId="77777777" w:rsidTr="00254C5A">
        <w:trPr>
          <w:trHeight w:val="180"/>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325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AC54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07F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99C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0DD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0A520"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B40D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332E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0578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E4F26"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53851B7"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856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5E8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5EE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EBD3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CC4E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FAFCC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6C6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6E8A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F85C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35B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r>
      <w:tr w:rsidR="00254C5A" w:rsidRPr="006C7B2F" w14:paraId="31754EC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3BDF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B501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C9E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9073837979740804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248F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729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0E4CA3"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61C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55324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6FF3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A0C5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FEC6E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E6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6837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CEE5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47DF0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4312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9192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8D4F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FF776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956D0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5B7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w:t>
            </w:r>
          </w:p>
        </w:tc>
      </w:tr>
      <w:tr w:rsidR="00254C5A" w:rsidRPr="006C7B2F" w14:paraId="38B659CA"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20B6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F4E4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1726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14518166313462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ED0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53AA1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0C0F1"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0D2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98918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3A6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75CC1"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5C4D388B"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9F684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7174F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A01E0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AC38A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51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BAF6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7950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4DC03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4843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3F6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r>
      <w:tr w:rsidR="00254C5A" w:rsidRPr="006C7B2F" w14:paraId="6A1A0EFF"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F055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D849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4A3D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D78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2A25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E174B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C4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3</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57C8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65D6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9C1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r>
      <w:tr w:rsidR="00254C5A" w:rsidRPr="006C7B2F" w14:paraId="2D49952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E2B9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9A5F3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42F53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15999907736239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699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603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CF19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2EA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7</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2EF1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EFDE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3A857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r>
      <w:tr w:rsidR="00254C5A" w:rsidRPr="006C7B2F" w14:paraId="2CD4B77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ECCB0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55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0D58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8398456254184985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FCE9C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208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4DA2C"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3F2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95F7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4</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5A4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8EF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B39769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0070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AA8D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BAE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7413401808571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7E3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7D22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9D74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097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46DF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CBB57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C44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r>
      <w:tr w:rsidR="00254C5A" w:rsidRPr="006C7B2F" w14:paraId="58963FE0"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86B07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D38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9BD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9031714046347617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248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DB47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0BB92"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1B6D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7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5DE1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35F7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3B015"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340175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D67C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22998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699D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68FD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82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9C0E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837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F54D7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CE8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8E3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7</w:t>
            </w:r>
          </w:p>
        </w:tc>
      </w:tr>
      <w:tr w:rsidR="00254C5A" w:rsidRPr="006C7B2F" w14:paraId="7E73D565"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B834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77F0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47B8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42E9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07F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39EA0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E486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9</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016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C49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909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r>
      <w:tr w:rsidR="00254C5A" w:rsidRPr="006C7B2F" w14:paraId="592744F1"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88F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6A312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EC2D1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898805178683114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8B6EC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24A4F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8D904"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359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8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8EA6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AE9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9</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133A7"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C7BFF9"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CC4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6941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953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295686093122079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9399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4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60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356A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099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A647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DDB6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765D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2</w:t>
            </w:r>
          </w:p>
        </w:tc>
      </w:tr>
      <w:tr w:rsidR="00254C5A" w:rsidRPr="006C7B2F" w14:paraId="5A979E3D" w14:textId="77777777" w:rsidTr="00254C5A">
        <w:trPr>
          <w:trHeight w:val="180"/>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C690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62CE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4667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9568482000737615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BBB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E60F2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E015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F49E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42AF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F0469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D06C3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r>
      <w:tr w:rsidR="00254C5A" w:rsidRPr="006C7B2F" w14:paraId="335AB287"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9E764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ilitar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2C861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1FE3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94150741711306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1A11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2D38B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E64E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BB32A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2AF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40CA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245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r>
      <w:tr w:rsidR="00254C5A" w:rsidRPr="006C7B2F" w14:paraId="6BE84DCE"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B76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oronane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B42B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AE9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217268263665875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331C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7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AD2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BDEB7B"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3DF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1EFFA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399A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2</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A03D8"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4A486103"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DD38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lastRenderedPageBreak/>
              <w:t>manifesto-8</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9512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A9D2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6965062743136563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BE18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578AE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79773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634F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BE3C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2</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DBAD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7</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555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r>
      <w:tr w:rsidR="00254C5A" w:rsidRPr="006C7B2F" w14:paraId="1639BD12"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E99D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us-court</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1FA5B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53F9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562386542636373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448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54063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7FD695"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638D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9</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8F0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D2A0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5</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2BFAA"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758A3B29"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171EE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942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0FBD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11A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4873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2333D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77982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15B6D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3</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14FED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A38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r>
      <w:tr w:rsidR="00254C5A" w:rsidRPr="006C7B2F" w14:paraId="5863F0E5"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0C9B10"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morality</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5A8B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6C15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5.968147125797708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3CAF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3D836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7BA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DDDC4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97B5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5</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DC51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6</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F19A9"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2</w:t>
            </w:r>
          </w:p>
        </w:tc>
      </w:tr>
      <w:tr w:rsidR="00254C5A" w:rsidRPr="006C7B2F" w14:paraId="7B2A5BC8"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1D713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sentiment-news-econ</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ED4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785DC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3.889419392746646e-06</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2FEC7"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9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4DD7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077B8" w14:textId="77777777" w:rsidR="00254C5A" w:rsidRPr="006C7B2F" w:rsidRDefault="00254C5A" w:rsidP="006C7B2F">
            <w:pPr>
              <w:rPr>
                <w:rFonts w:ascii="Helvetica" w:eastAsia="Times New Roman" w:hAnsi="Helvetica" w:cs="Times New Roman"/>
                <w:sz w:val="18"/>
                <w:szCs w:val="18"/>
                <w:lang w:val="en-BE"/>
              </w:rPr>
            </w:pP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5CE0C"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5</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E4C6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7</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594B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68</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6D1AD" w14:textId="77777777" w:rsidR="00254C5A" w:rsidRPr="006C7B2F" w:rsidRDefault="00254C5A" w:rsidP="006C7B2F">
            <w:pPr>
              <w:rPr>
                <w:rFonts w:ascii="Helvetica" w:eastAsia="Times New Roman" w:hAnsi="Helvetica" w:cs="Times New Roman"/>
                <w:sz w:val="18"/>
                <w:szCs w:val="18"/>
                <w:lang w:val="en-BE"/>
              </w:rPr>
            </w:pPr>
          </w:p>
        </w:tc>
      </w:tr>
      <w:tr w:rsidR="00254C5A" w:rsidRPr="006C7B2F" w14:paraId="22D4A4EC"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100FCE"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manifesto-protectionism</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3B06F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86DCE5"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78807042347486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4E24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6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F9BA9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79572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2F053"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48</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0A932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06</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BCAB7D"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0BD69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39</w:t>
            </w:r>
          </w:p>
        </w:tc>
      </w:tr>
      <w:tr w:rsidR="00254C5A" w:rsidRPr="006C7B2F" w14:paraId="486AFE2D" w14:textId="77777777" w:rsidTr="00254C5A">
        <w:trPr>
          <w:trHeight w:val="165"/>
        </w:trPr>
        <w:tc>
          <w:tcPr>
            <w:tcW w:w="96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C7A79B"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cap-sotu</w:t>
            </w:r>
          </w:p>
        </w:tc>
        <w:tc>
          <w:tcPr>
            <w:tcW w:w="597"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75D6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15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55EC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2.357914090850661e-05</w:t>
            </w:r>
          </w:p>
        </w:tc>
        <w:tc>
          <w:tcPr>
            <w:tcW w:w="60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1AC26"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100</w:t>
            </w:r>
          </w:p>
        </w:tc>
        <w:tc>
          <w:tcPr>
            <w:tcW w:w="8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5D598"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FFED01"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template_not_nli_context</w:t>
            </w:r>
          </w:p>
        </w:tc>
        <w:tc>
          <w:tcPr>
            <w:tcW w:w="18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42025F"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21</w:t>
            </w:r>
          </w:p>
        </w:tc>
        <w:tc>
          <w:tcPr>
            <w:tcW w:w="142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1F4EA"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55</w:t>
            </w:r>
          </w:p>
        </w:tc>
        <w:tc>
          <w:tcPr>
            <w:tcW w:w="1642"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D9F42"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1</w:t>
            </w:r>
          </w:p>
        </w:tc>
        <w:tc>
          <w:tcPr>
            <w:tcW w:w="165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37054" w14:textId="77777777" w:rsidR="00254C5A" w:rsidRPr="006C7B2F" w:rsidRDefault="00254C5A" w:rsidP="006C7B2F">
            <w:pPr>
              <w:rPr>
                <w:rFonts w:ascii="Times New Roman" w:eastAsia="Times New Roman" w:hAnsi="Times New Roman" w:cs="Times New Roman"/>
                <w:lang w:val="en-BE"/>
              </w:rPr>
            </w:pPr>
            <w:r w:rsidRPr="006C7B2F">
              <w:rPr>
                <w:rFonts w:ascii="Helvetica Neue" w:eastAsia="Times New Roman" w:hAnsi="Helvetica Neue" w:cs="Times New Roman"/>
                <w:color w:val="000000"/>
                <w:sz w:val="15"/>
                <w:szCs w:val="15"/>
                <w:lang w:val="en-BE"/>
              </w:rPr>
              <w:t>0.14</w:t>
            </w:r>
          </w:p>
        </w:tc>
      </w:tr>
    </w:tbl>
    <w:p w14:paraId="6332671F" w14:textId="77777777" w:rsidR="00504509" w:rsidRDefault="00504509" w:rsidP="008A1C9A">
      <w:pPr>
        <w:spacing w:line="480" w:lineRule="auto"/>
        <w:jc w:val="both"/>
      </w:pPr>
    </w:p>
    <w:p w14:paraId="1FAAEF59" w14:textId="77777777" w:rsidR="00504509" w:rsidRDefault="00504509" w:rsidP="008A1C9A">
      <w:pPr>
        <w:spacing w:line="480" w:lineRule="auto"/>
        <w:jc w:val="both"/>
      </w:pPr>
    </w:p>
    <w:p w14:paraId="7BACF010" w14:textId="2926E4D6" w:rsidR="00504509" w:rsidRPr="00862205" w:rsidRDefault="00504509" w:rsidP="008A1C9A">
      <w:pPr>
        <w:spacing w:line="480" w:lineRule="auto"/>
        <w:jc w:val="both"/>
        <w:rPr>
          <w:b/>
          <w:bCs/>
        </w:rPr>
      </w:pPr>
      <w:r>
        <w:rPr>
          <w:b/>
          <w:bCs/>
        </w:rPr>
        <w:t xml:space="preserve">Best Hyperparameters for </w:t>
      </w:r>
      <w:proofErr w:type="spellStart"/>
      <w:r>
        <w:rPr>
          <w:b/>
          <w:bCs/>
        </w:rPr>
        <w:t>DeBERTa-nli</w:t>
      </w:r>
      <w:proofErr w:type="spellEnd"/>
    </w:p>
    <w:tbl>
      <w:tblPr>
        <w:tblW w:w="0" w:type="auto"/>
        <w:tblCellMar>
          <w:left w:w="0" w:type="dxa"/>
          <w:right w:w="0" w:type="dxa"/>
        </w:tblCellMar>
        <w:tblLook w:val="04A0" w:firstRow="1" w:lastRow="0" w:firstColumn="1" w:lastColumn="0" w:noHBand="0" w:noVBand="1"/>
      </w:tblPr>
      <w:tblGrid>
        <w:gridCol w:w="814"/>
        <w:gridCol w:w="512"/>
        <w:gridCol w:w="1324"/>
        <w:gridCol w:w="515"/>
        <w:gridCol w:w="695"/>
        <w:gridCol w:w="1926"/>
        <w:gridCol w:w="1067"/>
        <w:gridCol w:w="1497"/>
        <w:gridCol w:w="1187"/>
        <w:gridCol w:w="1367"/>
        <w:gridCol w:w="1377"/>
        <w:gridCol w:w="1663"/>
      </w:tblGrid>
      <w:tr w:rsidR="005A602F" w:rsidRPr="005A602F" w14:paraId="4B51C2E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C25A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dataset</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1E5B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sample</w:t>
            </w:r>
          </w:p>
        </w:tc>
        <w:tc>
          <w:tcPr>
            <w:tcW w:w="177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CA322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w:t>
            </w:r>
          </w:p>
        </w:tc>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96B7E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w:t>
            </w:r>
          </w:p>
        </w:tc>
        <w:tc>
          <w:tcPr>
            <w:tcW w:w="7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BD9CC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w:t>
            </w:r>
          </w:p>
        </w:tc>
        <w:tc>
          <w:tcPr>
            <w:tcW w:w="240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D8389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context</w:t>
            </w:r>
          </w:p>
        </w:tc>
        <w:tc>
          <w:tcPr>
            <w:tcW w:w="115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A4567CC" w14:textId="0EE3B5EC"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w:t>
            </w:r>
            <w:r w:rsidR="00ED069B" w:rsidRPr="00ED069B">
              <w:rPr>
                <w:rFonts w:ascii="Helvetica Neue" w:eastAsia="Times New Roman" w:hAnsi="Helvetica Neue" w:cs="Times New Roman"/>
                <w:b/>
                <w:bCs/>
                <w:color w:val="000000"/>
                <w:sz w:val="15"/>
                <w:szCs w:val="15"/>
                <w:vertAlign w:val="superscript"/>
              </w:rPr>
              <w:footnoteReference w:id="13"/>
            </w:r>
          </w:p>
        </w:tc>
        <w:tc>
          <w:tcPr>
            <w:tcW w:w="18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3ABCE8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earning_rate_importance</w:t>
            </w:r>
          </w:p>
        </w:tc>
        <w:tc>
          <w:tcPr>
            <w:tcW w:w="14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12008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epochs_importance</w:t>
            </w:r>
          </w:p>
        </w:tc>
        <w:tc>
          <w:tcPr>
            <w:tcW w:w="16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F0650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batch_size_importance</w:t>
            </w:r>
          </w:p>
        </w:tc>
        <w:tc>
          <w:tcPr>
            <w:tcW w:w="16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561EF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hypothesis_importance</w:t>
            </w:r>
          </w:p>
        </w:tc>
        <w:tc>
          <w:tcPr>
            <w:tcW w:w="20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9292A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b/>
                <w:bCs/>
                <w:color w:val="000000"/>
                <w:sz w:val="15"/>
                <w:szCs w:val="15"/>
                <w:lang w:val="en-BE"/>
              </w:rPr>
              <w:t>lr_warmup_ratio_importance</w:t>
            </w:r>
          </w:p>
        </w:tc>
      </w:tr>
      <w:tr w:rsidR="005A602F" w:rsidRPr="005A602F" w14:paraId="084B619E" w14:textId="77777777" w:rsidTr="005A602F">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FF3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14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642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19790307193826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4D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1DFB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3556D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50B7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9B2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844A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47D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F75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982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r>
      <w:tr w:rsidR="005A602F" w:rsidRPr="005A602F" w14:paraId="344A289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CA2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20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898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61095435826568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BC4E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B0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5E201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2BD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2B82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3F32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8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FBF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44C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r>
      <w:tr w:rsidR="005A602F" w:rsidRPr="005A602F" w14:paraId="722EE287"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4799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BA16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01C1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910782974661089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00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AC5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E486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C66F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87F4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B688A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A616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B12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F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r>
      <w:tr w:rsidR="005A602F" w:rsidRPr="005A602F" w14:paraId="34ED7E1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54B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18B4B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97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944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590685988187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B2CF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883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8E7C0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9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112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592E1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CF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480D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0CFB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r>
      <w:tr w:rsidR="005A602F" w:rsidRPr="005A602F" w14:paraId="6C99655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0C08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2D1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188</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2B72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13906947680743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7A30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9A37E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08B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6AA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CB40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1460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B923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A1A6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07F1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r>
      <w:tr w:rsidR="005A602F" w:rsidRPr="005A602F" w14:paraId="5D7FA1F4"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15A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7690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081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F63D8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47A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EF16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4DF1C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268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ED2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A763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9FF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E6134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EAA1269"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4F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8761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D89E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90AAE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932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0186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908588"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F87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46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44A7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8D3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C782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BD4E82F"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12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3379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C7C7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31447045016298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314C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204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AEF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_long_hypo</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FA8A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04F1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8FE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A70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CCF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6459C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AAEC17C"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DC12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ECC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A7DB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659198903215193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B6DA9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C69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8CD9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E3022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66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7</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1BE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8005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2936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CC56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AB960BD"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1989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88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14A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219395428516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4918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CEDC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F798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8BBA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648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E6DF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2AF3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BEF2A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6F3E6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65B1F8B"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1076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5E4F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6DBC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4177205879046634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12C5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3DCE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18C1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2363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7C5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9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D5768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188B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97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4D5FA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00146A08"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6193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17D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7C75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362957067967199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538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63D07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24B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47789D"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EAEE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2</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DC2C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A51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304CE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2236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4C3288"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458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4523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116</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FB3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174357641196533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874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EEEC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1BBD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15727"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89664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4CB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BE2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3C0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A9E89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E88623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3B712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0FF2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2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469973624651568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51F1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31E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817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1B102"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2080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CBD1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F7B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E1A8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2B28C"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560E515" w14:textId="77777777" w:rsidTr="005A602F">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2D1B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91FFF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1580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13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64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A9D0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77204F"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F5F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BF5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F30D1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4947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5086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D257F5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14C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17AD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568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5DFCF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DE6F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2992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C94315"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4A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7E0B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55F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3AA4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68878F"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2FE4EDF"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434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C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5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5377918078779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C9739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33E6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5D8E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FB7BD"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B1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2B9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DB67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2CC7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B210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8B89D7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4B89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CA9B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BD4AA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4F2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326E2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92A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A744D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951C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275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979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6</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4C3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41DD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311E8E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7D9D1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008A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DB543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B84D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3</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446C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FB56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3AAD62"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1A48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5FA7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A390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E459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7E5A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990F0C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0801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DDF5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FBF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43E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6CD2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D1CD2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B75EE7"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C09D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6E0D4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03A6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C702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69A7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E423B11"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277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6649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312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7E71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B986C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74017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6A1505"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516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FCE4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D8BE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1D80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6</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D2563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DDB7B3"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E0F94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C80D9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ED3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D690B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A51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24FB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9ED1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684BC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2F669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F4D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88B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7F2C9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5EEEB9E"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D45F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2CD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C08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510720595349342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4648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13F2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05FC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085B39"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057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944A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C8A6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7287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47AE1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CE92E4C"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1F40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B6C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C77A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708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E9D6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8FE4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FF309F"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F92D5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4D138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339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F954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B6B1D"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FC32090"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A1EFA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72BB0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7E80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675214389155407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20B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9DB68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0305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B1E2C"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C14A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4223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4A2CA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0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81B11"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B44E479"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4EF6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234D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2DD5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1874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B0801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2FF5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4AB01"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24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5D36A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05FB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8115C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805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6D3D359"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FDBF6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4131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7DB9F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258168640171172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550E5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38A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8BC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4651C0"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EDB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E83D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537F7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E5F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FBAF3"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28C9814"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FB3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7082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A42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01462283869358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D0E8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38B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1199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complex</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47E8E1"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DF1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A9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138A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60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A6048"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850E50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2FCA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34D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1BFDE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921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1771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02256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2239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CD1D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16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1FEB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ACD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7</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D7FEA4"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251825FD" w14:textId="77777777" w:rsidTr="005A602F">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ECC0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51E6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5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B24D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200649469244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0148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A07E7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1A6D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0AD56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CDC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1</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620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D290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5B032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9429E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61C2B41"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60EB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E3D1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1B972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4725914938671344e-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31C5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340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B065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2</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CFC068"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15064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7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FFD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C003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1318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4</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5989A"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73671A7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B438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ECEB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CDF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94145149837041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06307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E740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674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52BE5"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1196C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8</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23F0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8</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927F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0E231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8</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6406D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3F253B57"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6FB93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29AB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95A5AF"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6.438997796729219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2108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1D33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5148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2E284"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C8D9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3A39F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CF2F9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8</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62ADB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F4635"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A856B11"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625B8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D817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B7F2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190329427496868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9D05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9</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47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2</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BFA03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28812"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ADA7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FB6BA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5DEBD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35</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2E636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5</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A8A316"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1D3F6D15"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69508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4283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C7642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513841230249365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5AF3E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5</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D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BC094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D9D6C"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18E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49</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0C8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6</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468D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2</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96F06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243CB"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4F66F843"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488A29"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E8FDF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63D9F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2.087110037897395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AE1F5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F620E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4</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5A24C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0AEDE"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161A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84</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8CFA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BF8C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3ADB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9CA4B0"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AA7D2B"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EF3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B50DE"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8A2F3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42790511988806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4301C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7</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A878E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3EE1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F771"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6167CB"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3</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7A40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B51E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7</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1730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63C77"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51C336E7"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0AF98"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lastRenderedPageBreak/>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AD0CF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678A1"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3.71582170922298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DE94B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FC6E0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8</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16B153"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9DBDBB"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47D1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5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BF79C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F9764"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5</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7D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03</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4C64C9" w14:textId="77777777" w:rsidR="005A602F" w:rsidRPr="005A602F" w:rsidRDefault="005A602F" w:rsidP="005A602F">
            <w:pPr>
              <w:rPr>
                <w:rFonts w:ascii="Helvetica" w:eastAsia="Times New Roman" w:hAnsi="Helvetica" w:cs="Times New Roman"/>
                <w:sz w:val="18"/>
                <w:szCs w:val="18"/>
                <w:lang w:val="en-BE"/>
              </w:rPr>
            </w:pPr>
          </w:p>
        </w:tc>
      </w:tr>
      <w:tr w:rsidR="005A602F" w:rsidRPr="005A602F" w14:paraId="61CF065A" w14:textId="77777777" w:rsidTr="005A602F">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1E2B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71FA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00</w:t>
            </w:r>
          </w:p>
        </w:tc>
        <w:tc>
          <w:tcPr>
            <w:tcW w:w="177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5D07C"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2217032646463444e-0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1C1332"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1</w:t>
            </w:r>
          </w:p>
        </w:tc>
        <w:tc>
          <w:tcPr>
            <w:tcW w:w="7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91917"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16</w:t>
            </w:r>
          </w:p>
        </w:tc>
        <w:tc>
          <w:tcPr>
            <w:tcW w:w="240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45C7A"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template_quote_context</w:t>
            </w:r>
          </w:p>
        </w:tc>
        <w:tc>
          <w:tcPr>
            <w:tcW w:w="115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C74FD" w14:textId="77777777" w:rsidR="005A602F" w:rsidRPr="005A602F" w:rsidRDefault="005A602F" w:rsidP="005A602F">
            <w:pPr>
              <w:rPr>
                <w:rFonts w:ascii="Helvetica" w:eastAsia="Times New Roman" w:hAnsi="Helvetica" w:cs="Times New Roman"/>
                <w:sz w:val="18"/>
                <w:szCs w:val="18"/>
                <w:lang w:val="en-BE"/>
              </w:rPr>
            </w:pPr>
          </w:p>
        </w:tc>
        <w:tc>
          <w:tcPr>
            <w:tcW w:w="18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E0B806"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66</w:t>
            </w:r>
          </w:p>
        </w:tc>
        <w:tc>
          <w:tcPr>
            <w:tcW w:w="14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074CD"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1</w:t>
            </w:r>
          </w:p>
        </w:tc>
        <w:tc>
          <w:tcPr>
            <w:tcW w:w="16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8DC645"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19</w:t>
            </w:r>
          </w:p>
        </w:tc>
        <w:tc>
          <w:tcPr>
            <w:tcW w:w="16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C3130" w14:textId="77777777" w:rsidR="005A602F" w:rsidRPr="005A602F" w:rsidRDefault="005A602F" w:rsidP="005A602F">
            <w:pPr>
              <w:rPr>
                <w:rFonts w:ascii="Times New Roman" w:eastAsia="Times New Roman" w:hAnsi="Times New Roman" w:cs="Times New Roman"/>
                <w:lang w:val="en-BE"/>
              </w:rPr>
            </w:pPr>
            <w:r w:rsidRPr="005A602F">
              <w:rPr>
                <w:rFonts w:ascii="Helvetica Neue" w:eastAsia="Times New Roman" w:hAnsi="Helvetica Neue" w:cs="Times New Roman"/>
                <w:color w:val="000000"/>
                <w:sz w:val="15"/>
                <w:szCs w:val="15"/>
                <w:lang w:val="en-BE"/>
              </w:rPr>
              <w:t>0.21</w:t>
            </w:r>
          </w:p>
        </w:tc>
        <w:tc>
          <w:tcPr>
            <w:tcW w:w="20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7DC67" w14:textId="77777777" w:rsidR="005A602F" w:rsidRPr="005A602F" w:rsidRDefault="005A602F" w:rsidP="005A602F">
            <w:pPr>
              <w:rPr>
                <w:rFonts w:ascii="Helvetica" w:eastAsia="Times New Roman" w:hAnsi="Helvetica" w:cs="Times New Roman"/>
                <w:sz w:val="18"/>
                <w:szCs w:val="18"/>
                <w:lang w:val="en-BE"/>
              </w:rPr>
            </w:pPr>
          </w:p>
        </w:tc>
      </w:tr>
    </w:tbl>
    <w:p w14:paraId="348281A3" w14:textId="77777777" w:rsidR="00504509" w:rsidRDefault="00504509" w:rsidP="008A1C9A">
      <w:pPr>
        <w:spacing w:line="480" w:lineRule="auto"/>
        <w:jc w:val="both"/>
      </w:pPr>
    </w:p>
    <w:p w14:paraId="0DB40C61" w14:textId="15F3FA01" w:rsidR="00504509" w:rsidRDefault="00504509" w:rsidP="008A1C9A">
      <w:pPr>
        <w:spacing w:line="480" w:lineRule="auto"/>
        <w:jc w:val="both"/>
      </w:pPr>
    </w:p>
    <w:p w14:paraId="4BCABB20" w14:textId="28BA4EDE" w:rsidR="00766CF1" w:rsidRPr="00766CF1" w:rsidRDefault="00766CF1" w:rsidP="008A1C9A">
      <w:pPr>
        <w:spacing w:line="480" w:lineRule="auto"/>
        <w:jc w:val="both"/>
        <w:rPr>
          <w:b/>
          <w:bCs/>
          <w:sz w:val="28"/>
          <w:szCs w:val="28"/>
        </w:rPr>
      </w:pPr>
      <w:r w:rsidRPr="00766CF1">
        <w:rPr>
          <w:b/>
          <w:bCs/>
          <w:sz w:val="28"/>
          <w:szCs w:val="28"/>
        </w:rPr>
        <w:t>Pre-processing and hyperparameters for classical algorithms</w:t>
      </w:r>
    </w:p>
    <w:p w14:paraId="41589561" w14:textId="79A5CB83" w:rsidR="00766CF1" w:rsidRDefault="00D956E1" w:rsidP="008A1C9A">
      <w:pPr>
        <w:spacing w:line="480" w:lineRule="auto"/>
        <w:jc w:val="both"/>
      </w:pPr>
      <w:r>
        <w:t>Our p</w:t>
      </w:r>
      <w:r w:rsidR="00A42041">
        <w:t xml:space="preserve">re-processing for classical algorithms followed standard practice. For the TFIDF vectorizer, we removed stop words, </w:t>
      </w:r>
      <w:r w:rsidR="00743B45">
        <w:t xml:space="preserve">used lower case and lemmatization. As part of the hyperparameter search, we also tested different n-gram ranges and removed words of varying maximum and minimum frequency. For the word vector input, we used the average vector of relevant words in the text. Averaging word vectors has the disadvantage that </w:t>
      </w:r>
      <w:r w:rsidR="00D53AF0">
        <w:t xml:space="preserve">there is no weight attributed to </w:t>
      </w:r>
      <w:proofErr w:type="gramStart"/>
      <w:r w:rsidR="00D53AF0">
        <w:t>more or less important</w:t>
      </w:r>
      <w:proofErr w:type="gramEnd"/>
      <w:r w:rsidR="00D53AF0">
        <w:t xml:space="preserve"> words. We therefore discarded the vectors of less relevant words using part-of-speech-tagging and only included the vectors for the following parts-of-speech: </w:t>
      </w:r>
      <w:r w:rsidR="00D53AF0" w:rsidRPr="00D53AF0">
        <w:t>["NOUN", "ADJ", "VERB", "PROPN", "ADV", "INTJ", "PRON"]</w:t>
      </w:r>
      <w:r w:rsidR="00D53AF0">
        <w:t>.</w:t>
      </w:r>
      <w:r>
        <w:rPr>
          <w:rStyle w:val="FootnoteReference"/>
        </w:rPr>
        <w:footnoteReference w:id="14"/>
      </w:r>
      <w:r w:rsidR="00D53AF0">
        <w:t xml:space="preserve"> </w:t>
      </w:r>
      <w:r w:rsidR="00A42041">
        <w:t>The best hyperparameters used for each dataset and sample size are displayed in the tables below. As hyperparameter searches for classical algorithms are computationally cheap, we do not discuss hyperparameter choices in detail</w:t>
      </w:r>
      <w:r w:rsidR="00D53AF0">
        <w:t xml:space="preserve"> and we only show the parameters for TFIDF</w:t>
      </w:r>
      <w:r>
        <w:t xml:space="preserve"> vectorization</w:t>
      </w:r>
      <w:r w:rsidR="00D53AF0">
        <w:t xml:space="preserve">, as they are very similar for classification with </w:t>
      </w:r>
      <w:r w:rsidR="0056443E">
        <w:t xml:space="preserve">word </w:t>
      </w:r>
      <w:r w:rsidR="00D53AF0">
        <w:t xml:space="preserve">embeddings. </w:t>
      </w:r>
    </w:p>
    <w:p w14:paraId="6279B980" w14:textId="77777777" w:rsidR="00766CF1" w:rsidRDefault="00766CF1" w:rsidP="008A1C9A">
      <w:pPr>
        <w:spacing w:line="480" w:lineRule="auto"/>
        <w:jc w:val="both"/>
      </w:pPr>
    </w:p>
    <w:p w14:paraId="4F4BA7A0" w14:textId="09138E8A" w:rsidR="00504509" w:rsidRPr="007E630D" w:rsidRDefault="00504509" w:rsidP="008A1C9A">
      <w:pPr>
        <w:spacing w:line="480" w:lineRule="auto"/>
        <w:jc w:val="both"/>
        <w:rPr>
          <w:b/>
          <w:bCs/>
        </w:rPr>
      </w:pPr>
      <w:r>
        <w:rPr>
          <w:b/>
          <w:bCs/>
        </w:rPr>
        <w:t>Best Hyperparameters for Support Vector Machine (SVM)</w:t>
      </w:r>
      <w:r w:rsidR="00766CF1">
        <w:rPr>
          <w:b/>
          <w:bCs/>
        </w:rPr>
        <w:t xml:space="preserve"> with TFIDF</w:t>
      </w:r>
    </w:p>
    <w:tbl>
      <w:tblPr>
        <w:tblW w:w="0" w:type="auto"/>
        <w:tblCellMar>
          <w:left w:w="0" w:type="dxa"/>
          <w:right w:w="0" w:type="dxa"/>
        </w:tblCellMar>
        <w:tblLook w:val="04A0" w:firstRow="1" w:lastRow="0" w:firstColumn="1" w:lastColumn="0" w:noHBand="0" w:noVBand="1"/>
      </w:tblPr>
      <w:tblGrid>
        <w:gridCol w:w="1635"/>
        <w:gridCol w:w="639"/>
        <w:gridCol w:w="581"/>
        <w:gridCol w:w="640"/>
        <w:gridCol w:w="601"/>
        <w:gridCol w:w="651"/>
        <w:gridCol w:w="579"/>
        <w:gridCol w:w="656"/>
        <w:gridCol w:w="1048"/>
        <w:gridCol w:w="518"/>
        <w:gridCol w:w="620"/>
        <w:gridCol w:w="645"/>
        <w:gridCol w:w="659"/>
      </w:tblGrid>
      <w:tr w:rsidR="00A42041" w:rsidRPr="00A42041" w14:paraId="2519509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439C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dataset</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735D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sample</w:t>
            </w:r>
          </w:p>
        </w:tc>
        <w:tc>
          <w:tcPr>
            <w:tcW w:w="4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FD2D18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ngram</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5BCAF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ax_df</w:t>
            </w:r>
          </w:p>
        </w:tc>
        <w:tc>
          <w:tcPr>
            <w:tcW w:w="48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2A13B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min_df</w:t>
            </w:r>
          </w:p>
        </w:tc>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E6777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kernel</w:t>
            </w:r>
          </w:p>
        </w:tc>
        <w:tc>
          <w:tcPr>
            <w:tcW w:w="4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267E5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6E684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gamma</w:t>
            </w:r>
          </w:p>
        </w:tc>
        <w:tc>
          <w:tcPr>
            <w:tcW w:w="9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486EB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lass_weight</w:t>
            </w:r>
          </w:p>
        </w:tc>
        <w:tc>
          <w:tcPr>
            <w:tcW w:w="39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012C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ef0</w:t>
            </w:r>
          </w:p>
        </w:tc>
        <w:tc>
          <w:tcPr>
            <w:tcW w:w="49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328326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degree</w:t>
            </w:r>
          </w:p>
        </w:tc>
        <w:tc>
          <w:tcPr>
            <w:tcW w:w="52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821F48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epochs</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39AFB7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b/>
                <w:bCs/>
                <w:color w:val="000000"/>
                <w:sz w:val="15"/>
                <w:szCs w:val="15"/>
                <w:lang w:val="en-BE"/>
              </w:rPr>
              <w:t>context</w:t>
            </w:r>
          </w:p>
        </w:tc>
      </w:tr>
      <w:tr w:rsidR="00A42041" w:rsidRPr="00A42041" w14:paraId="357D6555" w14:textId="77777777" w:rsidTr="00A42041">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545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55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452E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0EA48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9C2D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504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623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9.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2F49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45E8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BAB3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0.5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39FE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AAC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C591F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78A39F0"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A534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EE8F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14BA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910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0C91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D23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90E2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51F8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FB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AFAA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2945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E100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9A03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C8EDA1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8F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CA3C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7D6A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598A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50E4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A279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2DB1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1194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8CBD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3E20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817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5E6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6BB1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8DACC8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12E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709F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42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A170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646A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6352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706C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C56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A3F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C38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2C9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2274A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E316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227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3F38675"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628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314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6AC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EDCE9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1A46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E79D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64AD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4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51BE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0BB7FB"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DCB3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9A4D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5BE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F5CAF"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C48CA15"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7A0B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5BA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CFBB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B20E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F353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128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FCD5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3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A5C2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26CC46"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7758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9</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7A7E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AD8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9AA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1E38C0A"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7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1E1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799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F60C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3AF4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D5B3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4B80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7CB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20EB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9C46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4573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6AC5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34927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525E172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8026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628D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E39F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5B07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6F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19E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DF3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3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3DC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78389D"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0BE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F1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DB0A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EF1D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2C9AC2AE"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ABEF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1ECF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7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16BA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E72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75F8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878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D56F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1BD9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4416B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731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B369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D1FF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4971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00C2129"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2B5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8DCCE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188</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9C0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7F8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19DB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FA51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085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5.8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6A2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1E1B2"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0C41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180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0DC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52D0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07FF2E3"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0E9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F16C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CE4FD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D9856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FB7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861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778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5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20D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576062"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960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8.54</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A7347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49C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3DBB1"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60DCB04"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5C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295E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29F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8406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FC92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7E2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1852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3.5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C5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92C017"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E023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4635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2481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9898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A6B7353"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323D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6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C8F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A2B0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D69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B7B2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4BE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01E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6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2F0F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53A8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805F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E60C1B"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89A2A88"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3419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EA3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1BE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17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A9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6B7D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C122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4F9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24D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34E5F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64D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BFD5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214F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4DD1317" w14:textId="77777777" w:rsidTr="00A42041">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5E7A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84B0B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CDA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DF5D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21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E21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9BD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04B70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0C1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5391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FFA5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732B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65BBA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E491EC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324B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7D8D5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370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0DDCA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745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A3F74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5199B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9.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2A2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D4BF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868B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E55B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ED06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C28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DAF7A80"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F29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90F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E1DD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F1EE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647A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CED6F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1964C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3CC0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81E81"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A731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6.5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137E0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776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F3FFF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446B9FF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FB5D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32C85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3D6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2DF0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208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669F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0D10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431A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1197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1A73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323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3F78F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11155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6F3E114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E5856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B87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11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D3A7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139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9F6CC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1E007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03AE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3.4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3F528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4E5AF6"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047F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7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061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BFF5C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55E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0EE6B65A"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A6C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81CCA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9601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C976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C84DE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618C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6863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ED6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7CB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BBBD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E156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8E5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C606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9A0E529"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EE46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ECD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F64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2A8D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56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BF758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D3A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8454E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BA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1E66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F39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05A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2ADE5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9B8FB4F"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840DC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lastRenderedPageBreak/>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11EB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8673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F71E6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56DC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70D9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259C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9.5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2B80B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68AEF"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CB6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232E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7</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63F5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9D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DCEB99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8DEB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9A0D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131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784E2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5A15E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0788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2DB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B3B48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075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3968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2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5D3D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8</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08F90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630E7"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2A29B52"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31E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B1F1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C55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856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5FD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30EB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B5F5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A221D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913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BA3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78C4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062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A23A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9C18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2D77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874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977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18FD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C2AB6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5C72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2653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3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68B1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73AAD6"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6D87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F1E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34D8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01904E"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00966F00"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520C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8FD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593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2C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009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C9B39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A8E2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8.7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2D3F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EF7AF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4DA11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86</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9A1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3058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CDDC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A92CFF1"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2D0A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F3C14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4A427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532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D5EB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C03A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A452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B386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FF24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DE9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6C039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2D0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9ABEB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8DFCF3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00E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6B6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BB8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9613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67FC3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441C0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F3318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BFA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803F0"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7BF70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49</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C00C5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69F8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E44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1B8C9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D2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4B7FD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7377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C020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7872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9A3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12F8E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7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3205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C7774"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5F92C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8EBCD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F0BC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77E1BA"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8D77D6D" w14:textId="77777777" w:rsidTr="00A42041">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D45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17A1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060F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A12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F1AC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3C4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C2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D09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62044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4A101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586AC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D4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981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1525902E"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F3B35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33C41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F62B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AE2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5E1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827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19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5.4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CACB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C183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B0C0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3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28DB3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6E4D5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9A727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30DB9077"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18E57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28CFC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B7667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E3FD3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76E49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2CC0D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DAF6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5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6DB81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3CF9E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4B730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5</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8792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0482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D51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432A79FB"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1E9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D0C3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B9CF4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51AC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652ED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C391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AEE4D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D77E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3CA491"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2207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58F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D8E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45A07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7B0D3F0C"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9670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BEC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90F5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25931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8064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501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35D5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5121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E5928"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F157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3</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57707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815C5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065C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442E8"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896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03B39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0D23A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1DDDA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CAED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5CA59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poly</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49FEE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20.1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5BF3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4550C9"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904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0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6EF91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56EF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01C2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7F513A8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07901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01CC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C9DE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2E68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E1F48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6E96B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8C2B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1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73F22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auto</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1E8B8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DC8CF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61</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7E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E700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2CD0C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52F7ABE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3F32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6C97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EBDF2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DCBD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6C103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6D46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FB67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6.41</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07791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CAE2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732A9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6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519A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5</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25E3D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6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1EC6C"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0B00ED9"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8A670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9F548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AA8D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AC433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C035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87F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856D0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4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B5679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53B37F"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9C60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D00CC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864A1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19F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E0337D4"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36721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C5008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B313A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053C1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E28B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CD25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1A5B7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80.43</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2E66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ED56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0E19FA"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40.17</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0756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AAFA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523D38"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276A01A6"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199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E9D8E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31F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BC3D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C5D2A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2EEA38"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rbf</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DC3DD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85</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E00C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AFD2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1E7E3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3.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89A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9</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F5CA6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7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3380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r w:rsidR="00A42041" w:rsidRPr="00A42041" w14:paraId="32817938"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F64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CD0E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673E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EA0E4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33CF6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79E8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7A2052"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4</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36E44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E110DA"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03B7C"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9.29</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6D80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2</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9AE93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F217A3" w14:textId="77777777" w:rsidR="00A42041" w:rsidRPr="00A42041" w:rsidRDefault="00A42041" w:rsidP="00A42041">
            <w:pPr>
              <w:rPr>
                <w:rFonts w:ascii="Helvetica" w:eastAsia="Times New Roman" w:hAnsi="Helvetica" w:cs="Times New Roman"/>
                <w:sz w:val="18"/>
                <w:szCs w:val="18"/>
                <w:lang w:val="en-BE"/>
              </w:rPr>
            </w:pPr>
          </w:p>
        </w:tc>
      </w:tr>
      <w:tr w:rsidR="00A42041" w:rsidRPr="00A42041" w14:paraId="6B88CA17"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142B3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CBB17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63975E"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B2BE0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0D3F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1</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276F"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igmoid</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35B2E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9.17</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1E13A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3BFC1" w14:textId="77777777" w:rsidR="00A42041" w:rsidRPr="00A42041" w:rsidRDefault="00A42041" w:rsidP="00A42041">
            <w:pPr>
              <w:rPr>
                <w:rFonts w:ascii="Helvetica" w:eastAsia="Times New Roman" w:hAnsi="Helvetica" w:cs="Times New Roman"/>
                <w:sz w:val="18"/>
                <w:szCs w:val="18"/>
                <w:lang w:val="en-BE"/>
              </w:rPr>
            </w:pP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405F2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8</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E2CF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6</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FA72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BFEC0"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no</w:t>
            </w:r>
          </w:p>
        </w:tc>
      </w:tr>
      <w:tr w:rsidR="00A42041" w:rsidRPr="00A42041" w14:paraId="0362947D" w14:textId="77777777" w:rsidTr="00A42041">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DB2FD"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7DA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489514"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8C096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51152B"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0.0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A61CA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A58989"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53.79</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9A0AF7"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scale</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A35011"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balanced</w:t>
            </w:r>
          </w:p>
        </w:tc>
        <w:tc>
          <w:tcPr>
            <w:tcW w:w="39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4367B5"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1.12</w:t>
            </w:r>
          </w:p>
        </w:tc>
        <w:tc>
          <w:tcPr>
            <w:tcW w:w="49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EE41D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33</w:t>
            </w:r>
          </w:p>
        </w:tc>
        <w:tc>
          <w:tcPr>
            <w:tcW w:w="52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6028E6"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2000</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DD2F3" w14:textId="77777777" w:rsidR="00A42041" w:rsidRPr="00A42041" w:rsidRDefault="00A42041" w:rsidP="00A42041">
            <w:pPr>
              <w:rPr>
                <w:rFonts w:ascii="Times New Roman" w:eastAsia="Times New Roman" w:hAnsi="Times New Roman" w:cs="Times New Roman"/>
                <w:lang w:val="en-BE"/>
              </w:rPr>
            </w:pPr>
            <w:r w:rsidRPr="00A42041">
              <w:rPr>
                <w:rFonts w:ascii="Helvetica Neue" w:eastAsia="Times New Roman" w:hAnsi="Helvetica Neue" w:cs="Times New Roman"/>
                <w:color w:val="000000"/>
                <w:sz w:val="15"/>
                <w:szCs w:val="15"/>
                <w:lang w:val="en-BE"/>
              </w:rPr>
              <w:t>yes</w:t>
            </w:r>
          </w:p>
        </w:tc>
      </w:tr>
    </w:tbl>
    <w:p w14:paraId="246A7C6B" w14:textId="77777777" w:rsidR="00504509" w:rsidRDefault="00504509" w:rsidP="008A1C9A">
      <w:pPr>
        <w:spacing w:line="480" w:lineRule="auto"/>
        <w:jc w:val="both"/>
      </w:pPr>
    </w:p>
    <w:p w14:paraId="2433DFCD" w14:textId="77777777" w:rsidR="00504509" w:rsidRDefault="00504509" w:rsidP="008A1C9A">
      <w:pPr>
        <w:spacing w:line="480" w:lineRule="auto"/>
        <w:jc w:val="both"/>
      </w:pPr>
    </w:p>
    <w:p w14:paraId="751D8786" w14:textId="62EEC7BD" w:rsidR="00504509" w:rsidRPr="007E630D" w:rsidRDefault="00504509" w:rsidP="008A1C9A">
      <w:pPr>
        <w:spacing w:line="480" w:lineRule="auto"/>
        <w:jc w:val="both"/>
        <w:rPr>
          <w:b/>
          <w:bCs/>
        </w:rPr>
      </w:pPr>
      <w:r>
        <w:rPr>
          <w:b/>
          <w:bCs/>
        </w:rPr>
        <w:lastRenderedPageBreak/>
        <w:t>Best Hyperparameters for Logistic Regression</w:t>
      </w:r>
      <w:r w:rsidR="00766CF1">
        <w:rPr>
          <w:b/>
          <w:bCs/>
        </w:rPr>
        <w:t xml:space="preserve"> with TFIDF</w:t>
      </w:r>
    </w:p>
    <w:tbl>
      <w:tblPr>
        <w:tblW w:w="0" w:type="auto"/>
        <w:tblCellMar>
          <w:left w:w="0" w:type="dxa"/>
          <w:right w:w="0" w:type="dxa"/>
        </w:tblCellMar>
        <w:tblLook w:val="04A0" w:firstRow="1" w:lastRow="0" w:firstColumn="1" w:lastColumn="0" w:noHBand="0" w:noVBand="1"/>
      </w:tblPr>
      <w:tblGrid>
        <w:gridCol w:w="1635"/>
        <w:gridCol w:w="639"/>
        <w:gridCol w:w="581"/>
        <w:gridCol w:w="640"/>
        <w:gridCol w:w="601"/>
        <w:gridCol w:w="720"/>
        <w:gridCol w:w="579"/>
        <w:gridCol w:w="1048"/>
        <w:gridCol w:w="734"/>
        <w:gridCol w:w="929"/>
        <w:gridCol w:w="659"/>
      </w:tblGrid>
      <w:tr w:rsidR="00A42041" w:rsidRPr="00766CF1" w14:paraId="7E98F286"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60243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dataset</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FF74F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ample</w:t>
            </w:r>
          </w:p>
        </w:tc>
        <w:tc>
          <w:tcPr>
            <w:tcW w:w="46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DB76E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ngram</w:t>
            </w:r>
          </w:p>
        </w:tc>
        <w:tc>
          <w:tcPr>
            <w:tcW w:w="5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710854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df</w:t>
            </w:r>
          </w:p>
        </w:tc>
        <w:tc>
          <w:tcPr>
            <w:tcW w:w="48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79BF0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in_df</w:t>
            </w:r>
          </w:p>
        </w:tc>
        <w:tc>
          <w:tcPr>
            <w:tcW w:w="72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6466581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solver</w:t>
            </w:r>
          </w:p>
        </w:tc>
        <w:tc>
          <w:tcPr>
            <w:tcW w:w="45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454EFC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w:t>
            </w:r>
          </w:p>
        </w:tc>
        <w:tc>
          <w:tcPr>
            <w:tcW w:w="93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23765D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lass_weight</w:t>
            </w:r>
          </w:p>
        </w:tc>
        <w:tc>
          <w:tcPr>
            <w:tcW w:w="61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24A23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max_iter</w:t>
            </w:r>
          </w:p>
        </w:tc>
        <w:tc>
          <w:tcPr>
            <w:tcW w:w="81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113803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warm_start</w:t>
            </w:r>
          </w:p>
        </w:tc>
        <w:tc>
          <w:tcPr>
            <w:tcW w:w="540"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2CDEE8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b/>
                <w:bCs/>
                <w:color w:val="000000"/>
                <w:sz w:val="15"/>
                <w:szCs w:val="15"/>
                <w:lang w:val="en-BE"/>
              </w:rPr>
              <w:t>context</w:t>
            </w:r>
          </w:p>
        </w:tc>
      </w:tr>
      <w:tr w:rsidR="00A42041" w:rsidRPr="00766CF1" w14:paraId="6711646B"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9D09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7D63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684EE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A70C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6B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0B528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68E4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23053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B8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0019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9AC3C"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7D999F7"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4648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68365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FA63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BC9E6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6A1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FC5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62A5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75F8A7"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D0DD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D833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2C0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3B3313CF"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F471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AE1E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DFAD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0685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311FF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50F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9B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1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A43C80"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1F5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DE59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ACDFB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6B2AB2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BC1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7E67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5D89D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D8C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8853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6A7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4EB5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899A3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EE67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130C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D9698A"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3301D7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DA13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F44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E09F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A64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DF7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CDF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E26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4</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3E3427"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6379E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2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48AC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1DB186"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9D6A697"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782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939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AB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D60E5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EFED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7CEA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3C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0.7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17623"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2E11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7487E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8F5C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0C805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C1A3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B126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434A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472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292D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CC5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F75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84E1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EBC3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E870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9D0C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628251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A4A6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976A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2696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22F2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BE27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F9E9B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87E8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9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F9BED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BC9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8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03D4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DCD0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7DA277E"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241E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9FD1B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3E6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09C38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9FD3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787F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BCE9A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DD929"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60B3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3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D95C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B78E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FA5A7E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9BD4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4E2E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88</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B33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037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25C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77B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CC8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5</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3DADB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3EC4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7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0F40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39FC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5EA3BF0"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76D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9C3D5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EA0C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6835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49B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8EF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BC34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2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3CCB06"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595A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8ACD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F7E3C7"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D5845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16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326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E42E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D4229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3FF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C049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D0D6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BDB630"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030C9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8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66C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69F4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D6509A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425C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DD36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835C0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6E3B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FFD1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5E8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589AC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5DD4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765C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9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D72B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85F84"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818BAE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30C0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4B92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4D222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479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637C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B7D82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EC50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E83D47"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3AFC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6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B16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A752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1864B4B5"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C6B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4ED9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B0F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CD4A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B7FA6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D92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C330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5.3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2008E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0282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4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362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EDF1D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C36F6E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753C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25B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FC5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EB15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96A93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E6AA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5E7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2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237F2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D2872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990B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68E57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9551370"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AA7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97894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79B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1F67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248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7389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636E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82B51B"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6A9D5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2390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58A8EB"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19D60F3E"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D7A8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5E5C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6CA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51D6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99D4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6E92A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BE5C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AA10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5933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CDE5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A186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8DC03D4"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137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6438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16</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E5E2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089B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F06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5154C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2ED8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3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28D7F3"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13A6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A52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2CB3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734C418"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BCD6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2FBB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EC65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5CAA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035D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290C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E06DC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1.3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E05B28"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161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8A6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3B40E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77E9E7D"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5383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F0E9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448EF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2E86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DB9F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90A3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C746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4.5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9DE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8C4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8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0227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AFACA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0147665"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9300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2E3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1B17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71A3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8946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729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A5DD1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57.0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1F32E3"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F01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35EA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752B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DC0FA38"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0EE7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lastRenderedPageBreak/>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C54F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84E7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4CC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3B15E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C4E4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13C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2.7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F92DA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59D8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DF2E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19117F"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8DA3B68"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4C225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CD4D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23EE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785F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EEBF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33DB7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68C7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92</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F87CB6"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D542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5701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DD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F42F181"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5C9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C0EF2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A290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9D5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C8D5A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9B00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2CB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0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5812A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D12E3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1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E6FD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889183"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2531DC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37D4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DD5AF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F8DD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48E5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A91B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5E0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95A9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5.5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9AA2A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5E5D4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7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2DFFD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D46D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2A622D7D"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AAA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15CF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B778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9E84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1BD0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FE0AC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0BF4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96.3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E6D3BE"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560EC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03</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160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6E4B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A794E12"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77EF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1B7D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AA69E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AE551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D2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3F666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474E0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889A7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9A84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E3722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9FD34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B4DF7EA"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B4C50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F6A7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8C2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A9A00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6C5E3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68517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0AB7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12.09</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27A44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4EE7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49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D09B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FAC46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9CF049"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2CAAF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A6BEB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EF19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BE4E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DB38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24A08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2F94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71ADF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2C342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D977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DBF04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D3BFCE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BB185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A1395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227F5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7D50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863B6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A1D6C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879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09.7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4074C44"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705C74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7</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BB1BA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20B13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6A9D3DA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62D76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F6D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543F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0DEB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050F7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303A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97A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2.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E961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70AC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8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EC57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392DC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4C5648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53D34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DD95A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C1E97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27AD3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2BF4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510D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7BF5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37.6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9524FC"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8CCB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3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3256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0FE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45415462"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AF07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B4468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1C3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ADD4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BC7FE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6</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3438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C2ECC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13.1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01B056"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D68F4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7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42C3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5D52E2"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76A7FF2"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4F1AD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C6029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5D92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BABAF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A3BFE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057B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4F5B4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12</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6E52D2"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6BFE7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0DA2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E3315"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00D34957"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BB668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58BC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4B3A2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03979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DBE52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F407D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5DD1C1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41.03</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8AA01A"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2CDC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1FE97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4C1B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4BC779C"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B1351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4FA7A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E06CB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B8872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2573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C446A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D76908"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21.7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E53532"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6781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2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AAA5D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7D5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547A356"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454C8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ilitar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959B0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68458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40806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8A848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BD13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66F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6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296FF5"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BB8B63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42</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3315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DC02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763C8B4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51E25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oronane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6459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DBAA4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2027F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A9A46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1467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D809B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75.3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F8975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D33F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18</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3C8E3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2839C1"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4C22D971"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B8581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8</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A19669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828E9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A4425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9</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A91F2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13CB9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773A8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19.6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DF815"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F314B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CD0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60442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5A36A189"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FC9F0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cap-us-court</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96D23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FA0D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E03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4AFA4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6FCCE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iblinear</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13CD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950.46</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B3E1D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ECA7E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39</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6F3750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E963E"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5F912AEB"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DFFCE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morality</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5241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769D5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7EC64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8A84E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19D20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9B729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52.68</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88FEF2"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A98B2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5</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4CB0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28CEC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222FC2EA"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28518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CDD32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29A6A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EC273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A875D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A5CD"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a</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63158E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798.4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C6EEE"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A8989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1</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F1F97A"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FC6808"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68B4A581" w14:textId="77777777" w:rsidTr="00FB3342">
        <w:trPr>
          <w:trHeight w:val="180"/>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5553D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entiment-news-econ</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7E27DC"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CC0B1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D19DF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A5B9D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D72E1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lbfgs</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0F2E9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609.95</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7B770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F9314E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1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9599F7"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406D79" w14:textId="77777777" w:rsidR="00A42041" w:rsidRPr="00766CF1" w:rsidRDefault="00A42041" w:rsidP="00FB3342">
            <w:pPr>
              <w:rPr>
                <w:rFonts w:ascii="Helvetica" w:eastAsia="Times New Roman" w:hAnsi="Helvetica" w:cs="Times New Roman"/>
                <w:sz w:val="18"/>
                <w:szCs w:val="18"/>
                <w:lang w:val="en-BE"/>
              </w:rPr>
            </w:pPr>
          </w:p>
        </w:tc>
      </w:tr>
      <w:tr w:rsidR="00A42041" w:rsidRPr="00766CF1" w14:paraId="712F6F9F"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3E2A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manifesto-protectionism</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023AA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160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2)</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B789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7</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8EADD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1</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11C81"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sa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9F483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390.7</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A17D01" w14:textId="77777777" w:rsidR="00A42041" w:rsidRPr="00766CF1" w:rsidRDefault="00A42041" w:rsidP="00FB3342">
            <w:pPr>
              <w:rPr>
                <w:rFonts w:ascii="Helvetica" w:eastAsia="Times New Roman" w:hAnsi="Helvetica" w:cs="Times New Roman"/>
                <w:sz w:val="18"/>
                <w:szCs w:val="18"/>
                <w:lang w:val="en-BE"/>
              </w:rPr>
            </w:pP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457D35"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50</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E13F0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FALS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3BFB96"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r w:rsidR="00A42041" w:rsidRPr="00766CF1" w14:paraId="0637AD04" w14:textId="77777777" w:rsidTr="00FB3342">
        <w:trPr>
          <w:trHeight w:val="165"/>
        </w:trPr>
        <w:tc>
          <w:tcPr>
            <w:tcW w:w="16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DA279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lastRenderedPageBreak/>
              <w:t>cap-sotu</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32CA27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00</w:t>
            </w:r>
          </w:p>
        </w:tc>
        <w:tc>
          <w:tcPr>
            <w:tcW w:w="46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60AECF"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 3)</w:t>
            </w:r>
          </w:p>
        </w:tc>
        <w:tc>
          <w:tcPr>
            <w:tcW w:w="5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1EE1F0"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8</w:t>
            </w:r>
          </w:p>
        </w:tc>
        <w:tc>
          <w:tcPr>
            <w:tcW w:w="48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5CE8A8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0.03</w:t>
            </w:r>
          </w:p>
        </w:tc>
        <w:tc>
          <w:tcPr>
            <w:tcW w:w="72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A4714B"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newton-cg</w:t>
            </w:r>
          </w:p>
        </w:tc>
        <w:tc>
          <w:tcPr>
            <w:tcW w:w="45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9B42CE"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279.31</w:t>
            </w:r>
          </w:p>
        </w:tc>
        <w:tc>
          <w:tcPr>
            <w:tcW w:w="93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5EBCA4"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balanced</w:t>
            </w:r>
          </w:p>
        </w:tc>
        <w:tc>
          <w:tcPr>
            <w:tcW w:w="61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77B752"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164</w:t>
            </w:r>
          </w:p>
        </w:tc>
        <w:tc>
          <w:tcPr>
            <w:tcW w:w="81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C09329"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TRUE</w:t>
            </w:r>
          </w:p>
        </w:tc>
        <w:tc>
          <w:tcPr>
            <w:tcW w:w="540"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DA8BF3" w14:textId="77777777" w:rsidR="00A42041" w:rsidRPr="00766CF1" w:rsidRDefault="00A42041" w:rsidP="00FB3342">
            <w:pPr>
              <w:rPr>
                <w:rFonts w:ascii="Times New Roman" w:eastAsia="Times New Roman" w:hAnsi="Times New Roman" w:cs="Times New Roman"/>
                <w:lang w:val="en-BE"/>
              </w:rPr>
            </w:pPr>
            <w:r w:rsidRPr="00766CF1">
              <w:rPr>
                <w:rFonts w:ascii="Helvetica Neue" w:eastAsia="Times New Roman" w:hAnsi="Helvetica Neue" w:cs="Times New Roman"/>
                <w:color w:val="000000"/>
                <w:sz w:val="15"/>
                <w:szCs w:val="15"/>
                <w:lang w:val="en-BE"/>
              </w:rPr>
              <w:t>yes</w:t>
            </w:r>
          </w:p>
        </w:tc>
      </w:tr>
    </w:tbl>
    <w:p w14:paraId="231C25B6" w14:textId="09DF7DC7" w:rsidR="00504509" w:rsidRDefault="00504509" w:rsidP="008A1C9A">
      <w:pPr>
        <w:spacing w:line="480" w:lineRule="auto"/>
        <w:jc w:val="both"/>
      </w:pPr>
    </w:p>
    <w:p w14:paraId="4ED5C030" w14:textId="77777777" w:rsidR="00504509" w:rsidRDefault="00504509" w:rsidP="004548CC">
      <w:pPr>
        <w:jc w:val="both"/>
        <w:sectPr w:rsidR="00504509" w:rsidSect="00504509">
          <w:pgSz w:w="16840" w:h="11900" w:orient="landscape"/>
          <w:pgMar w:top="1440" w:right="1440" w:bottom="1440" w:left="1440" w:header="708" w:footer="708" w:gutter="0"/>
          <w:cols w:space="720"/>
          <w:docGrid w:linePitch="326"/>
        </w:sectPr>
      </w:pPr>
    </w:p>
    <w:p w14:paraId="4F1FDE31" w14:textId="3780AD45" w:rsidR="004548CC" w:rsidRPr="004548CC" w:rsidRDefault="00FA2D74" w:rsidP="008A1C9A">
      <w:pPr>
        <w:pStyle w:val="Heading1"/>
        <w:spacing w:line="480" w:lineRule="auto"/>
        <w:rPr>
          <w:b w:val="0"/>
          <w:sz w:val="32"/>
          <w:szCs w:val="32"/>
        </w:rPr>
      </w:pPr>
      <w:bookmarkStart w:id="6" w:name="_Toc108516117"/>
      <w:r>
        <w:rPr>
          <w:sz w:val="32"/>
          <w:szCs w:val="32"/>
        </w:rPr>
        <w:lastRenderedPageBreak/>
        <w:t>Appendix</w:t>
      </w:r>
      <w:r w:rsidR="004548CC" w:rsidRPr="004548CC">
        <w:rPr>
          <w:sz w:val="32"/>
          <w:szCs w:val="32"/>
        </w:rPr>
        <w:t xml:space="preserve"> </w:t>
      </w:r>
      <w:r w:rsidR="006B43E8">
        <w:rPr>
          <w:sz w:val="32"/>
          <w:szCs w:val="32"/>
        </w:rPr>
        <w:t>F</w:t>
      </w:r>
      <w:r w:rsidR="004548CC" w:rsidRPr="004548CC">
        <w:rPr>
          <w:sz w:val="32"/>
          <w:szCs w:val="32"/>
        </w:rPr>
        <w:t>: Training time</w:t>
      </w:r>
      <w:bookmarkEnd w:id="6"/>
    </w:p>
    <w:p w14:paraId="046A3540" w14:textId="63A94886" w:rsidR="00125A4C" w:rsidRDefault="001B24A0" w:rsidP="008A1C9A">
      <w:pPr>
        <w:spacing w:line="480" w:lineRule="auto"/>
        <w:jc w:val="both"/>
      </w:pPr>
      <w:r>
        <w:t xml:space="preserve">Compute costs and training times are an important limitation of </w:t>
      </w:r>
      <w:r w:rsidR="00125A4C">
        <w:t xml:space="preserve">deep learning models. </w:t>
      </w:r>
      <w:r w:rsidR="004548CC">
        <w:t>The table below displays the training time required for training a single algorithm with a given number of training examples</w:t>
      </w:r>
      <w:r w:rsidR="00125A4C">
        <w:t xml:space="preserve"> averaged across our eight </w:t>
      </w:r>
      <w:r w:rsidR="004B2D97">
        <w:t>tasks</w:t>
      </w:r>
      <w:r w:rsidR="004548CC">
        <w:t>. Classical algorithms are significantly faster on a CPU than BERT-like algorithms on high-performance GPUs. Note that</w:t>
      </w:r>
      <w:r w:rsidR="006B5D40">
        <w:t>,</w:t>
      </w:r>
      <w:r w:rsidR="004548CC">
        <w:t xml:space="preserve"> in practice, multiple algorithms need to be trained for hyperparameter search and calculating </w:t>
      </w:r>
      <w:r w:rsidR="00F74A98">
        <w:t>uncertainty</w:t>
      </w:r>
      <w:r w:rsidR="00125A4C">
        <w:t xml:space="preserve"> and training time is therefore higher</w:t>
      </w:r>
      <w:r w:rsidR="00F621DB">
        <w:t xml:space="preserve"> than simply training a single model</w:t>
      </w:r>
      <w:r w:rsidR="00125A4C">
        <w:t xml:space="preserve">. </w:t>
      </w:r>
    </w:p>
    <w:p w14:paraId="2CD8D403" w14:textId="705018B1" w:rsidR="00F706EF" w:rsidRDefault="00125A4C" w:rsidP="008A1C9A">
      <w:pPr>
        <w:spacing w:line="480" w:lineRule="auto"/>
        <w:jc w:val="both"/>
      </w:pPr>
      <w:r>
        <w:t xml:space="preserve">At the same time, </w:t>
      </w:r>
      <w:r w:rsidR="00206DD2">
        <w:t xml:space="preserve">compute costs and hardware are much less of a hurdle than </w:t>
      </w:r>
      <w:r w:rsidR="001D1C92">
        <w:t>they</w:t>
      </w:r>
      <w:r w:rsidR="00206DD2">
        <w:t xml:space="preserve"> w</w:t>
      </w:r>
      <w:r w:rsidR="001D1C92">
        <w:t>ere</w:t>
      </w:r>
      <w:r w:rsidR="00206DD2">
        <w:t xml:space="preserve"> a few years ago. The analyses for this paper were initially set up in a Google </w:t>
      </w:r>
      <w:proofErr w:type="spellStart"/>
      <w:r w:rsidR="00206DD2">
        <w:t>Colab</w:t>
      </w:r>
      <w:proofErr w:type="spellEnd"/>
      <w:r w:rsidR="00206DD2">
        <w:t xml:space="preserve"> notebook, which provides easy access to GPUs in the browser. </w:t>
      </w:r>
      <w:r w:rsidR="001D1C92">
        <w:t xml:space="preserve">We used the </w:t>
      </w:r>
      <w:r w:rsidR="00206DD2">
        <w:t xml:space="preserve">10 EUR / </w:t>
      </w:r>
      <w:r w:rsidR="001D1C92">
        <w:t>m</w:t>
      </w:r>
      <w:r w:rsidR="00206DD2">
        <w:t>onth subscription</w:t>
      </w:r>
      <w:r w:rsidR="001D1C92">
        <w:t xml:space="preserve">, which provides </w:t>
      </w:r>
      <w:r w:rsidR="00F706EF">
        <w:t>decent</w:t>
      </w:r>
      <w:r w:rsidR="001D1C92">
        <w:t xml:space="preserve"> GPU run-times</w:t>
      </w:r>
      <w:r w:rsidR="00F74A98">
        <w:t xml:space="preserve"> of theoretically up to 24 hours</w:t>
      </w:r>
      <w:r w:rsidR="001D1C92">
        <w:t xml:space="preserve">. In practice, we started our script described in </w:t>
      </w:r>
      <w:r w:rsidR="00D4494F">
        <w:t>appendix</w:t>
      </w:r>
      <w:r w:rsidR="001D1C92">
        <w:t xml:space="preserve"> </w:t>
      </w:r>
      <w:r w:rsidR="00D4494F">
        <w:t>C</w:t>
      </w:r>
      <w:r w:rsidR="00F706EF">
        <w:t xml:space="preserve"> and manually monitored our browser roughly every 30 minutes to make sure that the GPU run-time was not timed out</w:t>
      </w:r>
      <w:r w:rsidR="00F74A98">
        <w:t xml:space="preserve"> due to inactivity</w:t>
      </w:r>
      <w:r w:rsidR="00FE18EF">
        <w:t>. We tried to let the GPU run over night, which worked in around 50% of cases, while in 50% of cases Google had timed</w:t>
      </w:r>
      <w:r w:rsidR="00F74A98">
        <w:t xml:space="preserve"> </w:t>
      </w:r>
      <w:r w:rsidR="00FE18EF">
        <w:t>out our GPU</w:t>
      </w:r>
      <w:r w:rsidR="00F706EF">
        <w:t xml:space="preserve">. </w:t>
      </w:r>
      <w:r w:rsidR="00F74A98">
        <w:t>In our experience, this</w:t>
      </w:r>
      <w:r w:rsidR="00F706EF">
        <w:t xml:space="preserve"> </w:t>
      </w:r>
      <w:r w:rsidR="004B2D97">
        <w:t xml:space="preserve">setup </w:t>
      </w:r>
      <w:r w:rsidR="00F706EF">
        <w:t xml:space="preserve">enabled </w:t>
      </w:r>
      <w:r w:rsidR="004B2D97">
        <w:t xml:space="preserve">GPU </w:t>
      </w:r>
      <w:r w:rsidR="00F706EF">
        <w:t>run-times between roughly 6 to 18 hours.</w:t>
      </w:r>
      <w:r w:rsidR="00FE18EF">
        <w:t xml:space="preserve"> To avoid losing data when the GPU </w:t>
      </w:r>
      <w:r w:rsidR="00F74A98">
        <w:t>timed out</w:t>
      </w:r>
      <w:r w:rsidR="00FE18EF">
        <w:t>, we needed to add intermediate saving steps in our script.</w:t>
      </w:r>
      <w:r w:rsidR="00F706EF">
        <w:t xml:space="preserve"> As we added more datasets and sample sizes, the random time</w:t>
      </w:r>
      <w:r w:rsidR="00F74A98">
        <w:t xml:space="preserve"> </w:t>
      </w:r>
      <w:r w:rsidR="00F706EF">
        <w:t xml:space="preserve">outs of Google </w:t>
      </w:r>
      <w:proofErr w:type="spellStart"/>
      <w:r w:rsidR="00F706EF">
        <w:t>Colab</w:t>
      </w:r>
      <w:proofErr w:type="spellEnd"/>
      <w:r w:rsidR="00F706EF">
        <w:t xml:space="preserve"> became more and more inconvenient, and we switched to a university GPU.</w:t>
      </w:r>
      <w:r w:rsidR="00D67F18">
        <w:t xml:space="preserve"> For </w:t>
      </w:r>
      <w:r w:rsidR="00EE5B82">
        <w:t xml:space="preserve">users without access to university GPUs, newer </w:t>
      </w:r>
      <w:proofErr w:type="spellStart"/>
      <w:r w:rsidR="00F74A98">
        <w:t>Colab</w:t>
      </w:r>
      <w:proofErr w:type="spellEnd"/>
      <w:r w:rsidR="00F74A98">
        <w:t xml:space="preserve"> </w:t>
      </w:r>
      <w:r w:rsidR="00EE5B82">
        <w:t xml:space="preserve">subscriptions promise more stable run-times for 50 EUR, but we have not tested how reliable they are. </w:t>
      </w:r>
    </w:p>
    <w:p w14:paraId="5F49098B" w14:textId="4BD0313E" w:rsidR="00F706EF" w:rsidRDefault="00FE18EF" w:rsidP="008A1C9A">
      <w:pPr>
        <w:spacing w:line="480" w:lineRule="auto"/>
        <w:jc w:val="both"/>
      </w:pPr>
      <w:r>
        <w:t xml:space="preserve">Based on this experience, we learned that compute resources are an important hurdle for using deep learning, but it is less pronounced than we originally thought. </w:t>
      </w:r>
      <w:r w:rsidR="004B2D97">
        <w:t xml:space="preserve">Substantive research </w:t>
      </w:r>
      <w:r w:rsidR="004B2D97">
        <w:lastRenderedPageBreak/>
        <w:t>projects do not need to compare many datasets across many data sizes</w:t>
      </w:r>
      <w:r w:rsidR="00F621DB">
        <w:t>,</w:t>
      </w:r>
      <w:r w:rsidR="00F74A98">
        <w:t xml:space="preserve"> training hundreds of models</w:t>
      </w:r>
      <w:r w:rsidR="004B2D97">
        <w:t xml:space="preserve">, but only need to train a few dozen models for their specific dataset. Moreover, our extensive hyperparameter search described in </w:t>
      </w:r>
      <w:r w:rsidR="00FA2D74">
        <w:t>appendix</w:t>
      </w:r>
      <w:r w:rsidR="004B2D97">
        <w:t xml:space="preserve"> </w:t>
      </w:r>
      <w:r w:rsidR="00D4494F">
        <w:t>E</w:t>
      </w:r>
      <w:r w:rsidR="004B2D97">
        <w:t xml:space="preserve"> shows, that </w:t>
      </w:r>
      <w:r w:rsidR="00CB6E68">
        <w:t xml:space="preserve">the best performing hyperparameters always oscillate around a certain set of values. Researchers can probably save significant compute time if they chose default hyperparameters indicated in </w:t>
      </w:r>
      <w:r w:rsidR="00FA2D74">
        <w:t>appendix</w:t>
      </w:r>
      <w:r w:rsidR="00CB6E68">
        <w:t xml:space="preserve"> </w:t>
      </w:r>
      <w:r w:rsidR="00D4494F">
        <w:t>E</w:t>
      </w:r>
      <w:r w:rsidR="00CB6E68">
        <w:t xml:space="preserve">. </w:t>
      </w:r>
    </w:p>
    <w:p w14:paraId="3ADEF537" w14:textId="2383216D" w:rsidR="004548CC" w:rsidRDefault="004548CC" w:rsidP="008A1C9A">
      <w:pPr>
        <w:spacing w:line="480" w:lineRule="auto"/>
        <w:jc w:val="both"/>
      </w:pPr>
    </w:p>
    <w:tbl>
      <w:tblPr>
        <w:tblStyle w:val="af6"/>
        <w:tblW w:w="10057" w:type="dxa"/>
        <w:tblInd w:w="-6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515"/>
        <w:gridCol w:w="2514"/>
        <w:gridCol w:w="2514"/>
        <w:gridCol w:w="2514"/>
      </w:tblGrid>
      <w:tr w:rsidR="004548CC" w14:paraId="381B54F2" w14:textId="77777777" w:rsidTr="00631BC6">
        <w:tc>
          <w:tcPr>
            <w:tcW w:w="2515" w:type="dxa"/>
            <w:shd w:val="clear" w:color="auto" w:fill="BFBFBF" w:themeFill="background1" w:themeFillShade="BF"/>
            <w:tcMar>
              <w:top w:w="-70" w:type="dxa"/>
              <w:left w:w="-70" w:type="dxa"/>
              <w:bottom w:w="-70" w:type="dxa"/>
              <w:right w:w="-70" w:type="dxa"/>
            </w:tcMar>
          </w:tcPr>
          <w:p w14:paraId="16721381" w14:textId="77777777" w:rsidR="004548CC" w:rsidRDefault="004548CC" w:rsidP="00663103">
            <w:pPr>
              <w:widowControl w:val="0"/>
              <w:spacing w:line="276" w:lineRule="auto"/>
              <w:rPr>
                <w:b/>
              </w:rPr>
            </w:pPr>
            <w:r>
              <w:rPr>
                <w:b/>
              </w:rPr>
              <w:t>algorithm</w:t>
            </w:r>
          </w:p>
        </w:tc>
        <w:tc>
          <w:tcPr>
            <w:tcW w:w="2514" w:type="dxa"/>
            <w:shd w:val="clear" w:color="auto" w:fill="BFBFBF" w:themeFill="background1" w:themeFillShade="BF"/>
            <w:tcMar>
              <w:top w:w="-70" w:type="dxa"/>
              <w:left w:w="-70" w:type="dxa"/>
              <w:bottom w:w="-70" w:type="dxa"/>
              <w:right w:w="-70" w:type="dxa"/>
            </w:tcMar>
          </w:tcPr>
          <w:p w14:paraId="3162EB25" w14:textId="77777777" w:rsidR="004548CC" w:rsidRDefault="004548CC" w:rsidP="00663103">
            <w:pPr>
              <w:widowControl w:val="0"/>
              <w:spacing w:line="276" w:lineRule="auto"/>
              <w:rPr>
                <w:b/>
              </w:rPr>
            </w:pPr>
            <w:r>
              <w:rPr>
                <w:b/>
              </w:rPr>
              <w:t>sample size</w:t>
            </w:r>
          </w:p>
        </w:tc>
        <w:tc>
          <w:tcPr>
            <w:tcW w:w="2514" w:type="dxa"/>
            <w:shd w:val="clear" w:color="auto" w:fill="BFBFBF" w:themeFill="background1" w:themeFillShade="BF"/>
            <w:tcMar>
              <w:top w:w="-70" w:type="dxa"/>
              <w:left w:w="-70" w:type="dxa"/>
              <w:bottom w:w="-70" w:type="dxa"/>
              <w:right w:w="-70" w:type="dxa"/>
            </w:tcMar>
          </w:tcPr>
          <w:p w14:paraId="3AE3B585" w14:textId="77777777" w:rsidR="004548CC" w:rsidRDefault="004548CC" w:rsidP="00663103">
            <w:pPr>
              <w:widowControl w:val="0"/>
              <w:spacing w:line="276" w:lineRule="auto"/>
              <w:rPr>
                <w:b/>
              </w:rPr>
            </w:pPr>
            <w:r>
              <w:rPr>
                <w:b/>
              </w:rPr>
              <w:t>minutes training</w:t>
            </w:r>
          </w:p>
        </w:tc>
        <w:tc>
          <w:tcPr>
            <w:tcW w:w="2514" w:type="dxa"/>
            <w:shd w:val="clear" w:color="auto" w:fill="BFBFBF" w:themeFill="background1" w:themeFillShade="BF"/>
            <w:tcMar>
              <w:top w:w="-70" w:type="dxa"/>
              <w:left w:w="-70" w:type="dxa"/>
              <w:bottom w:w="-70" w:type="dxa"/>
              <w:right w:w="-70" w:type="dxa"/>
            </w:tcMar>
          </w:tcPr>
          <w:p w14:paraId="4CB7894E" w14:textId="77777777" w:rsidR="004548CC" w:rsidRDefault="004548CC" w:rsidP="00663103">
            <w:pPr>
              <w:widowControl w:val="0"/>
              <w:spacing w:line="276" w:lineRule="auto"/>
              <w:rPr>
                <w:b/>
              </w:rPr>
            </w:pPr>
            <w:r>
              <w:rPr>
                <w:b/>
              </w:rPr>
              <w:t>hardware</w:t>
            </w:r>
          </w:p>
        </w:tc>
      </w:tr>
      <w:tr w:rsidR="004548CC" w14:paraId="61216D76" w14:textId="77777777" w:rsidTr="00631BC6">
        <w:tc>
          <w:tcPr>
            <w:tcW w:w="2515" w:type="dxa"/>
            <w:shd w:val="clear" w:color="auto" w:fill="D9D9D9" w:themeFill="background1" w:themeFillShade="D9"/>
            <w:tcMar>
              <w:top w:w="-70" w:type="dxa"/>
              <w:left w:w="-70" w:type="dxa"/>
              <w:bottom w:w="-70" w:type="dxa"/>
              <w:right w:w="-70" w:type="dxa"/>
            </w:tcMar>
          </w:tcPr>
          <w:p w14:paraId="0B969911"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2B7AC9CA"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209C0F18"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DFBD4DA" w14:textId="77777777" w:rsidR="004548CC" w:rsidRDefault="004548CC" w:rsidP="00663103">
            <w:pPr>
              <w:widowControl w:val="0"/>
              <w:spacing w:line="276" w:lineRule="auto"/>
            </w:pPr>
            <w:r>
              <w:t>CPU (AMD Rome 7H12)</w:t>
            </w:r>
          </w:p>
        </w:tc>
      </w:tr>
      <w:tr w:rsidR="004548CC" w14:paraId="442840C4" w14:textId="77777777" w:rsidTr="00631BC6">
        <w:tc>
          <w:tcPr>
            <w:tcW w:w="2515" w:type="dxa"/>
            <w:shd w:val="clear" w:color="auto" w:fill="D9D9D9" w:themeFill="background1" w:themeFillShade="D9"/>
            <w:tcMar>
              <w:top w:w="-70" w:type="dxa"/>
              <w:left w:w="-70" w:type="dxa"/>
              <w:bottom w:w="-70" w:type="dxa"/>
              <w:right w:w="-70" w:type="dxa"/>
            </w:tcMar>
          </w:tcPr>
          <w:p w14:paraId="5A711F8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40D3922D"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F9BA629"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1423641" w14:textId="77777777" w:rsidR="004548CC" w:rsidRDefault="004548CC" w:rsidP="00663103">
            <w:pPr>
              <w:widowControl w:val="0"/>
              <w:spacing w:line="276" w:lineRule="auto"/>
            </w:pPr>
            <w:r>
              <w:t>CPU (AMD Rome 7H12)</w:t>
            </w:r>
          </w:p>
        </w:tc>
      </w:tr>
      <w:tr w:rsidR="004548CC" w14:paraId="7B001844" w14:textId="77777777" w:rsidTr="00631BC6">
        <w:tc>
          <w:tcPr>
            <w:tcW w:w="2515" w:type="dxa"/>
            <w:shd w:val="clear" w:color="auto" w:fill="D9D9D9" w:themeFill="background1" w:themeFillShade="D9"/>
            <w:tcMar>
              <w:top w:w="-70" w:type="dxa"/>
              <w:left w:w="-70" w:type="dxa"/>
              <w:bottom w:w="-70" w:type="dxa"/>
              <w:right w:w="-70" w:type="dxa"/>
            </w:tcMar>
          </w:tcPr>
          <w:p w14:paraId="57498148"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39F19E71"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0558357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408A71F" w14:textId="77777777" w:rsidR="004548CC" w:rsidRDefault="004548CC" w:rsidP="00663103">
            <w:pPr>
              <w:widowControl w:val="0"/>
              <w:spacing w:line="276" w:lineRule="auto"/>
            </w:pPr>
            <w:r>
              <w:t>CPU (AMD Rome 7H12)</w:t>
            </w:r>
          </w:p>
        </w:tc>
      </w:tr>
      <w:tr w:rsidR="004548CC" w14:paraId="440D9315" w14:textId="77777777" w:rsidTr="00631BC6">
        <w:tc>
          <w:tcPr>
            <w:tcW w:w="2515" w:type="dxa"/>
            <w:shd w:val="clear" w:color="auto" w:fill="D9D9D9" w:themeFill="background1" w:themeFillShade="D9"/>
            <w:tcMar>
              <w:top w:w="-70" w:type="dxa"/>
              <w:left w:w="-70" w:type="dxa"/>
              <w:bottom w:w="-70" w:type="dxa"/>
              <w:right w:w="-70" w:type="dxa"/>
            </w:tcMar>
          </w:tcPr>
          <w:p w14:paraId="4DAFD7E5"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6DFA5B4F"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88DCDDA"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331EEA41" w14:textId="77777777" w:rsidR="004548CC" w:rsidRDefault="004548CC" w:rsidP="00663103">
            <w:pPr>
              <w:widowControl w:val="0"/>
              <w:spacing w:line="276" w:lineRule="auto"/>
            </w:pPr>
            <w:r>
              <w:t>CPU (AMD Rome 7H12)</w:t>
            </w:r>
          </w:p>
        </w:tc>
      </w:tr>
      <w:tr w:rsidR="004548CC" w14:paraId="118ADE39" w14:textId="77777777" w:rsidTr="00631BC6">
        <w:tc>
          <w:tcPr>
            <w:tcW w:w="2515" w:type="dxa"/>
            <w:shd w:val="clear" w:color="auto" w:fill="D9D9D9" w:themeFill="background1" w:themeFillShade="D9"/>
            <w:tcMar>
              <w:top w:w="-70" w:type="dxa"/>
              <w:left w:w="-70" w:type="dxa"/>
              <w:bottom w:w="-70" w:type="dxa"/>
              <w:right w:w="-70" w:type="dxa"/>
            </w:tcMar>
          </w:tcPr>
          <w:p w14:paraId="57D073CE"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72F784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1C9939A2" w14:textId="77777777" w:rsidR="004548CC" w:rsidRDefault="004548CC" w:rsidP="00663103">
            <w:pPr>
              <w:widowControl w:val="0"/>
              <w:spacing w:line="276" w:lineRule="auto"/>
            </w:pPr>
            <w:r>
              <w:t>0,5</w:t>
            </w:r>
          </w:p>
        </w:tc>
        <w:tc>
          <w:tcPr>
            <w:tcW w:w="2514" w:type="dxa"/>
            <w:tcMar>
              <w:top w:w="-70" w:type="dxa"/>
              <w:left w:w="-70" w:type="dxa"/>
              <w:bottom w:w="-70" w:type="dxa"/>
              <w:right w:w="-70" w:type="dxa"/>
            </w:tcMar>
          </w:tcPr>
          <w:p w14:paraId="3D44C01D" w14:textId="77777777" w:rsidR="004548CC" w:rsidRDefault="004548CC" w:rsidP="00663103">
            <w:pPr>
              <w:widowControl w:val="0"/>
              <w:spacing w:line="276" w:lineRule="auto"/>
            </w:pPr>
            <w:r>
              <w:t>CPU (AMD Rome 7H12)</w:t>
            </w:r>
          </w:p>
        </w:tc>
      </w:tr>
      <w:tr w:rsidR="004548CC" w14:paraId="2EC88A0C" w14:textId="77777777" w:rsidTr="00631BC6">
        <w:tc>
          <w:tcPr>
            <w:tcW w:w="2515" w:type="dxa"/>
            <w:shd w:val="clear" w:color="auto" w:fill="D9D9D9" w:themeFill="background1" w:themeFillShade="D9"/>
            <w:tcMar>
              <w:top w:w="-70" w:type="dxa"/>
              <w:left w:w="-70" w:type="dxa"/>
              <w:bottom w:w="-70" w:type="dxa"/>
              <w:right w:w="-70" w:type="dxa"/>
            </w:tcMar>
          </w:tcPr>
          <w:p w14:paraId="177BE157" w14:textId="77777777" w:rsidR="004548CC" w:rsidRDefault="004548CC" w:rsidP="00663103">
            <w:pPr>
              <w:widowControl w:val="0"/>
              <w:spacing w:line="276" w:lineRule="auto"/>
            </w:pPr>
            <w:r>
              <w:t>SVM</w:t>
            </w:r>
          </w:p>
        </w:tc>
        <w:tc>
          <w:tcPr>
            <w:tcW w:w="2514" w:type="dxa"/>
            <w:tcMar>
              <w:top w:w="-70" w:type="dxa"/>
              <w:left w:w="-70" w:type="dxa"/>
              <w:bottom w:w="-70" w:type="dxa"/>
              <w:right w:w="-70" w:type="dxa"/>
            </w:tcMar>
          </w:tcPr>
          <w:p w14:paraId="068075AA"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092EB0EF" w14:textId="77777777" w:rsidR="004548CC" w:rsidRDefault="004548CC" w:rsidP="00663103">
            <w:pPr>
              <w:widowControl w:val="0"/>
              <w:spacing w:line="276" w:lineRule="auto"/>
            </w:pPr>
            <w:r>
              <w:t>1</w:t>
            </w:r>
          </w:p>
        </w:tc>
        <w:tc>
          <w:tcPr>
            <w:tcW w:w="2514" w:type="dxa"/>
            <w:tcMar>
              <w:top w:w="-70" w:type="dxa"/>
              <w:left w:w="-70" w:type="dxa"/>
              <w:bottom w:w="-70" w:type="dxa"/>
              <w:right w:w="-70" w:type="dxa"/>
            </w:tcMar>
          </w:tcPr>
          <w:p w14:paraId="5F4680D0" w14:textId="77777777" w:rsidR="004548CC" w:rsidRDefault="004548CC" w:rsidP="00663103">
            <w:pPr>
              <w:widowControl w:val="0"/>
              <w:spacing w:line="276" w:lineRule="auto"/>
            </w:pPr>
            <w:r>
              <w:t>CPU (AMD Rome 7H12)</w:t>
            </w:r>
          </w:p>
        </w:tc>
      </w:tr>
      <w:tr w:rsidR="004548CC" w14:paraId="4ABD4DA2" w14:textId="77777777" w:rsidTr="00631BC6">
        <w:tc>
          <w:tcPr>
            <w:tcW w:w="2515" w:type="dxa"/>
            <w:shd w:val="clear" w:color="auto" w:fill="D9D9D9" w:themeFill="background1" w:themeFillShade="D9"/>
            <w:tcMar>
              <w:top w:w="-70" w:type="dxa"/>
              <w:left w:w="-70" w:type="dxa"/>
              <w:bottom w:w="-70" w:type="dxa"/>
              <w:right w:w="-70" w:type="dxa"/>
            </w:tcMar>
          </w:tcPr>
          <w:p w14:paraId="5E64CA1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5BA8FAF7"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7CB0BB2E"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2309D1AB" w14:textId="77777777" w:rsidR="004548CC" w:rsidRDefault="004548CC" w:rsidP="00663103">
            <w:pPr>
              <w:widowControl w:val="0"/>
              <w:spacing w:line="276" w:lineRule="auto"/>
            </w:pPr>
            <w:r>
              <w:t>CPU (AMD Rome 7H12)</w:t>
            </w:r>
          </w:p>
        </w:tc>
      </w:tr>
      <w:tr w:rsidR="004548CC" w14:paraId="00809860" w14:textId="77777777" w:rsidTr="00631BC6">
        <w:tc>
          <w:tcPr>
            <w:tcW w:w="2515" w:type="dxa"/>
            <w:shd w:val="clear" w:color="auto" w:fill="D9D9D9" w:themeFill="background1" w:themeFillShade="D9"/>
            <w:tcMar>
              <w:top w:w="-70" w:type="dxa"/>
              <w:left w:w="-70" w:type="dxa"/>
              <w:bottom w:w="-70" w:type="dxa"/>
              <w:right w:w="-70" w:type="dxa"/>
            </w:tcMar>
          </w:tcPr>
          <w:p w14:paraId="5B5828C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02032FA"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4E5089DF"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02C5FCD1" w14:textId="77777777" w:rsidR="004548CC" w:rsidRDefault="004548CC" w:rsidP="00663103">
            <w:pPr>
              <w:widowControl w:val="0"/>
              <w:spacing w:line="276" w:lineRule="auto"/>
            </w:pPr>
            <w:r>
              <w:t>CPU (AMD Rome 7H12)</w:t>
            </w:r>
          </w:p>
        </w:tc>
      </w:tr>
      <w:tr w:rsidR="004548CC" w14:paraId="16DF6FC6" w14:textId="77777777" w:rsidTr="00631BC6">
        <w:tc>
          <w:tcPr>
            <w:tcW w:w="2515" w:type="dxa"/>
            <w:shd w:val="clear" w:color="auto" w:fill="D9D9D9" w:themeFill="background1" w:themeFillShade="D9"/>
            <w:tcMar>
              <w:top w:w="-70" w:type="dxa"/>
              <w:left w:w="-70" w:type="dxa"/>
              <w:bottom w:w="-70" w:type="dxa"/>
              <w:right w:w="-70" w:type="dxa"/>
            </w:tcMar>
          </w:tcPr>
          <w:p w14:paraId="60624210"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348D5093"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2C58EC4C"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6A6DF1BB" w14:textId="77777777" w:rsidR="004548CC" w:rsidRDefault="004548CC" w:rsidP="00663103">
            <w:pPr>
              <w:widowControl w:val="0"/>
              <w:spacing w:line="276" w:lineRule="auto"/>
            </w:pPr>
            <w:r>
              <w:t>CPU (AMD Rome 7H12)</w:t>
            </w:r>
          </w:p>
        </w:tc>
      </w:tr>
      <w:tr w:rsidR="004548CC" w14:paraId="22A38492" w14:textId="77777777" w:rsidTr="00631BC6">
        <w:tc>
          <w:tcPr>
            <w:tcW w:w="2515" w:type="dxa"/>
            <w:shd w:val="clear" w:color="auto" w:fill="D9D9D9" w:themeFill="background1" w:themeFillShade="D9"/>
            <w:tcMar>
              <w:top w:w="-70" w:type="dxa"/>
              <w:left w:w="-70" w:type="dxa"/>
              <w:bottom w:w="-70" w:type="dxa"/>
              <w:right w:w="-70" w:type="dxa"/>
            </w:tcMar>
          </w:tcPr>
          <w:p w14:paraId="14CFB46E"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7F49ADF5"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48A39394"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46616D1B" w14:textId="77777777" w:rsidR="004548CC" w:rsidRDefault="004548CC" w:rsidP="00663103">
            <w:pPr>
              <w:widowControl w:val="0"/>
              <w:spacing w:line="276" w:lineRule="auto"/>
            </w:pPr>
            <w:r>
              <w:t>CPU (AMD Rome 7H12)</w:t>
            </w:r>
          </w:p>
        </w:tc>
      </w:tr>
      <w:tr w:rsidR="004548CC" w14:paraId="121CD0AF" w14:textId="77777777" w:rsidTr="00631BC6">
        <w:tc>
          <w:tcPr>
            <w:tcW w:w="2515" w:type="dxa"/>
            <w:shd w:val="clear" w:color="auto" w:fill="D9D9D9" w:themeFill="background1" w:themeFillShade="D9"/>
            <w:tcMar>
              <w:top w:w="-70" w:type="dxa"/>
              <w:left w:w="-70" w:type="dxa"/>
              <w:bottom w:w="-70" w:type="dxa"/>
              <w:right w:w="-70" w:type="dxa"/>
            </w:tcMar>
          </w:tcPr>
          <w:p w14:paraId="76218DC2"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004838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DAF24DC" w14:textId="77777777" w:rsidR="004548CC" w:rsidRDefault="004548CC" w:rsidP="00663103">
            <w:pPr>
              <w:widowControl w:val="0"/>
              <w:spacing w:line="276" w:lineRule="auto"/>
            </w:pPr>
            <w:r>
              <w:t>0,25</w:t>
            </w:r>
          </w:p>
        </w:tc>
        <w:tc>
          <w:tcPr>
            <w:tcW w:w="2514" w:type="dxa"/>
            <w:tcMar>
              <w:top w:w="-70" w:type="dxa"/>
              <w:left w:w="-70" w:type="dxa"/>
              <w:bottom w:w="-70" w:type="dxa"/>
              <w:right w:w="-70" w:type="dxa"/>
            </w:tcMar>
          </w:tcPr>
          <w:p w14:paraId="7325F45F" w14:textId="77777777" w:rsidR="004548CC" w:rsidRDefault="004548CC" w:rsidP="00663103">
            <w:pPr>
              <w:widowControl w:val="0"/>
              <w:spacing w:line="276" w:lineRule="auto"/>
            </w:pPr>
            <w:r>
              <w:t>CPU (AMD Rome 7H12)</w:t>
            </w:r>
          </w:p>
        </w:tc>
      </w:tr>
      <w:tr w:rsidR="004548CC" w14:paraId="0BA82BB0" w14:textId="77777777" w:rsidTr="00631BC6">
        <w:tc>
          <w:tcPr>
            <w:tcW w:w="2515" w:type="dxa"/>
            <w:shd w:val="clear" w:color="auto" w:fill="D9D9D9" w:themeFill="background1" w:themeFillShade="D9"/>
            <w:tcMar>
              <w:top w:w="-70" w:type="dxa"/>
              <w:left w:w="-70" w:type="dxa"/>
              <w:bottom w:w="-70" w:type="dxa"/>
              <w:right w:w="-70" w:type="dxa"/>
            </w:tcMar>
          </w:tcPr>
          <w:p w14:paraId="767E79E6" w14:textId="77777777" w:rsidR="004548CC" w:rsidRDefault="004548CC" w:rsidP="00663103">
            <w:pPr>
              <w:widowControl w:val="0"/>
              <w:spacing w:line="276" w:lineRule="auto"/>
            </w:pPr>
            <w:r>
              <w:t>logistic regression</w:t>
            </w:r>
          </w:p>
        </w:tc>
        <w:tc>
          <w:tcPr>
            <w:tcW w:w="2514" w:type="dxa"/>
            <w:tcMar>
              <w:top w:w="-70" w:type="dxa"/>
              <w:left w:w="-70" w:type="dxa"/>
              <w:bottom w:w="-70" w:type="dxa"/>
              <w:right w:w="-70" w:type="dxa"/>
            </w:tcMar>
          </w:tcPr>
          <w:p w14:paraId="6D1772D3"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79CF5AD" w14:textId="77777777" w:rsidR="004548CC" w:rsidRDefault="004548CC" w:rsidP="00663103">
            <w:pPr>
              <w:widowControl w:val="0"/>
              <w:spacing w:line="276" w:lineRule="auto"/>
            </w:pPr>
            <w:r>
              <w:t>0</w:t>
            </w:r>
          </w:p>
        </w:tc>
        <w:tc>
          <w:tcPr>
            <w:tcW w:w="2514" w:type="dxa"/>
            <w:tcMar>
              <w:top w:w="-70" w:type="dxa"/>
              <w:left w:w="-70" w:type="dxa"/>
              <w:bottom w:w="-70" w:type="dxa"/>
              <w:right w:w="-70" w:type="dxa"/>
            </w:tcMar>
          </w:tcPr>
          <w:p w14:paraId="1B89AC6A" w14:textId="77777777" w:rsidR="004548CC" w:rsidRDefault="004548CC" w:rsidP="00663103">
            <w:pPr>
              <w:widowControl w:val="0"/>
              <w:spacing w:line="276" w:lineRule="auto"/>
            </w:pPr>
            <w:r>
              <w:t>CPU (AMD Rome 7H12)</w:t>
            </w:r>
          </w:p>
        </w:tc>
      </w:tr>
      <w:tr w:rsidR="004548CC" w14:paraId="4B75505C" w14:textId="77777777" w:rsidTr="00631BC6">
        <w:tc>
          <w:tcPr>
            <w:tcW w:w="2515" w:type="dxa"/>
            <w:shd w:val="clear" w:color="auto" w:fill="D9D9D9" w:themeFill="background1" w:themeFillShade="D9"/>
            <w:tcMar>
              <w:top w:w="-70" w:type="dxa"/>
              <w:left w:w="-70" w:type="dxa"/>
              <w:bottom w:w="-70" w:type="dxa"/>
              <w:right w:w="-70" w:type="dxa"/>
            </w:tcMar>
          </w:tcPr>
          <w:p w14:paraId="4DA0B5D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96D983B"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6C75EB12" w14:textId="77777777" w:rsidR="004548CC" w:rsidRDefault="004548CC" w:rsidP="00663103">
            <w:pPr>
              <w:widowControl w:val="0"/>
              <w:spacing w:line="276" w:lineRule="auto"/>
            </w:pPr>
            <w:r>
              <w:t>3,25</w:t>
            </w:r>
          </w:p>
        </w:tc>
        <w:tc>
          <w:tcPr>
            <w:tcW w:w="2514" w:type="dxa"/>
            <w:tcMar>
              <w:top w:w="-70" w:type="dxa"/>
              <w:left w:w="-70" w:type="dxa"/>
              <w:bottom w:w="-70" w:type="dxa"/>
              <w:right w:w="-70" w:type="dxa"/>
            </w:tcMar>
          </w:tcPr>
          <w:p w14:paraId="02C7F100" w14:textId="77777777" w:rsidR="004548CC" w:rsidRDefault="004548CC" w:rsidP="00663103">
            <w:pPr>
              <w:widowControl w:val="0"/>
              <w:spacing w:line="276" w:lineRule="auto"/>
            </w:pPr>
            <w:r>
              <w:t>GPU (A100)</w:t>
            </w:r>
          </w:p>
        </w:tc>
      </w:tr>
      <w:tr w:rsidR="004548CC" w14:paraId="0A64B43D" w14:textId="77777777" w:rsidTr="00631BC6">
        <w:tc>
          <w:tcPr>
            <w:tcW w:w="2515" w:type="dxa"/>
            <w:shd w:val="clear" w:color="auto" w:fill="D9D9D9" w:themeFill="background1" w:themeFillShade="D9"/>
            <w:tcMar>
              <w:top w:w="-70" w:type="dxa"/>
              <w:left w:w="-70" w:type="dxa"/>
              <w:bottom w:w="-70" w:type="dxa"/>
              <w:right w:w="-70" w:type="dxa"/>
            </w:tcMar>
          </w:tcPr>
          <w:p w14:paraId="6E98BE9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4D4067C"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0509B145" w14:textId="77777777" w:rsidR="004548CC" w:rsidRDefault="004548CC" w:rsidP="00663103">
            <w:pPr>
              <w:widowControl w:val="0"/>
              <w:spacing w:line="276" w:lineRule="auto"/>
            </w:pPr>
            <w:r>
              <w:t>4,75</w:t>
            </w:r>
          </w:p>
        </w:tc>
        <w:tc>
          <w:tcPr>
            <w:tcW w:w="2514" w:type="dxa"/>
            <w:tcMar>
              <w:top w:w="-70" w:type="dxa"/>
              <w:left w:w="-70" w:type="dxa"/>
              <w:bottom w:w="-70" w:type="dxa"/>
              <w:right w:w="-70" w:type="dxa"/>
            </w:tcMar>
          </w:tcPr>
          <w:p w14:paraId="5FE25F09" w14:textId="77777777" w:rsidR="004548CC" w:rsidRDefault="004548CC" w:rsidP="00663103">
            <w:pPr>
              <w:widowControl w:val="0"/>
              <w:spacing w:line="276" w:lineRule="auto"/>
            </w:pPr>
            <w:r>
              <w:t>GPU (A100)</w:t>
            </w:r>
          </w:p>
        </w:tc>
      </w:tr>
      <w:tr w:rsidR="004548CC" w14:paraId="43637423" w14:textId="77777777" w:rsidTr="00631BC6">
        <w:tc>
          <w:tcPr>
            <w:tcW w:w="2515" w:type="dxa"/>
            <w:shd w:val="clear" w:color="auto" w:fill="D9D9D9" w:themeFill="background1" w:themeFillShade="D9"/>
            <w:tcMar>
              <w:top w:w="-70" w:type="dxa"/>
              <w:left w:w="-70" w:type="dxa"/>
              <w:bottom w:w="-70" w:type="dxa"/>
              <w:right w:w="-70" w:type="dxa"/>
            </w:tcMar>
          </w:tcPr>
          <w:p w14:paraId="54634513"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7F5DDD9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4F0AD514" w14:textId="77777777" w:rsidR="004548CC" w:rsidRDefault="004548CC" w:rsidP="00663103">
            <w:pPr>
              <w:widowControl w:val="0"/>
              <w:spacing w:line="276" w:lineRule="auto"/>
            </w:pPr>
            <w:r>
              <w:t>7</w:t>
            </w:r>
          </w:p>
        </w:tc>
        <w:tc>
          <w:tcPr>
            <w:tcW w:w="2514" w:type="dxa"/>
            <w:tcMar>
              <w:top w:w="-70" w:type="dxa"/>
              <w:left w:w="-70" w:type="dxa"/>
              <w:bottom w:w="-70" w:type="dxa"/>
              <w:right w:w="-70" w:type="dxa"/>
            </w:tcMar>
          </w:tcPr>
          <w:p w14:paraId="6D9D3768" w14:textId="77777777" w:rsidR="004548CC" w:rsidRDefault="004548CC" w:rsidP="00663103">
            <w:pPr>
              <w:widowControl w:val="0"/>
              <w:spacing w:line="276" w:lineRule="auto"/>
            </w:pPr>
            <w:r>
              <w:t>GPU (A100)</w:t>
            </w:r>
          </w:p>
        </w:tc>
      </w:tr>
      <w:tr w:rsidR="004548CC" w14:paraId="11C15991" w14:textId="77777777" w:rsidTr="00631BC6">
        <w:tc>
          <w:tcPr>
            <w:tcW w:w="2515" w:type="dxa"/>
            <w:shd w:val="clear" w:color="auto" w:fill="D9D9D9" w:themeFill="background1" w:themeFillShade="D9"/>
            <w:tcMar>
              <w:top w:w="-70" w:type="dxa"/>
              <w:left w:w="-70" w:type="dxa"/>
              <w:bottom w:w="-70" w:type="dxa"/>
              <w:right w:w="-70" w:type="dxa"/>
            </w:tcMar>
          </w:tcPr>
          <w:p w14:paraId="596B3728"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012FEE93"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26E0263D" w14:textId="77777777" w:rsidR="004548CC" w:rsidRDefault="004548CC" w:rsidP="00663103">
            <w:pPr>
              <w:widowControl w:val="0"/>
              <w:spacing w:line="276" w:lineRule="auto"/>
            </w:pPr>
            <w:r>
              <w:t>11</w:t>
            </w:r>
          </w:p>
        </w:tc>
        <w:tc>
          <w:tcPr>
            <w:tcW w:w="2514" w:type="dxa"/>
            <w:tcMar>
              <w:top w:w="-70" w:type="dxa"/>
              <w:left w:w="-70" w:type="dxa"/>
              <w:bottom w:w="-70" w:type="dxa"/>
              <w:right w:w="-70" w:type="dxa"/>
            </w:tcMar>
          </w:tcPr>
          <w:p w14:paraId="0027CBC8" w14:textId="77777777" w:rsidR="004548CC" w:rsidRDefault="004548CC" w:rsidP="00663103">
            <w:pPr>
              <w:widowControl w:val="0"/>
              <w:spacing w:line="276" w:lineRule="auto"/>
            </w:pPr>
            <w:r>
              <w:t>GPU (A100)</w:t>
            </w:r>
          </w:p>
        </w:tc>
      </w:tr>
      <w:tr w:rsidR="004548CC" w14:paraId="36604A68" w14:textId="77777777" w:rsidTr="00631BC6">
        <w:tc>
          <w:tcPr>
            <w:tcW w:w="2515" w:type="dxa"/>
            <w:shd w:val="clear" w:color="auto" w:fill="D9D9D9" w:themeFill="background1" w:themeFillShade="D9"/>
            <w:tcMar>
              <w:top w:w="-70" w:type="dxa"/>
              <w:left w:w="-70" w:type="dxa"/>
              <w:bottom w:w="-70" w:type="dxa"/>
              <w:right w:w="-70" w:type="dxa"/>
            </w:tcMar>
          </w:tcPr>
          <w:p w14:paraId="4195B75A"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A7D394"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6C6C9AE5" w14:textId="77777777" w:rsidR="004548CC" w:rsidRDefault="004548CC" w:rsidP="00663103">
            <w:pPr>
              <w:widowControl w:val="0"/>
              <w:spacing w:line="276" w:lineRule="auto"/>
            </w:pPr>
            <w:r>
              <w:t>23,5</w:t>
            </w:r>
          </w:p>
        </w:tc>
        <w:tc>
          <w:tcPr>
            <w:tcW w:w="2514" w:type="dxa"/>
            <w:tcMar>
              <w:top w:w="-70" w:type="dxa"/>
              <w:left w:w="-70" w:type="dxa"/>
              <w:bottom w:w="-70" w:type="dxa"/>
              <w:right w:w="-70" w:type="dxa"/>
            </w:tcMar>
          </w:tcPr>
          <w:p w14:paraId="1D7F43FF" w14:textId="77777777" w:rsidR="004548CC" w:rsidRDefault="004548CC" w:rsidP="00663103">
            <w:pPr>
              <w:widowControl w:val="0"/>
              <w:spacing w:line="276" w:lineRule="auto"/>
            </w:pPr>
            <w:r>
              <w:t>GPU (A100)</w:t>
            </w:r>
          </w:p>
        </w:tc>
      </w:tr>
      <w:tr w:rsidR="004548CC" w14:paraId="1487F141" w14:textId="77777777" w:rsidTr="00631BC6">
        <w:tc>
          <w:tcPr>
            <w:tcW w:w="2515" w:type="dxa"/>
            <w:shd w:val="clear" w:color="auto" w:fill="D9D9D9" w:themeFill="background1" w:themeFillShade="D9"/>
            <w:tcMar>
              <w:top w:w="-70" w:type="dxa"/>
              <w:left w:w="-70" w:type="dxa"/>
              <w:bottom w:w="-70" w:type="dxa"/>
              <w:right w:w="-70" w:type="dxa"/>
            </w:tcMar>
          </w:tcPr>
          <w:p w14:paraId="2713372C" w14:textId="77777777" w:rsidR="004548CC" w:rsidRDefault="004548CC" w:rsidP="00663103">
            <w:pPr>
              <w:widowControl w:val="0"/>
              <w:spacing w:line="276" w:lineRule="auto"/>
            </w:pPr>
            <w:r>
              <w:t>BERT-base-</w:t>
            </w:r>
            <w:proofErr w:type="spellStart"/>
            <w:r>
              <w:t>nli</w:t>
            </w:r>
            <w:proofErr w:type="spellEnd"/>
          </w:p>
        </w:tc>
        <w:tc>
          <w:tcPr>
            <w:tcW w:w="2514" w:type="dxa"/>
            <w:tcMar>
              <w:top w:w="-70" w:type="dxa"/>
              <w:left w:w="-70" w:type="dxa"/>
              <w:bottom w:w="-70" w:type="dxa"/>
              <w:right w:w="-70" w:type="dxa"/>
            </w:tcMar>
          </w:tcPr>
          <w:p w14:paraId="27386016"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38CB024F" w14:textId="77777777" w:rsidR="004548CC" w:rsidRDefault="004548CC" w:rsidP="00663103">
            <w:pPr>
              <w:widowControl w:val="0"/>
              <w:spacing w:line="276" w:lineRule="auto"/>
            </w:pPr>
            <w:r>
              <w:t>45,33</w:t>
            </w:r>
          </w:p>
        </w:tc>
        <w:tc>
          <w:tcPr>
            <w:tcW w:w="2514" w:type="dxa"/>
            <w:tcMar>
              <w:top w:w="-70" w:type="dxa"/>
              <w:left w:w="-70" w:type="dxa"/>
              <w:bottom w:w="-70" w:type="dxa"/>
              <w:right w:w="-70" w:type="dxa"/>
            </w:tcMar>
          </w:tcPr>
          <w:p w14:paraId="5F247421" w14:textId="77777777" w:rsidR="004548CC" w:rsidRDefault="004548CC" w:rsidP="00663103">
            <w:pPr>
              <w:widowControl w:val="0"/>
              <w:spacing w:line="276" w:lineRule="auto"/>
            </w:pPr>
            <w:r>
              <w:t>GPU (A100)</w:t>
            </w:r>
          </w:p>
        </w:tc>
      </w:tr>
      <w:tr w:rsidR="004548CC" w14:paraId="6903A37E" w14:textId="77777777" w:rsidTr="00631BC6">
        <w:tc>
          <w:tcPr>
            <w:tcW w:w="2515" w:type="dxa"/>
            <w:shd w:val="clear" w:color="auto" w:fill="D9D9D9" w:themeFill="background1" w:themeFillShade="D9"/>
            <w:tcMar>
              <w:top w:w="-70" w:type="dxa"/>
              <w:left w:w="-70" w:type="dxa"/>
              <w:bottom w:w="-70" w:type="dxa"/>
              <w:right w:w="-70" w:type="dxa"/>
            </w:tcMar>
          </w:tcPr>
          <w:p w14:paraId="3E3F073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13053A41" w14:textId="77777777" w:rsidR="004548CC" w:rsidRDefault="004548CC" w:rsidP="00663103">
            <w:pPr>
              <w:widowControl w:val="0"/>
              <w:spacing w:line="276" w:lineRule="auto"/>
            </w:pPr>
            <w:r>
              <w:t>100</w:t>
            </w:r>
          </w:p>
        </w:tc>
        <w:tc>
          <w:tcPr>
            <w:tcW w:w="2514" w:type="dxa"/>
            <w:tcMar>
              <w:top w:w="-70" w:type="dxa"/>
              <w:left w:w="-70" w:type="dxa"/>
              <w:bottom w:w="-70" w:type="dxa"/>
              <w:right w:w="-70" w:type="dxa"/>
            </w:tcMar>
          </w:tcPr>
          <w:p w14:paraId="4A987E98" w14:textId="77777777" w:rsidR="004548CC" w:rsidRDefault="004548CC" w:rsidP="00663103">
            <w:pPr>
              <w:widowControl w:val="0"/>
              <w:spacing w:line="276" w:lineRule="auto"/>
            </w:pPr>
            <w:r>
              <w:t>1,62</w:t>
            </w:r>
          </w:p>
        </w:tc>
        <w:tc>
          <w:tcPr>
            <w:tcW w:w="2514" w:type="dxa"/>
            <w:tcMar>
              <w:top w:w="-70" w:type="dxa"/>
              <w:left w:w="-70" w:type="dxa"/>
              <w:bottom w:w="-70" w:type="dxa"/>
              <w:right w:w="-70" w:type="dxa"/>
            </w:tcMar>
          </w:tcPr>
          <w:p w14:paraId="573D62C9" w14:textId="77777777" w:rsidR="004548CC" w:rsidRDefault="004548CC" w:rsidP="00663103">
            <w:pPr>
              <w:widowControl w:val="0"/>
              <w:spacing w:line="276" w:lineRule="auto"/>
            </w:pPr>
            <w:r>
              <w:t>GPU (A100)</w:t>
            </w:r>
          </w:p>
        </w:tc>
      </w:tr>
      <w:tr w:rsidR="004548CC" w14:paraId="2BC03FA6" w14:textId="77777777" w:rsidTr="00631BC6">
        <w:tc>
          <w:tcPr>
            <w:tcW w:w="2515" w:type="dxa"/>
            <w:shd w:val="clear" w:color="auto" w:fill="D9D9D9" w:themeFill="background1" w:themeFillShade="D9"/>
            <w:tcMar>
              <w:top w:w="-70" w:type="dxa"/>
              <w:left w:w="-70" w:type="dxa"/>
              <w:bottom w:w="-70" w:type="dxa"/>
              <w:right w:w="-70" w:type="dxa"/>
            </w:tcMar>
          </w:tcPr>
          <w:p w14:paraId="4BA3F6E2"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C431B55" w14:textId="77777777" w:rsidR="004548CC" w:rsidRDefault="004548CC" w:rsidP="00663103">
            <w:pPr>
              <w:widowControl w:val="0"/>
              <w:spacing w:line="276" w:lineRule="auto"/>
            </w:pPr>
            <w:r>
              <w:t>500</w:t>
            </w:r>
          </w:p>
        </w:tc>
        <w:tc>
          <w:tcPr>
            <w:tcW w:w="2514" w:type="dxa"/>
            <w:tcMar>
              <w:top w:w="-70" w:type="dxa"/>
              <w:left w:w="-70" w:type="dxa"/>
              <w:bottom w:w="-70" w:type="dxa"/>
              <w:right w:w="-70" w:type="dxa"/>
            </w:tcMar>
          </w:tcPr>
          <w:p w14:paraId="657C86E9" w14:textId="77777777" w:rsidR="004548CC" w:rsidRDefault="004548CC" w:rsidP="00663103">
            <w:pPr>
              <w:widowControl w:val="0"/>
              <w:spacing w:line="276" w:lineRule="auto"/>
            </w:pPr>
            <w:r>
              <w:t>6,25</w:t>
            </w:r>
          </w:p>
        </w:tc>
        <w:tc>
          <w:tcPr>
            <w:tcW w:w="2514" w:type="dxa"/>
            <w:tcMar>
              <w:top w:w="-70" w:type="dxa"/>
              <w:left w:w="-70" w:type="dxa"/>
              <w:bottom w:w="-70" w:type="dxa"/>
              <w:right w:w="-70" w:type="dxa"/>
            </w:tcMar>
          </w:tcPr>
          <w:p w14:paraId="75507C5F" w14:textId="77777777" w:rsidR="004548CC" w:rsidRDefault="004548CC" w:rsidP="00663103">
            <w:pPr>
              <w:widowControl w:val="0"/>
              <w:spacing w:line="276" w:lineRule="auto"/>
            </w:pPr>
            <w:r>
              <w:t>GPU (A100)</w:t>
            </w:r>
          </w:p>
        </w:tc>
      </w:tr>
      <w:tr w:rsidR="004548CC" w14:paraId="4C13B97B" w14:textId="77777777" w:rsidTr="00631BC6">
        <w:tc>
          <w:tcPr>
            <w:tcW w:w="2515" w:type="dxa"/>
            <w:shd w:val="clear" w:color="auto" w:fill="D9D9D9" w:themeFill="background1" w:themeFillShade="D9"/>
            <w:tcMar>
              <w:top w:w="-70" w:type="dxa"/>
              <w:left w:w="-70" w:type="dxa"/>
              <w:bottom w:w="-70" w:type="dxa"/>
              <w:right w:w="-70" w:type="dxa"/>
            </w:tcMar>
          </w:tcPr>
          <w:p w14:paraId="095695F4"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59C37287" w14:textId="77777777" w:rsidR="004548CC" w:rsidRDefault="004548CC" w:rsidP="00663103">
            <w:pPr>
              <w:widowControl w:val="0"/>
              <w:spacing w:line="276" w:lineRule="auto"/>
            </w:pPr>
            <w:r>
              <w:t>1000</w:t>
            </w:r>
          </w:p>
        </w:tc>
        <w:tc>
          <w:tcPr>
            <w:tcW w:w="2514" w:type="dxa"/>
            <w:tcMar>
              <w:top w:w="-70" w:type="dxa"/>
              <w:left w:w="-70" w:type="dxa"/>
              <w:bottom w:w="-70" w:type="dxa"/>
              <w:right w:w="-70" w:type="dxa"/>
            </w:tcMar>
          </w:tcPr>
          <w:p w14:paraId="3A0D8A6C" w14:textId="77777777" w:rsidR="004548CC" w:rsidRDefault="004548CC" w:rsidP="00663103">
            <w:pPr>
              <w:widowControl w:val="0"/>
              <w:spacing w:line="276" w:lineRule="auto"/>
            </w:pPr>
            <w:r>
              <w:t>12,38</w:t>
            </w:r>
          </w:p>
        </w:tc>
        <w:tc>
          <w:tcPr>
            <w:tcW w:w="2514" w:type="dxa"/>
            <w:tcMar>
              <w:top w:w="-70" w:type="dxa"/>
              <w:left w:w="-70" w:type="dxa"/>
              <w:bottom w:w="-70" w:type="dxa"/>
              <w:right w:w="-70" w:type="dxa"/>
            </w:tcMar>
          </w:tcPr>
          <w:p w14:paraId="348421DC" w14:textId="77777777" w:rsidR="004548CC" w:rsidRDefault="004548CC" w:rsidP="00663103">
            <w:pPr>
              <w:widowControl w:val="0"/>
              <w:spacing w:line="276" w:lineRule="auto"/>
            </w:pPr>
            <w:r>
              <w:t>GPU (A100)</w:t>
            </w:r>
          </w:p>
        </w:tc>
      </w:tr>
      <w:tr w:rsidR="004548CC" w14:paraId="11A15A1B" w14:textId="77777777" w:rsidTr="00631BC6">
        <w:tc>
          <w:tcPr>
            <w:tcW w:w="2515" w:type="dxa"/>
            <w:shd w:val="clear" w:color="auto" w:fill="D9D9D9" w:themeFill="background1" w:themeFillShade="D9"/>
            <w:tcMar>
              <w:top w:w="-70" w:type="dxa"/>
              <w:left w:w="-70" w:type="dxa"/>
              <w:bottom w:w="-70" w:type="dxa"/>
              <w:right w:w="-70" w:type="dxa"/>
            </w:tcMar>
          </w:tcPr>
          <w:p w14:paraId="2BBF853E"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6D676207" w14:textId="77777777" w:rsidR="004548CC" w:rsidRDefault="004548CC" w:rsidP="00663103">
            <w:pPr>
              <w:widowControl w:val="0"/>
              <w:spacing w:line="276" w:lineRule="auto"/>
            </w:pPr>
            <w:r>
              <w:t>2500</w:t>
            </w:r>
          </w:p>
        </w:tc>
        <w:tc>
          <w:tcPr>
            <w:tcW w:w="2514" w:type="dxa"/>
            <w:tcMar>
              <w:top w:w="-70" w:type="dxa"/>
              <w:left w:w="-70" w:type="dxa"/>
              <w:bottom w:w="-70" w:type="dxa"/>
              <w:right w:w="-70" w:type="dxa"/>
            </w:tcMar>
          </w:tcPr>
          <w:p w14:paraId="3228A3D3" w14:textId="77777777" w:rsidR="004548CC" w:rsidRDefault="004548CC" w:rsidP="00663103">
            <w:pPr>
              <w:widowControl w:val="0"/>
              <w:spacing w:line="276" w:lineRule="auto"/>
            </w:pPr>
            <w:r>
              <w:t>23,71</w:t>
            </w:r>
          </w:p>
        </w:tc>
        <w:tc>
          <w:tcPr>
            <w:tcW w:w="2514" w:type="dxa"/>
            <w:tcMar>
              <w:top w:w="-70" w:type="dxa"/>
              <w:left w:w="-70" w:type="dxa"/>
              <w:bottom w:w="-70" w:type="dxa"/>
              <w:right w:w="-70" w:type="dxa"/>
            </w:tcMar>
          </w:tcPr>
          <w:p w14:paraId="5C21A41A" w14:textId="77777777" w:rsidR="004548CC" w:rsidRDefault="004548CC" w:rsidP="00663103">
            <w:pPr>
              <w:widowControl w:val="0"/>
              <w:spacing w:line="276" w:lineRule="auto"/>
            </w:pPr>
            <w:r>
              <w:t>GPU (A100)</w:t>
            </w:r>
          </w:p>
        </w:tc>
      </w:tr>
      <w:tr w:rsidR="004548CC" w14:paraId="09D7743A" w14:textId="77777777" w:rsidTr="00631BC6">
        <w:tc>
          <w:tcPr>
            <w:tcW w:w="2515" w:type="dxa"/>
            <w:shd w:val="clear" w:color="auto" w:fill="D9D9D9" w:themeFill="background1" w:themeFillShade="D9"/>
            <w:tcMar>
              <w:top w:w="-70" w:type="dxa"/>
              <w:left w:w="-70" w:type="dxa"/>
              <w:bottom w:w="-70" w:type="dxa"/>
              <w:right w:w="-70" w:type="dxa"/>
            </w:tcMar>
          </w:tcPr>
          <w:p w14:paraId="760A7D6B"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0B7A7A3E" w14:textId="77777777" w:rsidR="004548CC" w:rsidRDefault="004548CC" w:rsidP="00663103">
            <w:pPr>
              <w:widowControl w:val="0"/>
              <w:spacing w:line="276" w:lineRule="auto"/>
            </w:pPr>
            <w:r>
              <w:t>5000</w:t>
            </w:r>
          </w:p>
        </w:tc>
        <w:tc>
          <w:tcPr>
            <w:tcW w:w="2514" w:type="dxa"/>
            <w:tcMar>
              <w:top w:w="-70" w:type="dxa"/>
              <w:left w:w="-70" w:type="dxa"/>
              <w:bottom w:w="-70" w:type="dxa"/>
              <w:right w:w="-70" w:type="dxa"/>
            </w:tcMar>
          </w:tcPr>
          <w:p w14:paraId="74B0667A" w14:textId="77777777" w:rsidR="004548CC" w:rsidRDefault="004548CC" w:rsidP="00663103">
            <w:pPr>
              <w:widowControl w:val="0"/>
              <w:spacing w:line="276" w:lineRule="auto"/>
            </w:pPr>
            <w:r>
              <w:t>41,5</w:t>
            </w:r>
          </w:p>
        </w:tc>
        <w:tc>
          <w:tcPr>
            <w:tcW w:w="2514" w:type="dxa"/>
            <w:tcMar>
              <w:top w:w="-70" w:type="dxa"/>
              <w:left w:w="-70" w:type="dxa"/>
              <w:bottom w:w="-70" w:type="dxa"/>
              <w:right w:w="-70" w:type="dxa"/>
            </w:tcMar>
          </w:tcPr>
          <w:p w14:paraId="2E583AE0" w14:textId="77777777" w:rsidR="004548CC" w:rsidRDefault="004548CC" w:rsidP="00663103">
            <w:pPr>
              <w:widowControl w:val="0"/>
              <w:spacing w:line="276" w:lineRule="auto"/>
            </w:pPr>
            <w:r>
              <w:t>GPU (A100)</w:t>
            </w:r>
          </w:p>
        </w:tc>
      </w:tr>
      <w:tr w:rsidR="004548CC" w14:paraId="5C41E826" w14:textId="77777777" w:rsidTr="00631BC6">
        <w:tc>
          <w:tcPr>
            <w:tcW w:w="2515" w:type="dxa"/>
            <w:shd w:val="clear" w:color="auto" w:fill="D9D9D9" w:themeFill="background1" w:themeFillShade="D9"/>
            <w:tcMar>
              <w:top w:w="-70" w:type="dxa"/>
              <w:left w:w="-70" w:type="dxa"/>
              <w:bottom w:w="-70" w:type="dxa"/>
              <w:right w:w="-70" w:type="dxa"/>
            </w:tcMar>
          </w:tcPr>
          <w:p w14:paraId="2992882C" w14:textId="77777777" w:rsidR="004548CC" w:rsidRDefault="004548CC" w:rsidP="00663103">
            <w:pPr>
              <w:widowControl w:val="0"/>
              <w:spacing w:line="276" w:lineRule="auto"/>
            </w:pPr>
            <w:r>
              <w:t>BERT-base</w:t>
            </w:r>
          </w:p>
        </w:tc>
        <w:tc>
          <w:tcPr>
            <w:tcW w:w="2514" w:type="dxa"/>
            <w:tcMar>
              <w:top w:w="-70" w:type="dxa"/>
              <w:left w:w="-70" w:type="dxa"/>
              <w:bottom w:w="-70" w:type="dxa"/>
              <w:right w:w="-70" w:type="dxa"/>
            </w:tcMar>
          </w:tcPr>
          <w:p w14:paraId="757ED52D" w14:textId="77777777" w:rsidR="004548CC" w:rsidRDefault="004548CC" w:rsidP="00663103">
            <w:pPr>
              <w:widowControl w:val="0"/>
              <w:spacing w:line="276" w:lineRule="auto"/>
            </w:pPr>
            <w:r>
              <w:t>10000</w:t>
            </w:r>
          </w:p>
        </w:tc>
        <w:tc>
          <w:tcPr>
            <w:tcW w:w="2514" w:type="dxa"/>
            <w:tcMar>
              <w:top w:w="-70" w:type="dxa"/>
              <w:left w:w="-70" w:type="dxa"/>
              <w:bottom w:w="-70" w:type="dxa"/>
              <w:right w:w="-70" w:type="dxa"/>
            </w:tcMar>
          </w:tcPr>
          <w:p w14:paraId="1DC50D58" w14:textId="77777777" w:rsidR="004548CC" w:rsidRDefault="004548CC" w:rsidP="00663103">
            <w:pPr>
              <w:widowControl w:val="0"/>
              <w:spacing w:line="276" w:lineRule="auto"/>
            </w:pPr>
            <w:r>
              <w:t>69</w:t>
            </w:r>
          </w:p>
        </w:tc>
        <w:tc>
          <w:tcPr>
            <w:tcW w:w="2514" w:type="dxa"/>
            <w:tcMar>
              <w:top w:w="-70" w:type="dxa"/>
              <w:left w:w="-70" w:type="dxa"/>
              <w:bottom w:w="-70" w:type="dxa"/>
              <w:right w:w="-70" w:type="dxa"/>
            </w:tcMar>
          </w:tcPr>
          <w:p w14:paraId="2B9DB552" w14:textId="77777777" w:rsidR="004548CC" w:rsidRDefault="004548CC" w:rsidP="00663103">
            <w:pPr>
              <w:widowControl w:val="0"/>
              <w:spacing w:line="276" w:lineRule="auto"/>
            </w:pPr>
            <w:r>
              <w:t>GPU (A100)</w:t>
            </w:r>
          </w:p>
        </w:tc>
      </w:tr>
    </w:tbl>
    <w:p w14:paraId="04B60481" w14:textId="77777777" w:rsidR="00344D4C" w:rsidRDefault="00344D4C">
      <w:r>
        <w:br w:type="page"/>
      </w:r>
    </w:p>
    <w:p w14:paraId="7036E462" w14:textId="0C7383D7" w:rsidR="00344D4C" w:rsidRPr="00344D4C" w:rsidRDefault="00344D4C" w:rsidP="00344D4C">
      <w:pPr>
        <w:pStyle w:val="Heading1"/>
        <w:rPr>
          <w:b w:val="0"/>
          <w:bCs/>
          <w:sz w:val="32"/>
          <w:szCs w:val="32"/>
        </w:rPr>
      </w:pPr>
      <w:bookmarkStart w:id="7" w:name="_Toc108516118"/>
      <w:r w:rsidRPr="00344D4C">
        <w:rPr>
          <w:b w:val="0"/>
          <w:bCs/>
          <w:sz w:val="32"/>
          <w:szCs w:val="32"/>
        </w:rPr>
        <w:lastRenderedPageBreak/>
        <w:t>Bibliography</w:t>
      </w:r>
      <w:bookmarkEnd w:id="7"/>
    </w:p>
    <w:p w14:paraId="423CCE59" w14:textId="77777777" w:rsidR="00344D4C" w:rsidRDefault="00344D4C" w:rsidP="00D4494F">
      <w:pPr>
        <w:jc w:val="both"/>
      </w:pPr>
    </w:p>
    <w:p w14:paraId="15A86523" w14:textId="77777777" w:rsidR="00344D4C" w:rsidRPr="00344D4C" w:rsidRDefault="00344D4C" w:rsidP="00344D4C">
      <w:pPr>
        <w:pStyle w:val="Bibliography"/>
      </w:pPr>
      <w:r>
        <w:fldChar w:fldCharType="begin"/>
      </w:r>
      <w:r>
        <w:instrText xml:space="preserve"> ADDIN ZOTERO_BIBL {"uncited":[],"omitted":[],"custom":[]} CSL_BIBLIOGRAPHY </w:instrText>
      </w:r>
      <w:r>
        <w:fldChar w:fldCharType="separate"/>
      </w:r>
      <w:r w:rsidRPr="00344D4C">
        <w:t xml:space="preserve">Barberá, Pablo, Amber E. Boydstun, Suzanna Linn, Ryan McMahon, and Jonathan Nagler. 2021. ‘Automated Text Classification of News Articles: A Practical Guide’. </w:t>
      </w:r>
      <w:r w:rsidRPr="00344D4C">
        <w:rPr>
          <w:i/>
          <w:iCs/>
        </w:rPr>
        <w:t>Political Analysis</w:t>
      </w:r>
      <w:r w:rsidRPr="00344D4C">
        <w:t xml:space="preserve"> 29 (1). Cambridge University Press: 19–42. doi:10.1017/pan.2020.8.</w:t>
      </w:r>
    </w:p>
    <w:p w14:paraId="783CBF96" w14:textId="77777777" w:rsidR="00344D4C" w:rsidRPr="00344D4C" w:rsidRDefault="00344D4C" w:rsidP="00344D4C">
      <w:pPr>
        <w:pStyle w:val="Bibliography"/>
      </w:pPr>
      <w:r w:rsidRPr="00344D4C">
        <w:t xml:space="preserve">Bilbao-Jayo, Aritz, and Aitor Almeida. 2018. ‘Automatic Political Discourse Analysis with Multi-Scale Convolutional Neural Networks and Contextual Data’. </w:t>
      </w:r>
      <w:r w:rsidRPr="00344D4C">
        <w:rPr>
          <w:i/>
          <w:iCs/>
        </w:rPr>
        <w:t>International Journal of Distributed Sensor Networks</w:t>
      </w:r>
      <w:r w:rsidRPr="00344D4C">
        <w:t xml:space="preserve"> 14 (11): 155014771881182. doi:10.1177/1550147718811827.</w:t>
      </w:r>
    </w:p>
    <w:p w14:paraId="4D8ECF75" w14:textId="77777777" w:rsidR="00344D4C" w:rsidRPr="00344D4C" w:rsidRDefault="00344D4C" w:rsidP="00344D4C">
      <w:pPr>
        <w:pStyle w:val="Bibliography"/>
        <w:rPr>
          <w:lang w:val="de-DE"/>
        </w:rPr>
      </w:pPr>
      <w:r w:rsidRPr="00344D4C">
        <w:t xml:space="preserve">Bowman, Samuel R., Gabor Angeli, Christopher Potts, and Christopher D. Manning. 2015. ‘A Large Annotated Corpus for Learning Natural Language Inference’. </w:t>
      </w:r>
      <w:r w:rsidRPr="00344D4C">
        <w:rPr>
          <w:i/>
          <w:iCs/>
          <w:lang w:val="de-DE"/>
        </w:rPr>
        <w:t>ArXiv:1508.05326 [Cs]</w:t>
      </w:r>
      <w:r w:rsidRPr="00344D4C">
        <w:rPr>
          <w:lang w:val="de-DE"/>
        </w:rPr>
        <w:t>, August. http://arxiv.org/abs/1508.05326.</w:t>
      </w:r>
    </w:p>
    <w:p w14:paraId="7AB99FFB" w14:textId="77777777" w:rsidR="00344D4C" w:rsidRPr="00344D4C" w:rsidRDefault="00344D4C" w:rsidP="00344D4C">
      <w:pPr>
        <w:pStyle w:val="Bibliography"/>
      </w:pPr>
      <w:r w:rsidRPr="00344D4C">
        <w:rPr>
          <w:lang w:val="de-DE"/>
        </w:rPr>
        <w:t xml:space="preserve">Burst, Tobias, Krause Werner, Pola Lehmann, Lewandowski Jirka, Theres Mattheiß, Nicolas Merz, Sven Regel, and Lisa Zehnter. </w:t>
      </w:r>
      <w:r w:rsidRPr="00344D4C">
        <w:t>2020. ‘Manifesto Corpus’. WZB Berlin Social Science Center. https://manifesto-project.wzb.eu/information/documents/corpus.</w:t>
      </w:r>
    </w:p>
    <w:p w14:paraId="3E3B5047" w14:textId="77777777" w:rsidR="00344D4C" w:rsidRPr="00344D4C" w:rsidRDefault="00344D4C" w:rsidP="00344D4C">
      <w:pPr>
        <w:pStyle w:val="Bibliography"/>
      </w:pPr>
      <w:r w:rsidRPr="00344D4C">
        <w:t xml:space="preserve">Cheng, Cindy, Joan Barceló, Allison Spencer Hartnett, Robert Kubinec, and Luca Messerschmidt. 2020. ‘COVID-19 Government Response Event Dataset (CoronaNet v.1.0)’. </w:t>
      </w:r>
      <w:r w:rsidRPr="00344D4C">
        <w:rPr>
          <w:i/>
          <w:iCs/>
        </w:rPr>
        <w:t>Nature Human Behaviour</w:t>
      </w:r>
      <w:r w:rsidRPr="00344D4C">
        <w:t xml:space="preserve"> 4 (7). Nature Publishing Group: 756–68. doi:10.1038/s41562-020-0909-7.</w:t>
      </w:r>
    </w:p>
    <w:p w14:paraId="04838372" w14:textId="77777777" w:rsidR="00344D4C" w:rsidRPr="00344D4C" w:rsidRDefault="00344D4C" w:rsidP="00344D4C">
      <w:pPr>
        <w:pStyle w:val="Bibliography"/>
      </w:pPr>
      <w:r w:rsidRPr="00344D4C">
        <w:t xml:space="preserve">Conneau, Alexis, Kartikay Khandelwal, Naman Goyal, Vishrav Chaudhary, Guillaume Wenzek, Francisco Guzmán, Edouard Grave, Myle Ott, Luke Zettlemoyer, and Veselin Stoyanov. 2020. ‘Unsupervised Cross-Lingual Representation Learning at Scale’. </w:t>
      </w:r>
      <w:r w:rsidRPr="00344D4C">
        <w:rPr>
          <w:i/>
          <w:iCs/>
        </w:rPr>
        <w:t>ArXiv:1911.02116 [Cs]</w:t>
      </w:r>
      <w:r w:rsidRPr="00344D4C">
        <w:t>, April. http://arxiv.org/abs/1911.02116.</w:t>
      </w:r>
    </w:p>
    <w:p w14:paraId="4456631D" w14:textId="77777777" w:rsidR="00344D4C" w:rsidRPr="00344D4C" w:rsidRDefault="00344D4C" w:rsidP="00344D4C">
      <w:pPr>
        <w:pStyle w:val="Bibliography"/>
      </w:pPr>
      <w:r w:rsidRPr="00344D4C">
        <w:t xml:space="preserve">Conneau, Alexis, Guillaume Lample, Ruty Rinott, Adina Williams, Samuel R. Bowman, Holger Schwenk, and Veselin Stoyanov. 2018. ‘XNLI: Evaluating Cross-Lingual Sentence Representations’. </w:t>
      </w:r>
      <w:r w:rsidRPr="00344D4C">
        <w:rPr>
          <w:i/>
          <w:iCs/>
        </w:rPr>
        <w:t>ArXiv:1809.05053 [Cs]</w:t>
      </w:r>
      <w:r w:rsidRPr="00344D4C">
        <w:t>, September. http://arxiv.org/abs/1809.05053.</w:t>
      </w:r>
    </w:p>
    <w:p w14:paraId="412519F0" w14:textId="77777777" w:rsidR="00344D4C" w:rsidRPr="00344D4C" w:rsidRDefault="00344D4C" w:rsidP="00344D4C">
      <w:pPr>
        <w:pStyle w:val="Bibliography"/>
      </w:pPr>
      <w:r w:rsidRPr="00344D4C">
        <w:t xml:space="preserve">Devlin, Jacob, Ming-Wei Chang, Kenton Lee, and Kristina Toutanova. 2019. ‘BERT: Pre-Training of Deep Bidirectional Transformers for Language Understanding’. </w:t>
      </w:r>
      <w:r w:rsidRPr="00344D4C">
        <w:rPr>
          <w:i/>
          <w:iCs/>
        </w:rPr>
        <w:t>ArXiv:1810.04805 [Cs]</w:t>
      </w:r>
      <w:r w:rsidRPr="00344D4C">
        <w:t>, May. http://arxiv.org/abs/1810.04805.</w:t>
      </w:r>
    </w:p>
    <w:p w14:paraId="4760F430" w14:textId="77777777" w:rsidR="00344D4C" w:rsidRPr="00344D4C" w:rsidRDefault="00344D4C" w:rsidP="00344D4C">
      <w:pPr>
        <w:pStyle w:val="Bibliography"/>
      </w:pPr>
      <w:r w:rsidRPr="00344D4C">
        <w:t xml:space="preserve">Gururangan, Suchin, Swabha Swayamdipta, Omer Levy, Roy Schwartz, Samuel Bowman, and Noah A. Smith. 2018. ‘Annotation Artifacts in Natural Language Inference Data’. In </w:t>
      </w:r>
      <w:r w:rsidRPr="00344D4C">
        <w:rPr>
          <w:i/>
          <w:iCs/>
        </w:rPr>
        <w:t>Proceedings of the 2018 Conference of the North American Chapter of           the Association for Computational Linguistics: Human Language           Technologies, Volume 2 (Short Papers)</w:t>
      </w:r>
      <w:r w:rsidRPr="00344D4C">
        <w:t>, 107–12. New Orleans, Louisiana: Association for Computational Linguistics. doi:10.18653/v1/N18-2017.</w:t>
      </w:r>
    </w:p>
    <w:p w14:paraId="6D84B3C5" w14:textId="77777777" w:rsidR="00344D4C" w:rsidRPr="00344D4C" w:rsidRDefault="00344D4C" w:rsidP="00344D4C">
      <w:pPr>
        <w:pStyle w:val="Bibliography"/>
      </w:pPr>
      <w:r w:rsidRPr="00344D4C">
        <w:t xml:space="preserve">He, Pengcheng, Jianfeng Gao, and Weizhu Chen. 2021. ‘DeBERTaV3: Improving DeBERTa Using ELECTRA-Style Pre-Training with Gradient-Disentangled Embedding Sharing’. </w:t>
      </w:r>
      <w:r w:rsidRPr="00344D4C">
        <w:rPr>
          <w:i/>
          <w:iCs/>
        </w:rPr>
        <w:t>ArXiv:2111.09543 [Cs]</w:t>
      </w:r>
      <w:r w:rsidRPr="00344D4C">
        <w:t>, December. http://arxiv.org/abs/2111.09543.</w:t>
      </w:r>
    </w:p>
    <w:p w14:paraId="16F180B5" w14:textId="77777777" w:rsidR="00344D4C" w:rsidRPr="00344D4C" w:rsidRDefault="00344D4C" w:rsidP="00344D4C">
      <w:pPr>
        <w:pStyle w:val="Bibliography"/>
      </w:pPr>
      <w:r w:rsidRPr="00344D4C">
        <w:t xml:space="preserve">Nie, Yixin, Adina Williams, Emily Dinan, Mohit Bansal, Jason Weston, and Douwe Kiela. 2020. ‘Adversarial NLI: A New Benchmark for Natural Language Understanding’. </w:t>
      </w:r>
      <w:r w:rsidRPr="00344D4C">
        <w:rPr>
          <w:i/>
          <w:iCs/>
        </w:rPr>
        <w:t>ArXiv:1910.14599 [Cs]</w:t>
      </w:r>
      <w:r w:rsidRPr="00344D4C">
        <w:t>, May. http://arxiv.org/abs/1910.14599.</w:t>
      </w:r>
    </w:p>
    <w:p w14:paraId="49E36836" w14:textId="77777777" w:rsidR="00344D4C" w:rsidRPr="00344D4C" w:rsidRDefault="00344D4C" w:rsidP="00344D4C">
      <w:pPr>
        <w:pStyle w:val="Bibliography"/>
      </w:pPr>
      <w:r w:rsidRPr="00344D4C">
        <w:t>Policy Agendas Project. 2014. ‘US Supreme Court Cases’. https://www.comparativeagendas.net/datasets_codebooks.</w:t>
      </w:r>
    </w:p>
    <w:p w14:paraId="3421ABE5" w14:textId="77777777" w:rsidR="00344D4C" w:rsidRPr="00344D4C" w:rsidRDefault="00344D4C" w:rsidP="00344D4C">
      <w:pPr>
        <w:pStyle w:val="Bibliography"/>
      </w:pPr>
      <w:r w:rsidRPr="00344D4C">
        <w:t>———. 2015. ‘US State of the Union Speeches’. https://www.comparativeagendas.net/datasets_codebooks.</w:t>
      </w:r>
    </w:p>
    <w:p w14:paraId="0ACC4696" w14:textId="77777777" w:rsidR="00344D4C" w:rsidRPr="00344D4C" w:rsidRDefault="00344D4C" w:rsidP="00344D4C">
      <w:pPr>
        <w:pStyle w:val="Bibliography"/>
      </w:pPr>
      <w:r w:rsidRPr="00344D4C">
        <w:lastRenderedPageBreak/>
        <w:t xml:space="preserve">Williams, Adina, Nikita Nangia, and Samuel R. Bowman. 2018. ‘A Broad-Coverage Challenge Corpus for Sentence Understanding through Inference’. </w:t>
      </w:r>
      <w:r w:rsidRPr="00344D4C">
        <w:rPr>
          <w:i/>
          <w:iCs/>
        </w:rPr>
        <w:t>ArXiv:1704.05426 [Cs]</w:t>
      </w:r>
      <w:r w:rsidRPr="00344D4C">
        <w:t>, February. http://arxiv.org/abs/1704.05426.</w:t>
      </w:r>
    </w:p>
    <w:p w14:paraId="46067012" w14:textId="6E5D1BDD" w:rsidR="00344D4C" w:rsidRDefault="00344D4C" w:rsidP="00D4494F">
      <w:pPr>
        <w:jc w:val="both"/>
      </w:pPr>
      <w:r>
        <w:fldChar w:fldCharType="end"/>
      </w:r>
    </w:p>
    <w:p w14:paraId="0BF65384" w14:textId="77777777" w:rsidR="00344D4C" w:rsidRDefault="00344D4C" w:rsidP="00D4494F">
      <w:pPr>
        <w:jc w:val="both"/>
      </w:pPr>
    </w:p>
    <w:sectPr w:rsidR="00344D4C">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ritz Laurer" w:date="2022-07-12T23:39:00Z" w:initials="ML">
    <w:p w14:paraId="76B07DF9" w14:textId="77777777" w:rsidR="00594F76" w:rsidRDefault="00594F76" w:rsidP="00075C5C">
      <w:r>
        <w:rPr>
          <w:rStyle w:val="CommentReference"/>
        </w:rPr>
        <w:annotationRef/>
      </w:r>
      <w:r>
        <w:rPr>
          <w:sz w:val="20"/>
          <w:szCs w:val="20"/>
        </w:rPr>
        <w:t>I still have to add titles for each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B07D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884AA" w16cex:dateUtc="2022-07-12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B07DF9" w16cid:durableId="267884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699C8" w14:textId="77777777" w:rsidR="00820297" w:rsidRDefault="00820297">
      <w:r>
        <w:separator/>
      </w:r>
    </w:p>
  </w:endnote>
  <w:endnote w:type="continuationSeparator" w:id="0">
    <w:p w14:paraId="0017F0E6" w14:textId="77777777" w:rsidR="00820297" w:rsidRDefault="008202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60C7B1" w14:textId="77777777" w:rsidR="00820297" w:rsidRDefault="00820297">
      <w:r>
        <w:separator/>
      </w:r>
    </w:p>
  </w:footnote>
  <w:footnote w:type="continuationSeparator" w:id="0">
    <w:p w14:paraId="5DA7B95E" w14:textId="77777777" w:rsidR="00820297" w:rsidRDefault="00820297">
      <w:r>
        <w:continuationSeparator/>
      </w:r>
    </w:p>
  </w:footnote>
  <w:footnote w:id="1">
    <w:p w14:paraId="53C32C12" w14:textId="4ED5D56C" w:rsidR="00DB6D07" w:rsidRPr="00DB6D07" w:rsidRDefault="00DB6D07">
      <w:pPr>
        <w:pStyle w:val="FootnoteText"/>
        <w:rPr>
          <w:lang w:val="en-US"/>
        </w:rPr>
      </w:pPr>
      <w:r w:rsidRPr="001B24A0">
        <w:rPr>
          <w:rStyle w:val="FootnoteReference"/>
        </w:rPr>
        <w:footnoteRef/>
      </w:r>
      <w:r>
        <w:t xml:space="preserve"> </w:t>
      </w:r>
      <w:r w:rsidR="008F0EAC">
        <w:rPr>
          <w:lang w:val="en-US"/>
        </w:rPr>
        <w:t>[GitHub link will be added]</w:t>
      </w:r>
    </w:p>
  </w:footnote>
  <w:footnote w:id="2">
    <w:p w14:paraId="0B39AF04" w14:textId="7D95E2B1" w:rsidR="009B72D7" w:rsidRPr="009B72D7" w:rsidRDefault="009B72D7">
      <w:pPr>
        <w:pStyle w:val="FootnoteText"/>
      </w:pPr>
      <w:r w:rsidRPr="001B24A0">
        <w:rPr>
          <w:rStyle w:val="FootnoteReference"/>
        </w:rPr>
        <w:footnoteRef/>
      </w:r>
      <w:r>
        <w:t xml:space="preserve"> </w:t>
      </w:r>
      <w:r w:rsidRPr="009B72D7">
        <w:t>https://manifesto-project.wzb.eu/</w:t>
      </w:r>
    </w:p>
  </w:footnote>
  <w:footnote w:id="3">
    <w:p w14:paraId="1F36FC1C" w14:textId="5B845B9B" w:rsidR="00E54D44" w:rsidRPr="00E54D44" w:rsidRDefault="00E54D44">
      <w:pPr>
        <w:pStyle w:val="FootnoteText"/>
      </w:pPr>
      <w:r w:rsidRPr="001B24A0">
        <w:rPr>
          <w:rStyle w:val="FootnoteReference"/>
        </w:rPr>
        <w:footnoteRef/>
      </w:r>
      <w:r>
        <w:t xml:space="preserve"> </w:t>
      </w:r>
      <w:r w:rsidRPr="00E54D44">
        <w:t>https://dataverse.harvard.edu/dataset.xhtml?persistentId=doi:10.7910/DVN/MXKRDE</w:t>
      </w:r>
    </w:p>
  </w:footnote>
  <w:footnote w:id="4">
    <w:p w14:paraId="6A528F71" w14:textId="06717FD6" w:rsidR="00E54D44" w:rsidRPr="00E54D44" w:rsidRDefault="00E54D44">
      <w:pPr>
        <w:pStyle w:val="FootnoteText"/>
      </w:pPr>
      <w:r w:rsidRPr="001B24A0">
        <w:rPr>
          <w:rStyle w:val="FootnoteReference"/>
        </w:rPr>
        <w:footnoteRef/>
      </w:r>
      <w:r>
        <w:t xml:space="preserve"> </w:t>
      </w:r>
      <w:r w:rsidRPr="00E54D44">
        <w:t>https://www.comparativeagendas.net/datasets_codebooks</w:t>
      </w:r>
    </w:p>
  </w:footnote>
  <w:footnote w:id="5">
    <w:p w14:paraId="21D6D90A" w14:textId="1944BD62" w:rsidR="00073096" w:rsidRPr="00073096" w:rsidRDefault="00073096">
      <w:pPr>
        <w:pStyle w:val="FootnoteText"/>
      </w:pPr>
      <w:r w:rsidRPr="001B24A0">
        <w:rPr>
          <w:rStyle w:val="FootnoteReference"/>
        </w:rPr>
        <w:footnoteRef/>
      </w:r>
      <w:r>
        <w:t xml:space="preserve"> </w:t>
      </w:r>
      <w:r w:rsidRPr="00073096">
        <w:t>https://www.comparativeagendas.net/pages/master-codebook</w:t>
      </w:r>
    </w:p>
  </w:footnote>
  <w:footnote w:id="6">
    <w:p w14:paraId="1CFE58A7" w14:textId="79393536" w:rsidR="00EF40E4" w:rsidRPr="00EF40E4" w:rsidRDefault="00EF40E4">
      <w:pPr>
        <w:pStyle w:val="FootnoteText"/>
      </w:pPr>
      <w:r w:rsidRPr="001B24A0">
        <w:rPr>
          <w:rStyle w:val="FootnoteReference"/>
        </w:rPr>
        <w:footnoteRef/>
      </w:r>
      <w:r>
        <w:t xml:space="preserve"> </w:t>
      </w:r>
      <w:r w:rsidRPr="00EF40E4">
        <w:t>https://www.comparativeagendas.net/datasets_codebooks</w:t>
      </w:r>
    </w:p>
  </w:footnote>
  <w:footnote w:id="7">
    <w:p w14:paraId="338AE6A8" w14:textId="29D1958A" w:rsidR="007161D9" w:rsidRPr="007161D9" w:rsidRDefault="007161D9">
      <w:pPr>
        <w:pStyle w:val="FootnoteText"/>
      </w:pPr>
      <w:r w:rsidRPr="001B24A0">
        <w:rPr>
          <w:rStyle w:val="FootnoteReference"/>
        </w:rPr>
        <w:footnoteRef/>
      </w:r>
      <w:r>
        <w:t xml:space="preserve"> https://www.coronanet-project.org/</w:t>
      </w:r>
    </w:p>
  </w:footnote>
  <w:footnote w:id="8">
    <w:p w14:paraId="7AE05A8D" w14:textId="19E75AC2" w:rsidR="00DA6F34" w:rsidRPr="00DA6F34" w:rsidRDefault="00DA6F34">
      <w:pPr>
        <w:pStyle w:val="FootnoteText"/>
      </w:pPr>
      <w:r w:rsidRPr="001B24A0">
        <w:rPr>
          <w:rStyle w:val="FootnoteReference"/>
        </w:rPr>
        <w:footnoteRef/>
      </w:r>
      <w:r>
        <w:t xml:space="preserve"> The full script written in Python is available </w:t>
      </w:r>
      <w:r w:rsidR="00F02691">
        <w:t>on our GitHub repository</w:t>
      </w:r>
      <w:r>
        <w:t>: [Link to be added]</w:t>
      </w:r>
    </w:p>
  </w:footnote>
  <w:footnote w:id="9">
    <w:p w14:paraId="77C97603" w14:textId="1E46A37F" w:rsidR="008E2CF3" w:rsidRPr="008E2CF3" w:rsidRDefault="008E2CF3">
      <w:pPr>
        <w:pStyle w:val="FootnoteText"/>
      </w:pPr>
      <w:r>
        <w:rPr>
          <w:rStyle w:val="FootnoteReference"/>
        </w:rPr>
        <w:footnoteRef/>
      </w:r>
      <w:r>
        <w:t xml:space="preserve"> </w:t>
      </w:r>
      <w:r w:rsidRPr="008E2CF3">
        <w:t>https://optuna.readthedocs.io/en/stable/</w:t>
      </w:r>
    </w:p>
  </w:footnote>
  <w:footnote w:id="10">
    <w:p w14:paraId="08E50789" w14:textId="77777777" w:rsidR="00504509" w:rsidRPr="00945BB9" w:rsidRDefault="00504509" w:rsidP="00504509">
      <w:pPr>
        <w:pStyle w:val="FootnoteText"/>
      </w:pPr>
      <w:r w:rsidRPr="001B24A0">
        <w:rPr>
          <w:rStyle w:val="FootnoteReference"/>
        </w:rPr>
        <w:footnoteRef/>
      </w:r>
      <w:r>
        <w:t xml:space="preserve"> </w:t>
      </w:r>
      <w:r w:rsidRPr="00945BB9">
        <w:t>https://optuna.readthedocs.io/en/stable/</w:t>
      </w:r>
    </w:p>
  </w:footnote>
  <w:footnote w:id="11">
    <w:p w14:paraId="555EBCF4" w14:textId="09F45CA0" w:rsidR="00504509" w:rsidRPr="00862205" w:rsidRDefault="00504509" w:rsidP="00504509">
      <w:pPr>
        <w:pStyle w:val="FootnoteText"/>
        <w:rPr>
          <w:lang w:val="en-US"/>
        </w:rPr>
      </w:pPr>
      <w:r w:rsidRPr="001B24A0">
        <w:rPr>
          <w:rStyle w:val="FootnoteReference"/>
        </w:rPr>
        <w:footnoteRef/>
      </w:r>
      <w:r>
        <w:t xml:space="preserve"> </w:t>
      </w:r>
      <w:r w:rsidRPr="00862205">
        <w:rPr>
          <w:lang w:val="en-US"/>
        </w:rPr>
        <w:t xml:space="preserve">DeBERTaV3-base can be downloaded at </w:t>
      </w:r>
      <w:hyperlink r:id="rId1" w:history="1">
        <w:r w:rsidRPr="002221C4">
          <w:rPr>
            <w:rStyle w:val="Hyperlink"/>
            <w:lang w:val="en-US"/>
          </w:rPr>
          <w:t>https://huggingface.co/microsoft/deberta-v3-base</w:t>
        </w:r>
      </w:hyperlink>
      <w:r>
        <w:rPr>
          <w:lang w:val="en-US"/>
        </w:rPr>
        <w:t xml:space="preserve">. </w:t>
      </w:r>
      <w:r w:rsidR="006C7B2F">
        <w:rPr>
          <w:lang w:val="en-US"/>
        </w:rPr>
        <w:t xml:space="preserve">Our </w:t>
      </w:r>
      <w:proofErr w:type="spellStart"/>
      <w:r>
        <w:rPr>
          <w:lang w:val="en-US"/>
        </w:rPr>
        <w:t>DeBERTa-nli</w:t>
      </w:r>
      <w:proofErr w:type="spellEnd"/>
      <w:r>
        <w:rPr>
          <w:lang w:val="en-US"/>
        </w:rPr>
        <w:t xml:space="preserve"> can be downloaded at </w:t>
      </w:r>
      <w:hyperlink r:id="rId2" w:history="1">
        <w:r w:rsidRPr="002221C4">
          <w:rPr>
            <w:rStyle w:val="Hyperlink"/>
            <w:lang w:val="en-US"/>
          </w:rPr>
          <w:t>https://huggingface.co/MoritzLaurer/DeBERTa-v3-base-mnli-fever-docnli-ling-2c</w:t>
        </w:r>
      </w:hyperlink>
      <w:r>
        <w:rPr>
          <w:lang w:val="en-US"/>
        </w:rPr>
        <w:t xml:space="preserve"> </w:t>
      </w:r>
    </w:p>
  </w:footnote>
  <w:footnote w:id="12">
    <w:p w14:paraId="41F4CB8E" w14:textId="7A51365F" w:rsidR="00237654" w:rsidRPr="00237654" w:rsidRDefault="00237654">
      <w:pPr>
        <w:pStyle w:val="FootnoteText"/>
        <w:rPr>
          <w:lang w:val="en-US"/>
        </w:rPr>
      </w:pPr>
      <w:r>
        <w:rPr>
          <w:rStyle w:val="FootnoteReference"/>
        </w:rPr>
        <w:footnoteRef/>
      </w:r>
      <w:r>
        <w:t xml:space="preserve"> If the word “context” is part of the string in the column “context” in the tables below, the hyperparameter search determined that including the context sentences is beneficial for performance.</w:t>
      </w:r>
    </w:p>
  </w:footnote>
  <w:footnote w:id="13">
    <w:p w14:paraId="50C6E398" w14:textId="77777777" w:rsidR="00ED069B" w:rsidRPr="00BF1949" w:rsidRDefault="00ED069B" w:rsidP="00ED069B">
      <w:pPr>
        <w:pStyle w:val="FootnoteText"/>
        <w:rPr>
          <w:lang w:val="en-US"/>
        </w:rPr>
      </w:pPr>
      <w:r>
        <w:rPr>
          <w:rStyle w:val="FootnoteReference"/>
        </w:rPr>
        <w:footnoteRef/>
      </w:r>
      <w:r>
        <w:t xml:space="preserve"> </w:t>
      </w:r>
      <w:r>
        <w:rPr>
          <w:lang w:val="en-US"/>
        </w:rPr>
        <w:t xml:space="preserve">Note that we tested the warmup ratio hyperparameter only for the sample sizes above 2500 for BERT-NLI. It would be interesting to also test it for other sample sizes, but we avoided repeating the hyperparameter searches to save computational costs. </w:t>
      </w:r>
    </w:p>
  </w:footnote>
  <w:footnote w:id="14">
    <w:p w14:paraId="1D2FF9E3" w14:textId="31E264A0" w:rsidR="00D956E1" w:rsidRPr="00D956E1" w:rsidRDefault="00D956E1">
      <w:pPr>
        <w:pStyle w:val="FootnoteText"/>
        <w:rPr>
          <w:lang w:val="en-US"/>
        </w:rPr>
      </w:pPr>
      <w:r>
        <w:rPr>
          <w:rStyle w:val="FootnoteReference"/>
        </w:rPr>
        <w:footnoteRef/>
      </w:r>
      <w:r>
        <w:t xml:space="preserve"> </w:t>
      </w:r>
      <w:r w:rsidRPr="00D956E1">
        <w:t>https://universaldependencies.org/u/p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A214AE"/>
    <w:multiLevelType w:val="hybridMultilevel"/>
    <w:tmpl w:val="A9F83350"/>
    <w:lvl w:ilvl="0" w:tplc="08090001">
      <w:start w:val="1"/>
      <w:numFmt w:val="bullet"/>
      <w:lvlText w:val=""/>
      <w:lvlJc w:val="left"/>
      <w:pPr>
        <w:ind w:left="360" w:hanging="360"/>
      </w:pPr>
      <w:rPr>
        <w:rFonts w:ascii="Symbol" w:hAnsi="Symbol" w:hint="default"/>
      </w:rPr>
    </w:lvl>
    <w:lvl w:ilvl="1" w:tplc="FDA2C152">
      <w:numFmt w:val="bullet"/>
      <w:lvlText w:val="-"/>
      <w:lvlJc w:val="left"/>
      <w:pPr>
        <w:ind w:left="1080" w:hanging="360"/>
      </w:pPr>
      <w:rPr>
        <w:rFonts w:ascii="Calibri" w:eastAsia="Calibri" w:hAnsi="Calibri" w:cs="Calibri"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DA168A4"/>
    <w:multiLevelType w:val="multilevel"/>
    <w:tmpl w:val="5AB67B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2" w15:restartNumberingAfterBreak="0">
    <w:nsid w:val="24E34C75"/>
    <w:multiLevelType w:val="hybridMultilevel"/>
    <w:tmpl w:val="BA5A9EF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5715274"/>
    <w:multiLevelType w:val="multilevel"/>
    <w:tmpl w:val="C36A2E3A"/>
    <w:lvl w:ilvl="0">
      <w:start w:val="1"/>
      <w:numFmt w:val="decimal"/>
      <w:lvlText w:val="%1."/>
      <w:lvlJc w:val="left"/>
      <w:pPr>
        <w:ind w:left="360" w:hanging="360"/>
      </w:pPr>
      <w:rPr>
        <w:u w:val="single"/>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60FB5AD7"/>
    <w:multiLevelType w:val="multilevel"/>
    <w:tmpl w:val="6A34AA14"/>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 w15:restartNumberingAfterBreak="0">
    <w:nsid w:val="728102FB"/>
    <w:multiLevelType w:val="hybridMultilevel"/>
    <w:tmpl w:val="1B04D7E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393307296">
    <w:abstractNumId w:val="1"/>
  </w:num>
  <w:num w:numId="2" w16cid:durableId="575018373">
    <w:abstractNumId w:val="3"/>
  </w:num>
  <w:num w:numId="3" w16cid:durableId="1791507368">
    <w:abstractNumId w:val="4"/>
  </w:num>
  <w:num w:numId="4" w16cid:durableId="791171784">
    <w:abstractNumId w:val="0"/>
  </w:num>
  <w:num w:numId="5" w16cid:durableId="2110392480">
    <w:abstractNumId w:val="2"/>
  </w:num>
  <w:num w:numId="6" w16cid:durableId="70564396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ritz Laurer">
    <w15:presenceInfo w15:providerId="Windows Live" w15:userId="ab5fd9343ff03c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3B86"/>
    <w:rsid w:val="0000486D"/>
    <w:rsid w:val="00004D80"/>
    <w:rsid w:val="00016E6B"/>
    <w:rsid w:val="00031BC7"/>
    <w:rsid w:val="0004256E"/>
    <w:rsid w:val="00042FAB"/>
    <w:rsid w:val="00047658"/>
    <w:rsid w:val="000534F6"/>
    <w:rsid w:val="000675B7"/>
    <w:rsid w:val="0007136B"/>
    <w:rsid w:val="00073096"/>
    <w:rsid w:val="0007778B"/>
    <w:rsid w:val="00087F7D"/>
    <w:rsid w:val="00092405"/>
    <w:rsid w:val="000C2732"/>
    <w:rsid w:val="000C2FE8"/>
    <w:rsid w:val="000C7BF8"/>
    <w:rsid w:val="000D0A01"/>
    <w:rsid w:val="000E201B"/>
    <w:rsid w:val="000E3B9A"/>
    <w:rsid w:val="0010056A"/>
    <w:rsid w:val="0010327F"/>
    <w:rsid w:val="00104890"/>
    <w:rsid w:val="001155C2"/>
    <w:rsid w:val="001229BB"/>
    <w:rsid w:val="00122E62"/>
    <w:rsid w:val="00125A4C"/>
    <w:rsid w:val="001264EC"/>
    <w:rsid w:val="001501F7"/>
    <w:rsid w:val="0017386E"/>
    <w:rsid w:val="00181672"/>
    <w:rsid w:val="00182928"/>
    <w:rsid w:val="00192133"/>
    <w:rsid w:val="00196FEB"/>
    <w:rsid w:val="001A2A67"/>
    <w:rsid w:val="001A56B4"/>
    <w:rsid w:val="001A613B"/>
    <w:rsid w:val="001B24A0"/>
    <w:rsid w:val="001B27E4"/>
    <w:rsid w:val="001B3A08"/>
    <w:rsid w:val="001D1C92"/>
    <w:rsid w:val="001D4810"/>
    <w:rsid w:val="001E3A01"/>
    <w:rsid w:val="001E76AD"/>
    <w:rsid w:val="001F3AA9"/>
    <w:rsid w:val="0020355C"/>
    <w:rsid w:val="00203E41"/>
    <w:rsid w:val="00206DD2"/>
    <w:rsid w:val="0022265A"/>
    <w:rsid w:val="00237654"/>
    <w:rsid w:val="002439AC"/>
    <w:rsid w:val="00254C5A"/>
    <w:rsid w:val="00255F77"/>
    <w:rsid w:val="00270F63"/>
    <w:rsid w:val="00282B9B"/>
    <w:rsid w:val="00296D50"/>
    <w:rsid w:val="00297CCE"/>
    <w:rsid w:val="002D09FD"/>
    <w:rsid w:val="002D1A01"/>
    <w:rsid w:val="002E0E75"/>
    <w:rsid w:val="002E2184"/>
    <w:rsid w:val="0030495B"/>
    <w:rsid w:val="003327FD"/>
    <w:rsid w:val="00344D4C"/>
    <w:rsid w:val="00346209"/>
    <w:rsid w:val="00362280"/>
    <w:rsid w:val="00370B19"/>
    <w:rsid w:val="0038731C"/>
    <w:rsid w:val="003A50EA"/>
    <w:rsid w:val="003B6865"/>
    <w:rsid w:val="003C2ACF"/>
    <w:rsid w:val="003D0EA9"/>
    <w:rsid w:val="003D4235"/>
    <w:rsid w:val="003E3FCB"/>
    <w:rsid w:val="003E7679"/>
    <w:rsid w:val="0042582B"/>
    <w:rsid w:val="00436FAF"/>
    <w:rsid w:val="004438FC"/>
    <w:rsid w:val="00444326"/>
    <w:rsid w:val="004548CC"/>
    <w:rsid w:val="004604BB"/>
    <w:rsid w:val="004720F0"/>
    <w:rsid w:val="0047245C"/>
    <w:rsid w:val="004757D7"/>
    <w:rsid w:val="00486083"/>
    <w:rsid w:val="00491671"/>
    <w:rsid w:val="004930E2"/>
    <w:rsid w:val="004A4297"/>
    <w:rsid w:val="004A57EA"/>
    <w:rsid w:val="004A6A5A"/>
    <w:rsid w:val="004B2D97"/>
    <w:rsid w:val="004B4854"/>
    <w:rsid w:val="004B51A7"/>
    <w:rsid w:val="004C521F"/>
    <w:rsid w:val="004C7363"/>
    <w:rsid w:val="004F1FE4"/>
    <w:rsid w:val="00504509"/>
    <w:rsid w:val="00507B7E"/>
    <w:rsid w:val="00507F3B"/>
    <w:rsid w:val="005206B8"/>
    <w:rsid w:val="00521E97"/>
    <w:rsid w:val="00536BC2"/>
    <w:rsid w:val="00554702"/>
    <w:rsid w:val="00555467"/>
    <w:rsid w:val="00560AED"/>
    <w:rsid w:val="005610D0"/>
    <w:rsid w:val="0056443E"/>
    <w:rsid w:val="0057008A"/>
    <w:rsid w:val="00575140"/>
    <w:rsid w:val="00580322"/>
    <w:rsid w:val="005944B4"/>
    <w:rsid w:val="00594F76"/>
    <w:rsid w:val="00597D07"/>
    <w:rsid w:val="005A1DC9"/>
    <w:rsid w:val="005A602F"/>
    <w:rsid w:val="005A787A"/>
    <w:rsid w:val="005B6B12"/>
    <w:rsid w:val="005C064D"/>
    <w:rsid w:val="005C222C"/>
    <w:rsid w:val="005E1B3C"/>
    <w:rsid w:val="005F2DBD"/>
    <w:rsid w:val="006018B5"/>
    <w:rsid w:val="006106F9"/>
    <w:rsid w:val="00617C10"/>
    <w:rsid w:val="00631BC6"/>
    <w:rsid w:val="00641BA5"/>
    <w:rsid w:val="00671E89"/>
    <w:rsid w:val="0067316E"/>
    <w:rsid w:val="00673CEF"/>
    <w:rsid w:val="00676DE8"/>
    <w:rsid w:val="00680E41"/>
    <w:rsid w:val="006842B8"/>
    <w:rsid w:val="00684624"/>
    <w:rsid w:val="0068469E"/>
    <w:rsid w:val="006976F3"/>
    <w:rsid w:val="006A0756"/>
    <w:rsid w:val="006B43E8"/>
    <w:rsid w:val="006B5D40"/>
    <w:rsid w:val="006C7B2F"/>
    <w:rsid w:val="006D7947"/>
    <w:rsid w:val="006E3DDC"/>
    <w:rsid w:val="007161D9"/>
    <w:rsid w:val="00717210"/>
    <w:rsid w:val="007172DC"/>
    <w:rsid w:val="007211B6"/>
    <w:rsid w:val="007327A4"/>
    <w:rsid w:val="00733445"/>
    <w:rsid w:val="0073639B"/>
    <w:rsid w:val="00737334"/>
    <w:rsid w:val="00743B45"/>
    <w:rsid w:val="0075190C"/>
    <w:rsid w:val="00766CF1"/>
    <w:rsid w:val="00772269"/>
    <w:rsid w:val="007747ED"/>
    <w:rsid w:val="007749CF"/>
    <w:rsid w:val="00774BDA"/>
    <w:rsid w:val="00785C74"/>
    <w:rsid w:val="007944DC"/>
    <w:rsid w:val="007A0456"/>
    <w:rsid w:val="007B40A3"/>
    <w:rsid w:val="007D0CF5"/>
    <w:rsid w:val="007E630D"/>
    <w:rsid w:val="007F6FC8"/>
    <w:rsid w:val="008164CB"/>
    <w:rsid w:val="00820297"/>
    <w:rsid w:val="00823AE0"/>
    <w:rsid w:val="00827FC4"/>
    <w:rsid w:val="0083464E"/>
    <w:rsid w:val="00841632"/>
    <w:rsid w:val="0084235C"/>
    <w:rsid w:val="00855D25"/>
    <w:rsid w:val="00856C91"/>
    <w:rsid w:val="0085709A"/>
    <w:rsid w:val="00862205"/>
    <w:rsid w:val="0086268E"/>
    <w:rsid w:val="00884E7F"/>
    <w:rsid w:val="00891956"/>
    <w:rsid w:val="00893DA4"/>
    <w:rsid w:val="00895E8E"/>
    <w:rsid w:val="00897CE1"/>
    <w:rsid w:val="008A1C9A"/>
    <w:rsid w:val="008A4BC7"/>
    <w:rsid w:val="008A762F"/>
    <w:rsid w:val="008C31C8"/>
    <w:rsid w:val="008C3F40"/>
    <w:rsid w:val="008D06CC"/>
    <w:rsid w:val="008D326C"/>
    <w:rsid w:val="008D3528"/>
    <w:rsid w:val="008E2CF3"/>
    <w:rsid w:val="008E340F"/>
    <w:rsid w:val="008F0461"/>
    <w:rsid w:val="008F0EAC"/>
    <w:rsid w:val="009367C1"/>
    <w:rsid w:val="00945BB9"/>
    <w:rsid w:val="009501F0"/>
    <w:rsid w:val="0095211E"/>
    <w:rsid w:val="00960B5D"/>
    <w:rsid w:val="00980CF8"/>
    <w:rsid w:val="009822D9"/>
    <w:rsid w:val="00991046"/>
    <w:rsid w:val="00992316"/>
    <w:rsid w:val="00995217"/>
    <w:rsid w:val="009A3F7D"/>
    <w:rsid w:val="009B00C5"/>
    <w:rsid w:val="009B1C8D"/>
    <w:rsid w:val="009B2DF8"/>
    <w:rsid w:val="009B62D7"/>
    <w:rsid w:val="009B72D7"/>
    <w:rsid w:val="009D1A1F"/>
    <w:rsid w:val="009F6971"/>
    <w:rsid w:val="00A12885"/>
    <w:rsid w:val="00A3287F"/>
    <w:rsid w:val="00A42041"/>
    <w:rsid w:val="00A46ED0"/>
    <w:rsid w:val="00A60228"/>
    <w:rsid w:val="00A62E93"/>
    <w:rsid w:val="00A6683F"/>
    <w:rsid w:val="00A67863"/>
    <w:rsid w:val="00A800AC"/>
    <w:rsid w:val="00A81254"/>
    <w:rsid w:val="00A87B52"/>
    <w:rsid w:val="00A93103"/>
    <w:rsid w:val="00AA2380"/>
    <w:rsid w:val="00AB7AFD"/>
    <w:rsid w:val="00AC6620"/>
    <w:rsid w:val="00AD5211"/>
    <w:rsid w:val="00AD6E9C"/>
    <w:rsid w:val="00AF0235"/>
    <w:rsid w:val="00AF5C66"/>
    <w:rsid w:val="00B0164D"/>
    <w:rsid w:val="00B14AAD"/>
    <w:rsid w:val="00B21C07"/>
    <w:rsid w:val="00B247A7"/>
    <w:rsid w:val="00B350C5"/>
    <w:rsid w:val="00B74A9D"/>
    <w:rsid w:val="00B935FF"/>
    <w:rsid w:val="00BB6377"/>
    <w:rsid w:val="00BC5C54"/>
    <w:rsid w:val="00BE44CA"/>
    <w:rsid w:val="00BF1949"/>
    <w:rsid w:val="00BF4EE9"/>
    <w:rsid w:val="00C03BBD"/>
    <w:rsid w:val="00C12644"/>
    <w:rsid w:val="00C16890"/>
    <w:rsid w:val="00C20E03"/>
    <w:rsid w:val="00C21935"/>
    <w:rsid w:val="00C238F1"/>
    <w:rsid w:val="00C26DAE"/>
    <w:rsid w:val="00C27391"/>
    <w:rsid w:val="00C67C06"/>
    <w:rsid w:val="00C761DF"/>
    <w:rsid w:val="00C86150"/>
    <w:rsid w:val="00CA05FB"/>
    <w:rsid w:val="00CA2518"/>
    <w:rsid w:val="00CB4BA1"/>
    <w:rsid w:val="00CB6E68"/>
    <w:rsid w:val="00CC0B18"/>
    <w:rsid w:val="00CC1038"/>
    <w:rsid w:val="00CD08EF"/>
    <w:rsid w:val="00CE45BF"/>
    <w:rsid w:val="00CF43E6"/>
    <w:rsid w:val="00D16FBA"/>
    <w:rsid w:val="00D4494F"/>
    <w:rsid w:val="00D45277"/>
    <w:rsid w:val="00D472CE"/>
    <w:rsid w:val="00D50373"/>
    <w:rsid w:val="00D53AF0"/>
    <w:rsid w:val="00D67F18"/>
    <w:rsid w:val="00D71E29"/>
    <w:rsid w:val="00D7247B"/>
    <w:rsid w:val="00D73D66"/>
    <w:rsid w:val="00D74DDA"/>
    <w:rsid w:val="00D82377"/>
    <w:rsid w:val="00D82451"/>
    <w:rsid w:val="00D838D1"/>
    <w:rsid w:val="00D956E1"/>
    <w:rsid w:val="00D95F4D"/>
    <w:rsid w:val="00DA0950"/>
    <w:rsid w:val="00DA1A20"/>
    <w:rsid w:val="00DA6F34"/>
    <w:rsid w:val="00DB19E8"/>
    <w:rsid w:val="00DB6D07"/>
    <w:rsid w:val="00DC20A2"/>
    <w:rsid w:val="00DC7157"/>
    <w:rsid w:val="00DD0293"/>
    <w:rsid w:val="00DD3288"/>
    <w:rsid w:val="00DF301E"/>
    <w:rsid w:val="00DF3F98"/>
    <w:rsid w:val="00DF55CA"/>
    <w:rsid w:val="00E07247"/>
    <w:rsid w:val="00E13429"/>
    <w:rsid w:val="00E30A2F"/>
    <w:rsid w:val="00E3105D"/>
    <w:rsid w:val="00E35161"/>
    <w:rsid w:val="00E476DA"/>
    <w:rsid w:val="00E54D44"/>
    <w:rsid w:val="00E571F9"/>
    <w:rsid w:val="00E6535A"/>
    <w:rsid w:val="00E73B86"/>
    <w:rsid w:val="00E77D8E"/>
    <w:rsid w:val="00E800AB"/>
    <w:rsid w:val="00E9055F"/>
    <w:rsid w:val="00EA0F93"/>
    <w:rsid w:val="00EA4982"/>
    <w:rsid w:val="00EB7277"/>
    <w:rsid w:val="00EC0D81"/>
    <w:rsid w:val="00EC0F79"/>
    <w:rsid w:val="00EC1D3F"/>
    <w:rsid w:val="00ED069B"/>
    <w:rsid w:val="00EE5B82"/>
    <w:rsid w:val="00EF2E96"/>
    <w:rsid w:val="00EF3B3D"/>
    <w:rsid w:val="00EF40E4"/>
    <w:rsid w:val="00F02691"/>
    <w:rsid w:val="00F05393"/>
    <w:rsid w:val="00F07421"/>
    <w:rsid w:val="00F11F5A"/>
    <w:rsid w:val="00F1504B"/>
    <w:rsid w:val="00F2174E"/>
    <w:rsid w:val="00F37947"/>
    <w:rsid w:val="00F44FC6"/>
    <w:rsid w:val="00F45012"/>
    <w:rsid w:val="00F621DB"/>
    <w:rsid w:val="00F62FD8"/>
    <w:rsid w:val="00F706EF"/>
    <w:rsid w:val="00F73E33"/>
    <w:rsid w:val="00F74A98"/>
    <w:rsid w:val="00F87502"/>
    <w:rsid w:val="00FA2D74"/>
    <w:rsid w:val="00FB1149"/>
    <w:rsid w:val="00FB1809"/>
    <w:rsid w:val="00FB376E"/>
    <w:rsid w:val="00FD3D3C"/>
    <w:rsid w:val="00FE18EF"/>
    <w:rsid w:val="00FF094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E31A8"/>
  <w15:docId w15:val="{7AB801E7-A798-9245-A7E2-8831C051A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2A3B51"/>
    <w:rPr>
      <w:color w:val="0000FF" w:themeColor="hyperlink"/>
      <w:u w:val="single"/>
    </w:rPr>
  </w:style>
  <w:style w:type="character" w:customStyle="1" w:styleId="UnresolvedMention1">
    <w:name w:val="Unresolved Mention1"/>
    <w:basedOn w:val="DefaultParagraphFont"/>
    <w:uiPriority w:val="99"/>
    <w:semiHidden/>
    <w:unhideWhenUsed/>
    <w:rsid w:val="002A3B51"/>
    <w:rPr>
      <w:color w:val="605E5C"/>
      <w:shd w:val="clear" w:color="auto" w:fill="E1DFDD"/>
    </w:rPr>
  </w:style>
  <w:style w:type="table" w:styleId="TableGrid">
    <w:name w:val="Table Grid"/>
    <w:basedOn w:val="TableNormal"/>
    <w:uiPriority w:val="39"/>
    <w:rsid w:val="00592C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04842"/>
    <w:rPr>
      <w:sz w:val="20"/>
      <w:szCs w:val="20"/>
    </w:rPr>
  </w:style>
  <w:style w:type="character" w:customStyle="1" w:styleId="FootnoteTextChar">
    <w:name w:val="Footnote Text Char"/>
    <w:basedOn w:val="DefaultParagraphFont"/>
    <w:link w:val="FootnoteText"/>
    <w:uiPriority w:val="99"/>
    <w:semiHidden/>
    <w:rsid w:val="00C04842"/>
    <w:rPr>
      <w:sz w:val="20"/>
      <w:szCs w:val="20"/>
    </w:rPr>
  </w:style>
  <w:style w:type="character" w:styleId="FootnoteReference">
    <w:name w:val="footnote reference"/>
    <w:basedOn w:val="DefaultParagraphFont"/>
    <w:uiPriority w:val="99"/>
    <w:semiHidden/>
    <w:unhideWhenUsed/>
    <w:rsid w:val="00C04842"/>
    <w:rPr>
      <w:vertAlign w:val="superscript"/>
    </w:rPr>
  </w:style>
  <w:style w:type="paragraph" w:styleId="Bibliography">
    <w:name w:val="Bibliography"/>
    <w:basedOn w:val="Normal"/>
    <w:next w:val="Normal"/>
    <w:uiPriority w:val="37"/>
    <w:unhideWhenUsed/>
    <w:rsid w:val="000C3200"/>
    <w:pPr>
      <w:ind w:left="720" w:hanging="720"/>
    </w:pPr>
  </w:style>
  <w:style w:type="paragraph" w:styleId="Caption">
    <w:name w:val="caption"/>
    <w:basedOn w:val="Normal"/>
    <w:next w:val="Normal"/>
    <w:uiPriority w:val="35"/>
    <w:unhideWhenUsed/>
    <w:qFormat/>
    <w:rsid w:val="00452D89"/>
    <w:pPr>
      <w:spacing w:after="200"/>
    </w:pPr>
    <w:rPr>
      <w:i/>
      <w:iCs/>
      <w:color w:val="1F497D" w:themeColor="text2"/>
      <w:sz w:val="18"/>
      <w:szCs w:val="18"/>
    </w:rPr>
  </w:style>
  <w:style w:type="character" w:styleId="EndnoteReference">
    <w:name w:val="endnote reference"/>
    <w:basedOn w:val="DefaultParagraphFont"/>
    <w:uiPriority w:val="99"/>
    <w:semiHidden/>
    <w:unhideWhenUsed/>
    <w:rsid w:val="00187554"/>
    <w:rPr>
      <w:vertAlign w:val="superscript"/>
    </w:rPr>
  </w:style>
  <w:style w:type="paragraph" w:styleId="ListParagraph">
    <w:name w:val="List Paragraph"/>
    <w:basedOn w:val="Normal"/>
    <w:uiPriority w:val="34"/>
    <w:qFormat/>
    <w:rsid w:val="00EE4203"/>
    <w:pPr>
      <w:ind w:left="720"/>
      <w:contextualSpacing/>
    </w:pPr>
  </w:style>
  <w:style w:type="paragraph" w:styleId="Revision">
    <w:name w:val="Revision"/>
    <w:hidden/>
    <w:uiPriority w:val="99"/>
    <w:semiHidden/>
    <w:rsid w:val="00984FAF"/>
  </w:style>
  <w:style w:type="paragraph" w:styleId="CommentSubject">
    <w:name w:val="annotation subject"/>
    <w:basedOn w:val="CommentText"/>
    <w:next w:val="CommentText"/>
    <w:link w:val="CommentSubjectChar"/>
    <w:uiPriority w:val="99"/>
    <w:semiHidden/>
    <w:unhideWhenUsed/>
    <w:rsid w:val="00984FAF"/>
    <w:rPr>
      <w:b/>
      <w:bCs/>
    </w:rPr>
  </w:style>
  <w:style w:type="character" w:customStyle="1" w:styleId="CommentSubjectChar">
    <w:name w:val="Comment Subject Char"/>
    <w:basedOn w:val="CommentTextChar"/>
    <w:link w:val="CommentSubject"/>
    <w:uiPriority w:val="99"/>
    <w:semiHidden/>
    <w:rsid w:val="00984FAF"/>
    <w:rPr>
      <w:b/>
      <w:bCs/>
      <w:sz w:val="20"/>
      <w:szCs w:val="20"/>
    </w:rPr>
  </w:style>
  <w:style w:type="character" w:styleId="PlaceholderText">
    <w:name w:val="Placeholder Text"/>
    <w:basedOn w:val="DefaultParagraphFont"/>
    <w:uiPriority w:val="99"/>
    <w:semiHidden/>
    <w:rsid w:val="00B5660E"/>
    <w:rPr>
      <w:color w:val="808080"/>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Pr>
  </w:style>
  <w:style w:type="table" w:customStyle="1" w:styleId="a8">
    <w:basedOn w:val="TableNormal"/>
    <w:tblPr>
      <w:tblStyleRowBandSize w:val="1"/>
      <w:tblStyleColBandSize w:val="1"/>
    </w:tblPr>
  </w:style>
  <w:style w:type="table" w:customStyle="1" w:styleId="a9">
    <w:basedOn w:val="TableNormal"/>
    <w:tblPr>
      <w:tblStyleRowBandSize w:val="1"/>
      <w:tblStyleColBandSize w:val="1"/>
    </w:tblPr>
  </w:style>
  <w:style w:type="table" w:customStyle="1" w:styleId="aa">
    <w:basedOn w:val="TableNormal"/>
    <w:tblPr>
      <w:tblStyleRowBandSize w:val="1"/>
      <w:tblStyleColBandSize w:val="1"/>
    </w:tblPr>
  </w:style>
  <w:style w:type="table" w:customStyle="1" w:styleId="ab">
    <w:basedOn w:val="TableNormal"/>
    <w:tblPr>
      <w:tblStyleRowBandSize w:val="1"/>
      <w:tblStyleColBandSize w:val="1"/>
    </w:tblPr>
  </w:style>
  <w:style w:type="table" w:customStyle="1" w:styleId="ac">
    <w:basedOn w:val="TableNormal"/>
    <w:tblPr>
      <w:tblStyleRowBandSize w:val="1"/>
      <w:tblStyleColBandSize w:val="1"/>
    </w:tblPr>
  </w:style>
  <w:style w:type="table" w:customStyle="1" w:styleId="ad">
    <w:basedOn w:val="TableNormal"/>
    <w:tblPr>
      <w:tblStyleRowBandSize w:val="1"/>
      <w:tblStyleColBandSize w:val="1"/>
    </w:tblPr>
  </w:style>
  <w:style w:type="table" w:customStyle="1" w:styleId="ae">
    <w:basedOn w:val="TableNormal"/>
    <w:tblPr>
      <w:tblStyleRowBandSize w:val="1"/>
      <w:tblStyleColBandSize w:val="1"/>
    </w:tblPr>
  </w:style>
  <w:style w:type="paragraph" w:styleId="BalloonText">
    <w:name w:val="Balloon Text"/>
    <w:basedOn w:val="Normal"/>
    <w:link w:val="BalloonTextChar"/>
    <w:uiPriority w:val="99"/>
    <w:semiHidden/>
    <w:unhideWhenUsed/>
    <w:rsid w:val="005D695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6953"/>
    <w:rPr>
      <w:rFonts w:ascii="Segoe UI" w:hAnsi="Segoe UI" w:cs="Segoe UI"/>
      <w:sz w:val="18"/>
      <w:szCs w:val="18"/>
    </w:rPr>
  </w:style>
  <w:style w:type="character" w:styleId="UnresolvedMention">
    <w:name w:val="Unresolved Mention"/>
    <w:basedOn w:val="DefaultParagraphFont"/>
    <w:uiPriority w:val="99"/>
    <w:semiHidden/>
    <w:unhideWhenUsed/>
    <w:rsid w:val="00901C54"/>
    <w:rPr>
      <w:color w:val="605E5C"/>
      <w:shd w:val="clear" w:color="auto" w:fill="E1DFDD"/>
    </w:rPr>
  </w:style>
  <w:style w:type="paragraph" w:styleId="Header">
    <w:name w:val="header"/>
    <w:basedOn w:val="Normal"/>
    <w:link w:val="HeaderChar"/>
    <w:uiPriority w:val="99"/>
    <w:unhideWhenUsed/>
    <w:rsid w:val="00E45029"/>
    <w:pPr>
      <w:tabs>
        <w:tab w:val="center" w:pos="4513"/>
        <w:tab w:val="right" w:pos="9026"/>
      </w:tabs>
    </w:pPr>
  </w:style>
  <w:style w:type="character" w:customStyle="1" w:styleId="HeaderChar">
    <w:name w:val="Header Char"/>
    <w:basedOn w:val="DefaultParagraphFont"/>
    <w:link w:val="Header"/>
    <w:uiPriority w:val="99"/>
    <w:rsid w:val="00E45029"/>
  </w:style>
  <w:style w:type="paragraph" w:styleId="Footer">
    <w:name w:val="footer"/>
    <w:basedOn w:val="Normal"/>
    <w:link w:val="FooterChar"/>
    <w:uiPriority w:val="99"/>
    <w:unhideWhenUsed/>
    <w:rsid w:val="00E45029"/>
    <w:pPr>
      <w:tabs>
        <w:tab w:val="center" w:pos="4513"/>
        <w:tab w:val="right" w:pos="9026"/>
      </w:tabs>
    </w:pPr>
  </w:style>
  <w:style w:type="character" w:customStyle="1" w:styleId="FooterChar">
    <w:name w:val="Footer Char"/>
    <w:basedOn w:val="DefaultParagraphFont"/>
    <w:link w:val="Footer"/>
    <w:uiPriority w:val="99"/>
    <w:rsid w:val="00E45029"/>
  </w:style>
  <w:style w:type="character" w:styleId="FollowedHyperlink">
    <w:name w:val="FollowedHyperlink"/>
    <w:basedOn w:val="DefaultParagraphFont"/>
    <w:uiPriority w:val="99"/>
    <w:semiHidden/>
    <w:unhideWhenUsed/>
    <w:rsid w:val="003A54B2"/>
    <w:rPr>
      <w:color w:val="800080" w:themeColor="followedHyperlink"/>
      <w:u w:val="single"/>
    </w:rPr>
  </w:style>
  <w:style w:type="table" w:customStyle="1" w:styleId="af">
    <w:basedOn w:val="TableNormal"/>
    <w:tblPr>
      <w:tblStyleRowBandSize w:val="1"/>
      <w:tblStyleColBandSize w:val="1"/>
    </w:tblPr>
  </w:style>
  <w:style w:type="table" w:customStyle="1" w:styleId="af0">
    <w:basedOn w:val="TableNormal"/>
    <w:tblPr>
      <w:tblStyleRowBandSize w:val="1"/>
      <w:tblStyleColBandSize w:val="1"/>
    </w:tblPr>
  </w:style>
  <w:style w:type="table" w:customStyle="1" w:styleId="af1">
    <w:basedOn w:val="TableNormal"/>
    <w:tblPr>
      <w:tblStyleRowBandSize w:val="1"/>
      <w:tblStyleColBandSize w:val="1"/>
    </w:tblPr>
  </w:style>
  <w:style w:type="table" w:customStyle="1" w:styleId="af2">
    <w:basedOn w:val="TableNormal"/>
    <w:tblPr>
      <w:tblStyleRowBandSize w:val="1"/>
      <w:tblStyleColBandSize w:val="1"/>
      <w:tblCellMar>
        <w:left w:w="115" w:type="dxa"/>
        <w:right w:w="115" w:type="dxa"/>
      </w:tblCellMar>
    </w:tblPr>
  </w:style>
  <w:style w:type="table" w:customStyle="1" w:styleId="af3">
    <w:basedOn w:val="TableNormal"/>
    <w:tblPr>
      <w:tblStyleRowBandSize w:val="1"/>
      <w:tblStyleColBandSize w:val="1"/>
      <w:tblCellMar>
        <w:left w:w="115" w:type="dxa"/>
        <w:right w:w="115" w:type="dxa"/>
      </w:tblCellMar>
    </w:tblPr>
  </w:style>
  <w:style w:type="table" w:customStyle="1" w:styleId="af4">
    <w:basedOn w:val="TableNormal"/>
    <w:tblPr>
      <w:tblStyleRowBandSize w:val="1"/>
      <w:tblStyleColBandSize w:val="1"/>
      <w:tblCellMar>
        <w:left w:w="115" w:type="dxa"/>
        <w:right w:w="115" w:type="dxa"/>
      </w:tblCellMar>
    </w:tblPr>
  </w:style>
  <w:style w:type="table" w:customStyle="1" w:styleId="af5">
    <w:basedOn w:val="TableNormal"/>
    <w:tblPr>
      <w:tblStyleRowBandSize w:val="1"/>
      <w:tblStyleColBandSize w:val="1"/>
      <w:tblCellMar>
        <w:left w:w="115" w:type="dxa"/>
        <w:right w:w="115"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Pr>
  </w:style>
  <w:style w:type="paragraph" w:styleId="TOC2">
    <w:name w:val="toc 2"/>
    <w:basedOn w:val="Normal"/>
    <w:next w:val="Normal"/>
    <w:autoRedefine/>
    <w:uiPriority w:val="39"/>
    <w:unhideWhenUsed/>
    <w:rsid w:val="006B43E8"/>
    <w:pPr>
      <w:spacing w:after="100"/>
      <w:ind w:left="240"/>
    </w:pPr>
  </w:style>
  <w:style w:type="paragraph" w:styleId="TOC1">
    <w:name w:val="toc 1"/>
    <w:basedOn w:val="Normal"/>
    <w:next w:val="Normal"/>
    <w:autoRedefine/>
    <w:uiPriority w:val="39"/>
    <w:unhideWhenUsed/>
    <w:rsid w:val="006B43E8"/>
    <w:pPr>
      <w:spacing w:after="100"/>
    </w:pPr>
  </w:style>
  <w:style w:type="paragraph" w:styleId="NormalWeb">
    <w:name w:val="Normal (Web)"/>
    <w:basedOn w:val="Normal"/>
    <w:uiPriority w:val="99"/>
    <w:semiHidden/>
    <w:unhideWhenUsed/>
    <w:rsid w:val="0020355C"/>
    <w:pPr>
      <w:spacing w:before="100" w:beforeAutospacing="1" w:after="100" w:afterAutospacing="1"/>
    </w:pPr>
    <w:rPr>
      <w:rFonts w:ascii="Times New Roman" w:eastAsia="Times New Roman" w:hAnsi="Times New Roman" w:cs="Times New Roman"/>
      <w:lang w:val="en-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2584">
      <w:bodyDiv w:val="1"/>
      <w:marLeft w:val="0"/>
      <w:marRight w:val="0"/>
      <w:marTop w:val="0"/>
      <w:marBottom w:val="0"/>
      <w:divBdr>
        <w:top w:val="none" w:sz="0" w:space="0" w:color="auto"/>
        <w:left w:val="none" w:sz="0" w:space="0" w:color="auto"/>
        <w:bottom w:val="none" w:sz="0" w:space="0" w:color="auto"/>
        <w:right w:val="none" w:sz="0" w:space="0" w:color="auto"/>
      </w:divBdr>
    </w:div>
    <w:div w:id="123891637">
      <w:bodyDiv w:val="1"/>
      <w:marLeft w:val="0"/>
      <w:marRight w:val="0"/>
      <w:marTop w:val="0"/>
      <w:marBottom w:val="0"/>
      <w:divBdr>
        <w:top w:val="none" w:sz="0" w:space="0" w:color="auto"/>
        <w:left w:val="none" w:sz="0" w:space="0" w:color="auto"/>
        <w:bottom w:val="none" w:sz="0" w:space="0" w:color="auto"/>
        <w:right w:val="none" w:sz="0" w:space="0" w:color="auto"/>
      </w:divBdr>
    </w:div>
    <w:div w:id="186989199">
      <w:bodyDiv w:val="1"/>
      <w:marLeft w:val="0"/>
      <w:marRight w:val="0"/>
      <w:marTop w:val="0"/>
      <w:marBottom w:val="0"/>
      <w:divBdr>
        <w:top w:val="none" w:sz="0" w:space="0" w:color="auto"/>
        <w:left w:val="none" w:sz="0" w:space="0" w:color="auto"/>
        <w:bottom w:val="none" w:sz="0" w:space="0" w:color="auto"/>
        <w:right w:val="none" w:sz="0" w:space="0" w:color="auto"/>
      </w:divBdr>
    </w:div>
    <w:div w:id="200284612">
      <w:bodyDiv w:val="1"/>
      <w:marLeft w:val="0"/>
      <w:marRight w:val="0"/>
      <w:marTop w:val="0"/>
      <w:marBottom w:val="0"/>
      <w:divBdr>
        <w:top w:val="none" w:sz="0" w:space="0" w:color="auto"/>
        <w:left w:val="none" w:sz="0" w:space="0" w:color="auto"/>
        <w:bottom w:val="none" w:sz="0" w:space="0" w:color="auto"/>
        <w:right w:val="none" w:sz="0" w:space="0" w:color="auto"/>
      </w:divBdr>
    </w:div>
    <w:div w:id="213346973">
      <w:bodyDiv w:val="1"/>
      <w:marLeft w:val="0"/>
      <w:marRight w:val="0"/>
      <w:marTop w:val="0"/>
      <w:marBottom w:val="0"/>
      <w:divBdr>
        <w:top w:val="none" w:sz="0" w:space="0" w:color="auto"/>
        <w:left w:val="none" w:sz="0" w:space="0" w:color="auto"/>
        <w:bottom w:val="none" w:sz="0" w:space="0" w:color="auto"/>
        <w:right w:val="none" w:sz="0" w:space="0" w:color="auto"/>
      </w:divBdr>
    </w:div>
    <w:div w:id="260994315">
      <w:bodyDiv w:val="1"/>
      <w:marLeft w:val="0"/>
      <w:marRight w:val="0"/>
      <w:marTop w:val="0"/>
      <w:marBottom w:val="0"/>
      <w:divBdr>
        <w:top w:val="none" w:sz="0" w:space="0" w:color="auto"/>
        <w:left w:val="none" w:sz="0" w:space="0" w:color="auto"/>
        <w:bottom w:val="none" w:sz="0" w:space="0" w:color="auto"/>
        <w:right w:val="none" w:sz="0" w:space="0" w:color="auto"/>
      </w:divBdr>
    </w:div>
    <w:div w:id="305746588">
      <w:bodyDiv w:val="1"/>
      <w:marLeft w:val="0"/>
      <w:marRight w:val="0"/>
      <w:marTop w:val="0"/>
      <w:marBottom w:val="0"/>
      <w:divBdr>
        <w:top w:val="none" w:sz="0" w:space="0" w:color="auto"/>
        <w:left w:val="none" w:sz="0" w:space="0" w:color="auto"/>
        <w:bottom w:val="none" w:sz="0" w:space="0" w:color="auto"/>
        <w:right w:val="none" w:sz="0" w:space="0" w:color="auto"/>
      </w:divBdr>
    </w:div>
    <w:div w:id="341008243">
      <w:bodyDiv w:val="1"/>
      <w:marLeft w:val="0"/>
      <w:marRight w:val="0"/>
      <w:marTop w:val="0"/>
      <w:marBottom w:val="0"/>
      <w:divBdr>
        <w:top w:val="none" w:sz="0" w:space="0" w:color="auto"/>
        <w:left w:val="none" w:sz="0" w:space="0" w:color="auto"/>
        <w:bottom w:val="none" w:sz="0" w:space="0" w:color="auto"/>
        <w:right w:val="none" w:sz="0" w:space="0" w:color="auto"/>
      </w:divBdr>
    </w:div>
    <w:div w:id="430666606">
      <w:bodyDiv w:val="1"/>
      <w:marLeft w:val="0"/>
      <w:marRight w:val="0"/>
      <w:marTop w:val="0"/>
      <w:marBottom w:val="0"/>
      <w:divBdr>
        <w:top w:val="none" w:sz="0" w:space="0" w:color="auto"/>
        <w:left w:val="none" w:sz="0" w:space="0" w:color="auto"/>
        <w:bottom w:val="none" w:sz="0" w:space="0" w:color="auto"/>
        <w:right w:val="none" w:sz="0" w:space="0" w:color="auto"/>
      </w:divBdr>
    </w:div>
    <w:div w:id="438525770">
      <w:bodyDiv w:val="1"/>
      <w:marLeft w:val="0"/>
      <w:marRight w:val="0"/>
      <w:marTop w:val="0"/>
      <w:marBottom w:val="0"/>
      <w:divBdr>
        <w:top w:val="none" w:sz="0" w:space="0" w:color="auto"/>
        <w:left w:val="none" w:sz="0" w:space="0" w:color="auto"/>
        <w:bottom w:val="none" w:sz="0" w:space="0" w:color="auto"/>
        <w:right w:val="none" w:sz="0" w:space="0" w:color="auto"/>
      </w:divBdr>
    </w:div>
    <w:div w:id="444230707">
      <w:bodyDiv w:val="1"/>
      <w:marLeft w:val="0"/>
      <w:marRight w:val="0"/>
      <w:marTop w:val="0"/>
      <w:marBottom w:val="0"/>
      <w:divBdr>
        <w:top w:val="none" w:sz="0" w:space="0" w:color="auto"/>
        <w:left w:val="none" w:sz="0" w:space="0" w:color="auto"/>
        <w:bottom w:val="none" w:sz="0" w:space="0" w:color="auto"/>
        <w:right w:val="none" w:sz="0" w:space="0" w:color="auto"/>
      </w:divBdr>
    </w:div>
    <w:div w:id="463275918">
      <w:bodyDiv w:val="1"/>
      <w:marLeft w:val="0"/>
      <w:marRight w:val="0"/>
      <w:marTop w:val="0"/>
      <w:marBottom w:val="0"/>
      <w:divBdr>
        <w:top w:val="none" w:sz="0" w:space="0" w:color="auto"/>
        <w:left w:val="none" w:sz="0" w:space="0" w:color="auto"/>
        <w:bottom w:val="none" w:sz="0" w:space="0" w:color="auto"/>
        <w:right w:val="none" w:sz="0" w:space="0" w:color="auto"/>
      </w:divBdr>
    </w:div>
    <w:div w:id="472017638">
      <w:bodyDiv w:val="1"/>
      <w:marLeft w:val="0"/>
      <w:marRight w:val="0"/>
      <w:marTop w:val="0"/>
      <w:marBottom w:val="0"/>
      <w:divBdr>
        <w:top w:val="none" w:sz="0" w:space="0" w:color="auto"/>
        <w:left w:val="none" w:sz="0" w:space="0" w:color="auto"/>
        <w:bottom w:val="none" w:sz="0" w:space="0" w:color="auto"/>
        <w:right w:val="none" w:sz="0" w:space="0" w:color="auto"/>
      </w:divBdr>
    </w:div>
    <w:div w:id="633097624">
      <w:bodyDiv w:val="1"/>
      <w:marLeft w:val="0"/>
      <w:marRight w:val="0"/>
      <w:marTop w:val="0"/>
      <w:marBottom w:val="0"/>
      <w:divBdr>
        <w:top w:val="none" w:sz="0" w:space="0" w:color="auto"/>
        <w:left w:val="none" w:sz="0" w:space="0" w:color="auto"/>
        <w:bottom w:val="none" w:sz="0" w:space="0" w:color="auto"/>
        <w:right w:val="none" w:sz="0" w:space="0" w:color="auto"/>
      </w:divBdr>
    </w:div>
    <w:div w:id="653215480">
      <w:bodyDiv w:val="1"/>
      <w:marLeft w:val="0"/>
      <w:marRight w:val="0"/>
      <w:marTop w:val="0"/>
      <w:marBottom w:val="0"/>
      <w:divBdr>
        <w:top w:val="none" w:sz="0" w:space="0" w:color="auto"/>
        <w:left w:val="none" w:sz="0" w:space="0" w:color="auto"/>
        <w:bottom w:val="none" w:sz="0" w:space="0" w:color="auto"/>
        <w:right w:val="none" w:sz="0" w:space="0" w:color="auto"/>
      </w:divBdr>
    </w:div>
    <w:div w:id="686372552">
      <w:bodyDiv w:val="1"/>
      <w:marLeft w:val="0"/>
      <w:marRight w:val="0"/>
      <w:marTop w:val="0"/>
      <w:marBottom w:val="0"/>
      <w:divBdr>
        <w:top w:val="none" w:sz="0" w:space="0" w:color="auto"/>
        <w:left w:val="none" w:sz="0" w:space="0" w:color="auto"/>
        <w:bottom w:val="none" w:sz="0" w:space="0" w:color="auto"/>
        <w:right w:val="none" w:sz="0" w:space="0" w:color="auto"/>
      </w:divBdr>
    </w:div>
    <w:div w:id="701705419">
      <w:bodyDiv w:val="1"/>
      <w:marLeft w:val="0"/>
      <w:marRight w:val="0"/>
      <w:marTop w:val="0"/>
      <w:marBottom w:val="0"/>
      <w:divBdr>
        <w:top w:val="none" w:sz="0" w:space="0" w:color="auto"/>
        <w:left w:val="none" w:sz="0" w:space="0" w:color="auto"/>
        <w:bottom w:val="none" w:sz="0" w:space="0" w:color="auto"/>
        <w:right w:val="none" w:sz="0" w:space="0" w:color="auto"/>
      </w:divBdr>
    </w:div>
    <w:div w:id="778330777">
      <w:bodyDiv w:val="1"/>
      <w:marLeft w:val="0"/>
      <w:marRight w:val="0"/>
      <w:marTop w:val="0"/>
      <w:marBottom w:val="0"/>
      <w:divBdr>
        <w:top w:val="none" w:sz="0" w:space="0" w:color="auto"/>
        <w:left w:val="none" w:sz="0" w:space="0" w:color="auto"/>
        <w:bottom w:val="none" w:sz="0" w:space="0" w:color="auto"/>
        <w:right w:val="none" w:sz="0" w:space="0" w:color="auto"/>
      </w:divBdr>
    </w:div>
    <w:div w:id="835074782">
      <w:bodyDiv w:val="1"/>
      <w:marLeft w:val="0"/>
      <w:marRight w:val="0"/>
      <w:marTop w:val="0"/>
      <w:marBottom w:val="0"/>
      <w:divBdr>
        <w:top w:val="none" w:sz="0" w:space="0" w:color="auto"/>
        <w:left w:val="none" w:sz="0" w:space="0" w:color="auto"/>
        <w:bottom w:val="none" w:sz="0" w:space="0" w:color="auto"/>
        <w:right w:val="none" w:sz="0" w:space="0" w:color="auto"/>
      </w:divBdr>
    </w:div>
    <w:div w:id="855457348">
      <w:bodyDiv w:val="1"/>
      <w:marLeft w:val="0"/>
      <w:marRight w:val="0"/>
      <w:marTop w:val="0"/>
      <w:marBottom w:val="0"/>
      <w:divBdr>
        <w:top w:val="none" w:sz="0" w:space="0" w:color="auto"/>
        <w:left w:val="none" w:sz="0" w:space="0" w:color="auto"/>
        <w:bottom w:val="none" w:sz="0" w:space="0" w:color="auto"/>
        <w:right w:val="none" w:sz="0" w:space="0" w:color="auto"/>
      </w:divBdr>
    </w:div>
    <w:div w:id="889268855">
      <w:bodyDiv w:val="1"/>
      <w:marLeft w:val="0"/>
      <w:marRight w:val="0"/>
      <w:marTop w:val="0"/>
      <w:marBottom w:val="0"/>
      <w:divBdr>
        <w:top w:val="none" w:sz="0" w:space="0" w:color="auto"/>
        <w:left w:val="none" w:sz="0" w:space="0" w:color="auto"/>
        <w:bottom w:val="none" w:sz="0" w:space="0" w:color="auto"/>
        <w:right w:val="none" w:sz="0" w:space="0" w:color="auto"/>
      </w:divBdr>
    </w:div>
    <w:div w:id="916597805">
      <w:bodyDiv w:val="1"/>
      <w:marLeft w:val="0"/>
      <w:marRight w:val="0"/>
      <w:marTop w:val="0"/>
      <w:marBottom w:val="0"/>
      <w:divBdr>
        <w:top w:val="none" w:sz="0" w:space="0" w:color="auto"/>
        <w:left w:val="none" w:sz="0" w:space="0" w:color="auto"/>
        <w:bottom w:val="none" w:sz="0" w:space="0" w:color="auto"/>
        <w:right w:val="none" w:sz="0" w:space="0" w:color="auto"/>
      </w:divBdr>
    </w:div>
    <w:div w:id="921068105">
      <w:bodyDiv w:val="1"/>
      <w:marLeft w:val="0"/>
      <w:marRight w:val="0"/>
      <w:marTop w:val="0"/>
      <w:marBottom w:val="0"/>
      <w:divBdr>
        <w:top w:val="none" w:sz="0" w:space="0" w:color="auto"/>
        <w:left w:val="none" w:sz="0" w:space="0" w:color="auto"/>
        <w:bottom w:val="none" w:sz="0" w:space="0" w:color="auto"/>
        <w:right w:val="none" w:sz="0" w:space="0" w:color="auto"/>
      </w:divBdr>
    </w:div>
    <w:div w:id="973026695">
      <w:bodyDiv w:val="1"/>
      <w:marLeft w:val="0"/>
      <w:marRight w:val="0"/>
      <w:marTop w:val="0"/>
      <w:marBottom w:val="0"/>
      <w:divBdr>
        <w:top w:val="none" w:sz="0" w:space="0" w:color="auto"/>
        <w:left w:val="none" w:sz="0" w:space="0" w:color="auto"/>
        <w:bottom w:val="none" w:sz="0" w:space="0" w:color="auto"/>
        <w:right w:val="none" w:sz="0" w:space="0" w:color="auto"/>
      </w:divBdr>
    </w:div>
    <w:div w:id="985158152">
      <w:bodyDiv w:val="1"/>
      <w:marLeft w:val="0"/>
      <w:marRight w:val="0"/>
      <w:marTop w:val="0"/>
      <w:marBottom w:val="0"/>
      <w:divBdr>
        <w:top w:val="none" w:sz="0" w:space="0" w:color="auto"/>
        <w:left w:val="none" w:sz="0" w:space="0" w:color="auto"/>
        <w:bottom w:val="none" w:sz="0" w:space="0" w:color="auto"/>
        <w:right w:val="none" w:sz="0" w:space="0" w:color="auto"/>
      </w:divBdr>
    </w:div>
    <w:div w:id="989947710">
      <w:bodyDiv w:val="1"/>
      <w:marLeft w:val="0"/>
      <w:marRight w:val="0"/>
      <w:marTop w:val="0"/>
      <w:marBottom w:val="0"/>
      <w:divBdr>
        <w:top w:val="none" w:sz="0" w:space="0" w:color="auto"/>
        <w:left w:val="none" w:sz="0" w:space="0" w:color="auto"/>
        <w:bottom w:val="none" w:sz="0" w:space="0" w:color="auto"/>
        <w:right w:val="none" w:sz="0" w:space="0" w:color="auto"/>
      </w:divBdr>
    </w:div>
    <w:div w:id="1011682620">
      <w:bodyDiv w:val="1"/>
      <w:marLeft w:val="0"/>
      <w:marRight w:val="0"/>
      <w:marTop w:val="0"/>
      <w:marBottom w:val="0"/>
      <w:divBdr>
        <w:top w:val="none" w:sz="0" w:space="0" w:color="auto"/>
        <w:left w:val="none" w:sz="0" w:space="0" w:color="auto"/>
        <w:bottom w:val="none" w:sz="0" w:space="0" w:color="auto"/>
        <w:right w:val="none" w:sz="0" w:space="0" w:color="auto"/>
      </w:divBdr>
    </w:div>
    <w:div w:id="1068916070">
      <w:bodyDiv w:val="1"/>
      <w:marLeft w:val="0"/>
      <w:marRight w:val="0"/>
      <w:marTop w:val="0"/>
      <w:marBottom w:val="0"/>
      <w:divBdr>
        <w:top w:val="none" w:sz="0" w:space="0" w:color="auto"/>
        <w:left w:val="none" w:sz="0" w:space="0" w:color="auto"/>
        <w:bottom w:val="none" w:sz="0" w:space="0" w:color="auto"/>
        <w:right w:val="none" w:sz="0" w:space="0" w:color="auto"/>
      </w:divBdr>
    </w:div>
    <w:div w:id="1083454215">
      <w:bodyDiv w:val="1"/>
      <w:marLeft w:val="0"/>
      <w:marRight w:val="0"/>
      <w:marTop w:val="0"/>
      <w:marBottom w:val="0"/>
      <w:divBdr>
        <w:top w:val="none" w:sz="0" w:space="0" w:color="auto"/>
        <w:left w:val="none" w:sz="0" w:space="0" w:color="auto"/>
        <w:bottom w:val="none" w:sz="0" w:space="0" w:color="auto"/>
        <w:right w:val="none" w:sz="0" w:space="0" w:color="auto"/>
      </w:divBdr>
    </w:div>
    <w:div w:id="1134644514">
      <w:bodyDiv w:val="1"/>
      <w:marLeft w:val="0"/>
      <w:marRight w:val="0"/>
      <w:marTop w:val="0"/>
      <w:marBottom w:val="0"/>
      <w:divBdr>
        <w:top w:val="none" w:sz="0" w:space="0" w:color="auto"/>
        <w:left w:val="none" w:sz="0" w:space="0" w:color="auto"/>
        <w:bottom w:val="none" w:sz="0" w:space="0" w:color="auto"/>
        <w:right w:val="none" w:sz="0" w:space="0" w:color="auto"/>
      </w:divBdr>
    </w:div>
    <w:div w:id="1135178500">
      <w:bodyDiv w:val="1"/>
      <w:marLeft w:val="0"/>
      <w:marRight w:val="0"/>
      <w:marTop w:val="0"/>
      <w:marBottom w:val="0"/>
      <w:divBdr>
        <w:top w:val="none" w:sz="0" w:space="0" w:color="auto"/>
        <w:left w:val="none" w:sz="0" w:space="0" w:color="auto"/>
        <w:bottom w:val="none" w:sz="0" w:space="0" w:color="auto"/>
        <w:right w:val="none" w:sz="0" w:space="0" w:color="auto"/>
      </w:divBdr>
      <w:divsChild>
        <w:div w:id="610476169">
          <w:marLeft w:val="480"/>
          <w:marRight w:val="0"/>
          <w:marTop w:val="0"/>
          <w:marBottom w:val="0"/>
          <w:divBdr>
            <w:top w:val="none" w:sz="0" w:space="0" w:color="auto"/>
            <w:left w:val="none" w:sz="0" w:space="0" w:color="auto"/>
            <w:bottom w:val="none" w:sz="0" w:space="0" w:color="auto"/>
            <w:right w:val="none" w:sz="0" w:space="0" w:color="auto"/>
          </w:divBdr>
          <w:divsChild>
            <w:div w:id="102232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951845">
      <w:bodyDiv w:val="1"/>
      <w:marLeft w:val="0"/>
      <w:marRight w:val="0"/>
      <w:marTop w:val="0"/>
      <w:marBottom w:val="0"/>
      <w:divBdr>
        <w:top w:val="none" w:sz="0" w:space="0" w:color="auto"/>
        <w:left w:val="none" w:sz="0" w:space="0" w:color="auto"/>
        <w:bottom w:val="none" w:sz="0" w:space="0" w:color="auto"/>
        <w:right w:val="none" w:sz="0" w:space="0" w:color="auto"/>
      </w:divBdr>
    </w:div>
    <w:div w:id="1201091983">
      <w:bodyDiv w:val="1"/>
      <w:marLeft w:val="0"/>
      <w:marRight w:val="0"/>
      <w:marTop w:val="0"/>
      <w:marBottom w:val="0"/>
      <w:divBdr>
        <w:top w:val="none" w:sz="0" w:space="0" w:color="auto"/>
        <w:left w:val="none" w:sz="0" w:space="0" w:color="auto"/>
        <w:bottom w:val="none" w:sz="0" w:space="0" w:color="auto"/>
        <w:right w:val="none" w:sz="0" w:space="0" w:color="auto"/>
      </w:divBdr>
    </w:div>
    <w:div w:id="1297175356">
      <w:bodyDiv w:val="1"/>
      <w:marLeft w:val="0"/>
      <w:marRight w:val="0"/>
      <w:marTop w:val="0"/>
      <w:marBottom w:val="0"/>
      <w:divBdr>
        <w:top w:val="none" w:sz="0" w:space="0" w:color="auto"/>
        <w:left w:val="none" w:sz="0" w:space="0" w:color="auto"/>
        <w:bottom w:val="none" w:sz="0" w:space="0" w:color="auto"/>
        <w:right w:val="none" w:sz="0" w:space="0" w:color="auto"/>
      </w:divBdr>
    </w:div>
    <w:div w:id="1326661557">
      <w:bodyDiv w:val="1"/>
      <w:marLeft w:val="0"/>
      <w:marRight w:val="0"/>
      <w:marTop w:val="0"/>
      <w:marBottom w:val="0"/>
      <w:divBdr>
        <w:top w:val="none" w:sz="0" w:space="0" w:color="auto"/>
        <w:left w:val="none" w:sz="0" w:space="0" w:color="auto"/>
        <w:bottom w:val="none" w:sz="0" w:space="0" w:color="auto"/>
        <w:right w:val="none" w:sz="0" w:space="0" w:color="auto"/>
      </w:divBdr>
    </w:div>
    <w:div w:id="1365711292">
      <w:bodyDiv w:val="1"/>
      <w:marLeft w:val="0"/>
      <w:marRight w:val="0"/>
      <w:marTop w:val="0"/>
      <w:marBottom w:val="0"/>
      <w:divBdr>
        <w:top w:val="none" w:sz="0" w:space="0" w:color="auto"/>
        <w:left w:val="none" w:sz="0" w:space="0" w:color="auto"/>
        <w:bottom w:val="none" w:sz="0" w:space="0" w:color="auto"/>
        <w:right w:val="none" w:sz="0" w:space="0" w:color="auto"/>
      </w:divBdr>
    </w:div>
    <w:div w:id="1435907347">
      <w:bodyDiv w:val="1"/>
      <w:marLeft w:val="0"/>
      <w:marRight w:val="0"/>
      <w:marTop w:val="0"/>
      <w:marBottom w:val="0"/>
      <w:divBdr>
        <w:top w:val="none" w:sz="0" w:space="0" w:color="auto"/>
        <w:left w:val="none" w:sz="0" w:space="0" w:color="auto"/>
        <w:bottom w:val="none" w:sz="0" w:space="0" w:color="auto"/>
        <w:right w:val="none" w:sz="0" w:space="0" w:color="auto"/>
      </w:divBdr>
    </w:div>
    <w:div w:id="1444426122">
      <w:bodyDiv w:val="1"/>
      <w:marLeft w:val="0"/>
      <w:marRight w:val="0"/>
      <w:marTop w:val="0"/>
      <w:marBottom w:val="0"/>
      <w:divBdr>
        <w:top w:val="none" w:sz="0" w:space="0" w:color="auto"/>
        <w:left w:val="none" w:sz="0" w:space="0" w:color="auto"/>
        <w:bottom w:val="none" w:sz="0" w:space="0" w:color="auto"/>
        <w:right w:val="none" w:sz="0" w:space="0" w:color="auto"/>
      </w:divBdr>
    </w:div>
    <w:div w:id="1472746350">
      <w:bodyDiv w:val="1"/>
      <w:marLeft w:val="0"/>
      <w:marRight w:val="0"/>
      <w:marTop w:val="0"/>
      <w:marBottom w:val="0"/>
      <w:divBdr>
        <w:top w:val="none" w:sz="0" w:space="0" w:color="auto"/>
        <w:left w:val="none" w:sz="0" w:space="0" w:color="auto"/>
        <w:bottom w:val="none" w:sz="0" w:space="0" w:color="auto"/>
        <w:right w:val="none" w:sz="0" w:space="0" w:color="auto"/>
      </w:divBdr>
    </w:div>
    <w:div w:id="1554999849">
      <w:bodyDiv w:val="1"/>
      <w:marLeft w:val="0"/>
      <w:marRight w:val="0"/>
      <w:marTop w:val="0"/>
      <w:marBottom w:val="0"/>
      <w:divBdr>
        <w:top w:val="none" w:sz="0" w:space="0" w:color="auto"/>
        <w:left w:val="none" w:sz="0" w:space="0" w:color="auto"/>
        <w:bottom w:val="none" w:sz="0" w:space="0" w:color="auto"/>
        <w:right w:val="none" w:sz="0" w:space="0" w:color="auto"/>
      </w:divBdr>
    </w:div>
    <w:div w:id="1624381103">
      <w:bodyDiv w:val="1"/>
      <w:marLeft w:val="0"/>
      <w:marRight w:val="0"/>
      <w:marTop w:val="0"/>
      <w:marBottom w:val="0"/>
      <w:divBdr>
        <w:top w:val="none" w:sz="0" w:space="0" w:color="auto"/>
        <w:left w:val="none" w:sz="0" w:space="0" w:color="auto"/>
        <w:bottom w:val="none" w:sz="0" w:space="0" w:color="auto"/>
        <w:right w:val="none" w:sz="0" w:space="0" w:color="auto"/>
      </w:divBdr>
    </w:div>
    <w:div w:id="1633632685">
      <w:bodyDiv w:val="1"/>
      <w:marLeft w:val="0"/>
      <w:marRight w:val="0"/>
      <w:marTop w:val="0"/>
      <w:marBottom w:val="0"/>
      <w:divBdr>
        <w:top w:val="none" w:sz="0" w:space="0" w:color="auto"/>
        <w:left w:val="none" w:sz="0" w:space="0" w:color="auto"/>
        <w:bottom w:val="none" w:sz="0" w:space="0" w:color="auto"/>
        <w:right w:val="none" w:sz="0" w:space="0" w:color="auto"/>
      </w:divBdr>
    </w:div>
    <w:div w:id="1652246437">
      <w:bodyDiv w:val="1"/>
      <w:marLeft w:val="0"/>
      <w:marRight w:val="0"/>
      <w:marTop w:val="0"/>
      <w:marBottom w:val="0"/>
      <w:divBdr>
        <w:top w:val="none" w:sz="0" w:space="0" w:color="auto"/>
        <w:left w:val="none" w:sz="0" w:space="0" w:color="auto"/>
        <w:bottom w:val="none" w:sz="0" w:space="0" w:color="auto"/>
        <w:right w:val="none" w:sz="0" w:space="0" w:color="auto"/>
      </w:divBdr>
    </w:div>
    <w:div w:id="1689525901">
      <w:bodyDiv w:val="1"/>
      <w:marLeft w:val="0"/>
      <w:marRight w:val="0"/>
      <w:marTop w:val="0"/>
      <w:marBottom w:val="0"/>
      <w:divBdr>
        <w:top w:val="none" w:sz="0" w:space="0" w:color="auto"/>
        <w:left w:val="none" w:sz="0" w:space="0" w:color="auto"/>
        <w:bottom w:val="none" w:sz="0" w:space="0" w:color="auto"/>
        <w:right w:val="none" w:sz="0" w:space="0" w:color="auto"/>
      </w:divBdr>
    </w:div>
    <w:div w:id="1705670544">
      <w:bodyDiv w:val="1"/>
      <w:marLeft w:val="0"/>
      <w:marRight w:val="0"/>
      <w:marTop w:val="0"/>
      <w:marBottom w:val="0"/>
      <w:divBdr>
        <w:top w:val="none" w:sz="0" w:space="0" w:color="auto"/>
        <w:left w:val="none" w:sz="0" w:space="0" w:color="auto"/>
        <w:bottom w:val="none" w:sz="0" w:space="0" w:color="auto"/>
        <w:right w:val="none" w:sz="0" w:space="0" w:color="auto"/>
      </w:divBdr>
    </w:div>
    <w:div w:id="1715276087">
      <w:bodyDiv w:val="1"/>
      <w:marLeft w:val="0"/>
      <w:marRight w:val="0"/>
      <w:marTop w:val="0"/>
      <w:marBottom w:val="0"/>
      <w:divBdr>
        <w:top w:val="none" w:sz="0" w:space="0" w:color="auto"/>
        <w:left w:val="none" w:sz="0" w:space="0" w:color="auto"/>
        <w:bottom w:val="none" w:sz="0" w:space="0" w:color="auto"/>
        <w:right w:val="none" w:sz="0" w:space="0" w:color="auto"/>
      </w:divBdr>
    </w:div>
    <w:div w:id="1741711917">
      <w:bodyDiv w:val="1"/>
      <w:marLeft w:val="0"/>
      <w:marRight w:val="0"/>
      <w:marTop w:val="0"/>
      <w:marBottom w:val="0"/>
      <w:divBdr>
        <w:top w:val="none" w:sz="0" w:space="0" w:color="auto"/>
        <w:left w:val="none" w:sz="0" w:space="0" w:color="auto"/>
        <w:bottom w:val="none" w:sz="0" w:space="0" w:color="auto"/>
        <w:right w:val="none" w:sz="0" w:space="0" w:color="auto"/>
      </w:divBdr>
    </w:div>
    <w:div w:id="1749839301">
      <w:bodyDiv w:val="1"/>
      <w:marLeft w:val="0"/>
      <w:marRight w:val="0"/>
      <w:marTop w:val="0"/>
      <w:marBottom w:val="0"/>
      <w:divBdr>
        <w:top w:val="none" w:sz="0" w:space="0" w:color="auto"/>
        <w:left w:val="none" w:sz="0" w:space="0" w:color="auto"/>
        <w:bottom w:val="none" w:sz="0" w:space="0" w:color="auto"/>
        <w:right w:val="none" w:sz="0" w:space="0" w:color="auto"/>
      </w:divBdr>
    </w:div>
    <w:div w:id="1763909617">
      <w:bodyDiv w:val="1"/>
      <w:marLeft w:val="0"/>
      <w:marRight w:val="0"/>
      <w:marTop w:val="0"/>
      <w:marBottom w:val="0"/>
      <w:divBdr>
        <w:top w:val="none" w:sz="0" w:space="0" w:color="auto"/>
        <w:left w:val="none" w:sz="0" w:space="0" w:color="auto"/>
        <w:bottom w:val="none" w:sz="0" w:space="0" w:color="auto"/>
        <w:right w:val="none" w:sz="0" w:space="0" w:color="auto"/>
      </w:divBdr>
    </w:div>
    <w:div w:id="1770930561">
      <w:bodyDiv w:val="1"/>
      <w:marLeft w:val="0"/>
      <w:marRight w:val="0"/>
      <w:marTop w:val="0"/>
      <w:marBottom w:val="0"/>
      <w:divBdr>
        <w:top w:val="none" w:sz="0" w:space="0" w:color="auto"/>
        <w:left w:val="none" w:sz="0" w:space="0" w:color="auto"/>
        <w:bottom w:val="none" w:sz="0" w:space="0" w:color="auto"/>
        <w:right w:val="none" w:sz="0" w:space="0" w:color="auto"/>
      </w:divBdr>
    </w:div>
    <w:div w:id="1838958107">
      <w:bodyDiv w:val="1"/>
      <w:marLeft w:val="0"/>
      <w:marRight w:val="0"/>
      <w:marTop w:val="0"/>
      <w:marBottom w:val="0"/>
      <w:divBdr>
        <w:top w:val="none" w:sz="0" w:space="0" w:color="auto"/>
        <w:left w:val="none" w:sz="0" w:space="0" w:color="auto"/>
        <w:bottom w:val="none" w:sz="0" w:space="0" w:color="auto"/>
        <w:right w:val="none" w:sz="0" w:space="0" w:color="auto"/>
      </w:divBdr>
    </w:div>
    <w:div w:id="1872566597">
      <w:bodyDiv w:val="1"/>
      <w:marLeft w:val="0"/>
      <w:marRight w:val="0"/>
      <w:marTop w:val="0"/>
      <w:marBottom w:val="0"/>
      <w:divBdr>
        <w:top w:val="none" w:sz="0" w:space="0" w:color="auto"/>
        <w:left w:val="none" w:sz="0" w:space="0" w:color="auto"/>
        <w:bottom w:val="none" w:sz="0" w:space="0" w:color="auto"/>
        <w:right w:val="none" w:sz="0" w:space="0" w:color="auto"/>
      </w:divBdr>
    </w:div>
    <w:div w:id="1872643729">
      <w:bodyDiv w:val="1"/>
      <w:marLeft w:val="0"/>
      <w:marRight w:val="0"/>
      <w:marTop w:val="0"/>
      <w:marBottom w:val="0"/>
      <w:divBdr>
        <w:top w:val="none" w:sz="0" w:space="0" w:color="auto"/>
        <w:left w:val="none" w:sz="0" w:space="0" w:color="auto"/>
        <w:bottom w:val="none" w:sz="0" w:space="0" w:color="auto"/>
        <w:right w:val="none" w:sz="0" w:space="0" w:color="auto"/>
      </w:divBdr>
    </w:div>
    <w:div w:id="1875649797">
      <w:bodyDiv w:val="1"/>
      <w:marLeft w:val="0"/>
      <w:marRight w:val="0"/>
      <w:marTop w:val="0"/>
      <w:marBottom w:val="0"/>
      <w:divBdr>
        <w:top w:val="none" w:sz="0" w:space="0" w:color="auto"/>
        <w:left w:val="none" w:sz="0" w:space="0" w:color="auto"/>
        <w:bottom w:val="none" w:sz="0" w:space="0" w:color="auto"/>
        <w:right w:val="none" w:sz="0" w:space="0" w:color="auto"/>
      </w:divBdr>
    </w:div>
    <w:div w:id="1879967841">
      <w:bodyDiv w:val="1"/>
      <w:marLeft w:val="0"/>
      <w:marRight w:val="0"/>
      <w:marTop w:val="0"/>
      <w:marBottom w:val="0"/>
      <w:divBdr>
        <w:top w:val="none" w:sz="0" w:space="0" w:color="auto"/>
        <w:left w:val="none" w:sz="0" w:space="0" w:color="auto"/>
        <w:bottom w:val="none" w:sz="0" w:space="0" w:color="auto"/>
        <w:right w:val="none" w:sz="0" w:space="0" w:color="auto"/>
      </w:divBdr>
    </w:div>
    <w:div w:id="1895772911">
      <w:bodyDiv w:val="1"/>
      <w:marLeft w:val="0"/>
      <w:marRight w:val="0"/>
      <w:marTop w:val="0"/>
      <w:marBottom w:val="0"/>
      <w:divBdr>
        <w:top w:val="none" w:sz="0" w:space="0" w:color="auto"/>
        <w:left w:val="none" w:sz="0" w:space="0" w:color="auto"/>
        <w:bottom w:val="none" w:sz="0" w:space="0" w:color="auto"/>
        <w:right w:val="none" w:sz="0" w:space="0" w:color="auto"/>
      </w:divBdr>
    </w:div>
    <w:div w:id="1897348331">
      <w:bodyDiv w:val="1"/>
      <w:marLeft w:val="0"/>
      <w:marRight w:val="0"/>
      <w:marTop w:val="0"/>
      <w:marBottom w:val="0"/>
      <w:divBdr>
        <w:top w:val="none" w:sz="0" w:space="0" w:color="auto"/>
        <w:left w:val="none" w:sz="0" w:space="0" w:color="auto"/>
        <w:bottom w:val="none" w:sz="0" w:space="0" w:color="auto"/>
        <w:right w:val="none" w:sz="0" w:space="0" w:color="auto"/>
      </w:divBdr>
    </w:div>
    <w:div w:id="2009015224">
      <w:bodyDiv w:val="1"/>
      <w:marLeft w:val="0"/>
      <w:marRight w:val="0"/>
      <w:marTop w:val="0"/>
      <w:marBottom w:val="0"/>
      <w:divBdr>
        <w:top w:val="none" w:sz="0" w:space="0" w:color="auto"/>
        <w:left w:val="none" w:sz="0" w:space="0" w:color="auto"/>
        <w:bottom w:val="none" w:sz="0" w:space="0" w:color="auto"/>
        <w:right w:val="none" w:sz="0" w:space="0" w:color="auto"/>
      </w:divBdr>
    </w:div>
    <w:div w:id="2019458422">
      <w:bodyDiv w:val="1"/>
      <w:marLeft w:val="0"/>
      <w:marRight w:val="0"/>
      <w:marTop w:val="0"/>
      <w:marBottom w:val="0"/>
      <w:divBdr>
        <w:top w:val="none" w:sz="0" w:space="0" w:color="auto"/>
        <w:left w:val="none" w:sz="0" w:space="0" w:color="auto"/>
        <w:bottom w:val="none" w:sz="0" w:space="0" w:color="auto"/>
        <w:right w:val="none" w:sz="0" w:space="0" w:color="auto"/>
      </w:divBdr>
    </w:div>
    <w:div w:id="2026857172">
      <w:bodyDiv w:val="1"/>
      <w:marLeft w:val="0"/>
      <w:marRight w:val="0"/>
      <w:marTop w:val="0"/>
      <w:marBottom w:val="0"/>
      <w:divBdr>
        <w:top w:val="none" w:sz="0" w:space="0" w:color="auto"/>
        <w:left w:val="none" w:sz="0" w:space="0" w:color="auto"/>
        <w:bottom w:val="none" w:sz="0" w:space="0" w:color="auto"/>
        <w:right w:val="none" w:sz="0" w:space="0" w:color="auto"/>
      </w:divBdr>
    </w:div>
    <w:div w:id="2041541203">
      <w:bodyDiv w:val="1"/>
      <w:marLeft w:val="0"/>
      <w:marRight w:val="0"/>
      <w:marTop w:val="0"/>
      <w:marBottom w:val="0"/>
      <w:divBdr>
        <w:top w:val="none" w:sz="0" w:space="0" w:color="auto"/>
        <w:left w:val="none" w:sz="0" w:space="0" w:color="auto"/>
        <w:bottom w:val="none" w:sz="0" w:space="0" w:color="auto"/>
        <w:right w:val="none" w:sz="0" w:space="0" w:color="auto"/>
      </w:divBdr>
    </w:div>
    <w:div w:id="2082406411">
      <w:bodyDiv w:val="1"/>
      <w:marLeft w:val="0"/>
      <w:marRight w:val="0"/>
      <w:marTop w:val="0"/>
      <w:marBottom w:val="0"/>
      <w:divBdr>
        <w:top w:val="none" w:sz="0" w:space="0" w:color="auto"/>
        <w:left w:val="none" w:sz="0" w:space="0" w:color="auto"/>
        <w:bottom w:val="none" w:sz="0" w:space="0" w:color="auto"/>
        <w:right w:val="none" w:sz="0" w:space="0" w:color="auto"/>
      </w:divBdr>
    </w:div>
    <w:div w:id="2132824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huggingface.co/MoritzLaurer/DeBERTa-v3-base-mnli-fever-docnli-ling-2c" TargetMode="External"/><Relationship Id="rId1" Type="http://schemas.openxmlformats.org/officeDocument/2006/relationships/hyperlink" Target="https://huggingface.co/microsoft/deberta-v3-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5BMn2mnIqS/YxBetWVO9U4ZmkUw==">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</go:docsCustomData>
</go:gDocsCustomXmlDataStorage>
</file>

<file path=customXml/itemProps1.xml><?xml version="1.0" encoding="utf-8"?>
<ds:datastoreItem xmlns:ds="http://schemas.openxmlformats.org/officeDocument/2006/customXml" ds:itemID="{3436659D-763D-8546-AE10-9E5F484E0A0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47</Pages>
  <Words>17063</Words>
  <Characters>102213</Characters>
  <Application>Microsoft Office Word</Application>
  <DocSecurity>0</DocSecurity>
  <Lines>2129</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ew Margolin</dc:creator>
  <cp:lastModifiedBy>Moritz Laurer</cp:lastModifiedBy>
  <cp:revision>41</cp:revision>
  <dcterms:created xsi:type="dcterms:W3CDTF">2022-07-11T08:16:00Z</dcterms:created>
  <dcterms:modified xsi:type="dcterms:W3CDTF">2022-07-12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H9pHOFzq"/&gt;&lt;style id="http://www.zotero.org/styles/chicago-author-date-16th-edition" locale="en-GB"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